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B4C9B9C" w14:textId="0C053B88" w:rsidR="000F3C26" w:rsidRPr="008D5BB3" w:rsidRDefault="00203B87" w:rsidP="00CC5985">
      <w:pPr>
        <w:spacing w:after="0" w:line="420" w:lineRule="exact"/>
        <w:jc w:val="both"/>
        <w:rPr>
          <w:b/>
          <w:sz w:val="28"/>
        </w:rPr>
      </w:pPr>
      <w:bookmarkStart w:id="0" w:name="_GoBack"/>
      <w:bookmarkEnd w:id="0"/>
      <w:r>
        <w:rPr>
          <w:rFonts w:cs="Calibri"/>
          <w:b/>
          <w:sz w:val="28"/>
          <w:szCs w:val="24"/>
        </w:rPr>
        <w:t xml:space="preserve">The </w:t>
      </w:r>
      <w:r w:rsidR="00A76630">
        <w:rPr>
          <w:rFonts w:cs="Calibri"/>
          <w:b/>
          <w:sz w:val="28"/>
          <w:szCs w:val="24"/>
        </w:rPr>
        <w:t>assessment</w:t>
      </w:r>
      <w:r w:rsidR="00C47232">
        <w:rPr>
          <w:rFonts w:cs="Calibri"/>
          <w:b/>
          <w:sz w:val="28"/>
          <w:szCs w:val="24"/>
        </w:rPr>
        <w:t xml:space="preserve"> </w:t>
      </w:r>
      <w:r w:rsidR="009A0926">
        <w:rPr>
          <w:rFonts w:cs="Calibri"/>
          <w:b/>
          <w:sz w:val="28"/>
          <w:szCs w:val="24"/>
        </w:rPr>
        <w:t>of</w:t>
      </w:r>
      <w:r>
        <w:rPr>
          <w:rFonts w:cs="Calibri"/>
          <w:b/>
          <w:sz w:val="28"/>
          <w:szCs w:val="24"/>
        </w:rPr>
        <w:t xml:space="preserve"> neuromuscular fatigue </w:t>
      </w:r>
      <w:r w:rsidR="009A0926">
        <w:rPr>
          <w:rFonts w:cs="Calibri"/>
          <w:b/>
          <w:sz w:val="28"/>
          <w:szCs w:val="24"/>
        </w:rPr>
        <w:t xml:space="preserve">during </w:t>
      </w:r>
      <w:r>
        <w:rPr>
          <w:rFonts w:cs="Calibri"/>
          <w:b/>
          <w:sz w:val="28"/>
          <w:szCs w:val="24"/>
        </w:rPr>
        <w:t xml:space="preserve">120 minutes of simulated </w:t>
      </w:r>
      <w:r w:rsidR="00C07032">
        <w:rPr>
          <w:rFonts w:cs="Calibri"/>
          <w:b/>
          <w:sz w:val="28"/>
          <w:szCs w:val="24"/>
        </w:rPr>
        <w:t>soccer</w:t>
      </w:r>
      <w:r>
        <w:rPr>
          <w:rFonts w:cs="Calibri"/>
          <w:b/>
          <w:sz w:val="28"/>
          <w:szCs w:val="24"/>
        </w:rPr>
        <w:t xml:space="preserve"> </w:t>
      </w:r>
      <w:r w:rsidR="001263D0">
        <w:rPr>
          <w:rFonts w:cs="Calibri"/>
          <w:b/>
          <w:sz w:val="28"/>
          <w:szCs w:val="24"/>
        </w:rPr>
        <w:t>exercise</w:t>
      </w:r>
    </w:p>
    <w:p w14:paraId="54FA79ED" w14:textId="77777777" w:rsidR="000F3C26" w:rsidRPr="008D5BB3" w:rsidRDefault="000F3C26" w:rsidP="00CC5985">
      <w:pPr>
        <w:spacing w:after="0" w:line="420" w:lineRule="exact"/>
        <w:rPr>
          <w:sz w:val="24"/>
          <w:szCs w:val="24"/>
        </w:rPr>
      </w:pPr>
    </w:p>
    <w:p w14:paraId="2824532A" w14:textId="55A17647" w:rsidR="000F3C26" w:rsidRDefault="000F3C26" w:rsidP="007B0797">
      <w:pPr>
        <w:spacing w:after="0" w:line="420" w:lineRule="exact"/>
        <w:jc w:val="both"/>
        <w:rPr>
          <w:sz w:val="24"/>
          <w:szCs w:val="24"/>
          <w:vertAlign w:val="superscript"/>
        </w:rPr>
      </w:pPr>
      <w:r w:rsidRPr="008D5BB3">
        <w:rPr>
          <w:sz w:val="24"/>
          <w:szCs w:val="24"/>
        </w:rPr>
        <w:t>Stuart Goodall</w:t>
      </w:r>
      <w:r w:rsidRPr="008D5BB3">
        <w:rPr>
          <w:sz w:val="24"/>
          <w:szCs w:val="24"/>
          <w:vertAlign w:val="superscript"/>
        </w:rPr>
        <w:t>1</w:t>
      </w:r>
      <w:r w:rsidRPr="008D5BB3">
        <w:rPr>
          <w:sz w:val="24"/>
          <w:szCs w:val="24"/>
        </w:rPr>
        <w:t xml:space="preserve">, </w:t>
      </w:r>
      <w:r>
        <w:rPr>
          <w:sz w:val="24"/>
          <w:szCs w:val="24"/>
        </w:rPr>
        <w:t>K</w:t>
      </w:r>
      <w:r w:rsidR="009371CF">
        <w:rPr>
          <w:sz w:val="24"/>
          <w:szCs w:val="24"/>
        </w:rPr>
        <w:t>evin Thomas</w:t>
      </w:r>
      <w:r w:rsidR="009371CF" w:rsidRPr="008D5BB3">
        <w:rPr>
          <w:sz w:val="24"/>
          <w:szCs w:val="24"/>
          <w:vertAlign w:val="superscript"/>
        </w:rPr>
        <w:t>1</w:t>
      </w:r>
      <w:r w:rsidR="009371CF">
        <w:rPr>
          <w:sz w:val="24"/>
          <w:szCs w:val="24"/>
        </w:rPr>
        <w:t xml:space="preserve">, </w:t>
      </w:r>
      <w:r w:rsidR="007E1F89">
        <w:rPr>
          <w:sz w:val="24"/>
          <w:szCs w:val="24"/>
        </w:rPr>
        <w:t>Liam</w:t>
      </w:r>
      <w:r w:rsidR="002244C1">
        <w:rPr>
          <w:sz w:val="24"/>
          <w:szCs w:val="24"/>
        </w:rPr>
        <w:t xml:space="preserve"> David</w:t>
      </w:r>
      <w:r w:rsidR="007E1F89">
        <w:rPr>
          <w:sz w:val="24"/>
          <w:szCs w:val="24"/>
        </w:rPr>
        <w:t xml:space="preserve"> Harper</w:t>
      </w:r>
      <w:r w:rsidR="007E1F89" w:rsidRPr="008D5BB3">
        <w:rPr>
          <w:sz w:val="24"/>
          <w:szCs w:val="24"/>
          <w:vertAlign w:val="superscript"/>
        </w:rPr>
        <w:t>1</w:t>
      </w:r>
      <w:r w:rsidR="00DB1277">
        <w:rPr>
          <w:sz w:val="24"/>
          <w:szCs w:val="24"/>
          <w:vertAlign w:val="superscript"/>
        </w:rPr>
        <w:t>,2</w:t>
      </w:r>
      <w:r w:rsidR="007E1F89">
        <w:rPr>
          <w:sz w:val="24"/>
          <w:szCs w:val="24"/>
        </w:rPr>
        <w:t xml:space="preserve">, </w:t>
      </w:r>
      <w:r w:rsidR="009371CF">
        <w:rPr>
          <w:sz w:val="24"/>
          <w:szCs w:val="24"/>
        </w:rPr>
        <w:t>Robert Hunter</w:t>
      </w:r>
      <w:r w:rsidR="009371CF" w:rsidRPr="008D5BB3">
        <w:rPr>
          <w:sz w:val="24"/>
          <w:szCs w:val="24"/>
          <w:vertAlign w:val="superscript"/>
        </w:rPr>
        <w:t>1</w:t>
      </w:r>
      <w:r w:rsidRPr="008D5BB3">
        <w:rPr>
          <w:sz w:val="24"/>
          <w:szCs w:val="24"/>
        </w:rPr>
        <w:t>,</w:t>
      </w:r>
      <w:r w:rsidR="009371CF">
        <w:rPr>
          <w:sz w:val="24"/>
          <w:szCs w:val="24"/>
        </w:rPr>
        <w:t xml:space="preserve"> Paul Parker</w:t>
      </w:r>
      <w:r w:rsidR="009371CF" w:rsidRPr="008D5BB3">
        <w:rPr>
          <w:sz w:val="24"/>
          <w:szCs w:val="24"/>
          <w:vertAlign w:val="superscript"/>
        </w:rPr>
        <w:t>1</w:t>
      </w:r>
      <w:r w:rsidR="009371CF">
        <w:rPr>
          <w:sz w:val="24"/>
          <w:szCs w:val="24"/>
        </w:rPr>
        <w:t xml:space="preserve">, </w:t>
      </w:r>
      <w:r w:rsidR="007E1F89">
        <w:rPr>
          <w:sz w:val="24"/>
          <w:szCs w:val="24"/>
        </w:rPr>
        <w:t>Emma Stevenson</w:t>
      </w:r>
      <w:r w:rsidR="00057AC6">
        <w:rPr>
          <w:sz w:val="24"/>
          <w:szCs w:val="24"/>
          <w:vertAlign w:val="superscript"/>
        </w:rPr>
        <w:t>3</w:t>
      </w:r>
      <w:r w:rsidR="007E1F89">
        <w:rPr>
          <w:sz w:val="24"/>
          <w:szCs w:val="24"/>
        </w:rPr>
        <w:t>, Daniel West</w:t>
      </w:r>
      <w:r w:rsidR="00057AC6">
        <w:rPr>
          <w:sz w:val="24"/>
          <w:szCs w:val="24"/>
          <w:vertAlign w:val="superscript"/>
        </w:rPr>
        <w:t>3</w:t>
      </w:r>
      <w:r w:rsidR="007E1F89">
        <w:rPr>
          <w:sz w:val="24"/>
          <w:szCs w:val="24"/>
        </w:rPr>
        <w:t xml:space="preserve">, </w:t>
      </w:r>
      <w:r w:rsidR="009371CF">
        <w:rPr>
          <w:sz w:val="24"/>
          <w:szCs w:val="24"/>
        </w:rPr>
        <w:t>Mark Russell</w:t>
      </w:r>
      <w:r w:rsidR="00DB1277">
        <w:rPr>
          <w:sz w:val="24"/>
          <w:szCs w:val="24"/>
          <w:vertAlign w:val="superscript"/>
        </w:rPr>
        <w:t>4</w:t>
      </w:r>
      <w:r w:rsidR="009371CF">
        <w:rPr>
          <w:sz w:val="24"/>
          <w:szCs w:val="24"/>
        </w:rPr>
        <w:t xml:space="preserve"> and Glyn Howatson</w:t>
      </w:r>
      <w:r>
        <w:rPr>
          <w:sz w:val="24"/>
          <w:szCs w:val="24"/>
          <w:vertAlign w:val="superscript"/>
        </w:rPr>
        <w:t>1</w:t>
      </w:r>
      <w:r w:rsidR="009371CF">
        <w:rPr>
          <w:sz w:val="24"/>
          <w:szCs w:val="24"/>
          <w:vertAlign w:val="superscript"/>
        </w:rPr>
        <w:t>,</w:t>
      </w:r>
      <w:r w:rsidR="00DB1277">
        <w:rPr>
          <w:sz w:val="24"/>
          <w:szCs w:val="24"/>
          <w:vertAlign w:val="superscript"/>
        </w:rPr>
        <w:t>5</w:t>
      </w:r>
    </w:p>
    <w:p w14:paraId="14973279" w14:textId="77777777" w:rsidR="006D244E" w:rsidRPr="006D244E" w:rsidRDefault="006D244E" w:rsidP="007B0797">
      <w:pPr>
        <w:spacing w:after="0" w:line="420" w:lineRule="exact"/>
        <w:jc w:val="both"/>
        <w:rPr>
          <w:sz w:val="24"/>
          <w:szCs w:val="24"/>
        </w:rPr>
      </w:pPr>
    </w:p>
    <w:p w14:paraId="077818FD" w14:textId="77777777" w:rsidR="000F3C26" w:rsidRDefault="000F3C26" w:rsidP="007B0797">
      <w:pPr>
        <w:spacing w:after="0" w:line="420" w:lineRule="exact"/>
        <w:jc w:val="both"/>
        <w:rPr>
          <w:szCs w:val="24"/>
        </w:rPr>
      </w:pPr>
      <w:r w:rsidRPr="008D5BB3">
        <w:rPr>
          <w:szCs w:val="24"/>
          <w:vertAlign w:val="superscript"/>
        </w:rPr>
        <w:t>1</w:t>
      </w:r>
      <w:r w:rsidRPr="008D5BB3">
        <w:rPr>
          <w:szCs w:val="24"/>
        </w:rPr>
        <w:t xml:space="preserve">Faculty of Health and Life Sciences, </w:t>
      </w:r>
      <w:r w:rsidR="008F6A42">
        <w:rPr>
          <w:szCs w:val="24"/>
        </w:rPr>
        <w:t xml:space="preserve">Department of Sport, Exercise &amp; Rehabilitation, </w:t>
      </w:r>
      <w:r w:rsidRPr="008D5BB3">
        <w:rPr>
          <w:szCs w:val="24"/>
        </w:rPr>
        <w:t>Northumbria University, Newcastle, UK</w:t>
      </w:r>
      <w:r w:rsidR="008F6A42">
        <w:rPr>
          <w:szCs w:val="24"/>
        </w:rPr>
        <w:t>.</w:t>
      </w:r>
    </w:p>
    <w:p w14:paraId="4DF1B0AA" w14:textId="0070A311" w:rsidR="00DB1277" w:rsidRPr="00DB1277" w:rsidRDefault="008C0B64" w:rsidP="008C0B64">
      <w:pPr>
        <w:widowControl w:val="0"/>
        <w:autoSpaceDE w:val="0"/>
        <w:autoSpaceDN w:val="0"/>
        <w:adjustRightInd w:val="0"/>
        <w:spacing w:after="0" w:line="420" w:lineRule="exact"/>
        <w:rPr>
          <w:szCs w:val="24"/>
        </w:rPr>
      </w:pPr>
      <w:r w:rsidRPr="00DB1277">
        <w:rPr>
          <w:szCs w:val="24"/>
          <w:vertAlign w:val="superscript"/>
        </w:rPr>
        <w:t>2</w:t>
      </w:r>
      <w:r w:rsidR="00DB1277">
        <w:rPr>
          <w:szCs w:val="24"/>
        </w:rPr>
        <w:t xml:space="preserve">School of Human and Health Sciences, </w:t>
      </w:r>
      <w:r w:rsidR="00DB1277" w:rsidRPr="00DB1277">
        <w:rPr>
          <w:szCs w:val="24"/>
        </w:rPr>
        <w:t>University</w:t>
      </w:r>
      <w:r w:rsidR="00DB1277">
        <w:rPr>
          <w:szCs w:val="24"/>
        </w:rPr>
        <w:t xml:space="preserve"> of Huddersfield, Huddersfield, UK</w:t>
      </w:r>
    </w:p>
    <w:p w14:paraId="6125BF8D" w14:textId="2602AB60" w:rsidR="00C86824" w:rsidRPr="00C86824" w:rsidRDefault="00DB1277" w:rsidP="008C0B64">
      <w:pPr>
        <w:widowControl w:val="0"/>
        <w:autoSpaceDE w:val="0"/>
        <w:autoSpaceDN w:val="0"/>
        <w:adjustRightInd w:val="0"/>
        <w:spacing w:after="0" w:line="420" w:lineRule="exact"/>
        <w:rPr>
          <w:szCs w:val="24"/>
        </w:rPr>
      </w:pPr>
      <w:r>
        <w:rPr>
          <w:szCs w:val="24"/>
          <w:vertAlign w:val="superscript"/>
        </w:rPr>
        <w:t>3</w:t>
      </w:r>
      <w:r w:rsidR="00C86824">
        <w:rPr>
          <w:szCs w:val="24"/>
        </w:rPr>
        <w:t>Institute of Cellular Medicine, Newcastle University, Newcastle, UK.</w:t>
      </w:r>
    </w:p>
    <w:p w14:paraId="726A834E" w14:textId="24690D3A" w:rsidR="00DB1277" w:rsidRPr="00DB1277" w:rsidRDefault="00DB1277" w:rsidP="008C0B64">
      <w:pPr>
        <w:widowControl w:val="0"/>
        <w:autoSpaceDE w:val="0"/>
        <w:autoSpaceDN w:val="0"/>
        <w:adjustRightInd w:val="0"/>
        <w:spacing w:after="0" w:line="420" w:lineRule="exact"/>
        <w:rPr>
          <w:szCs w:val="24"/>
        </w:rPr>
      </w:pPr>
      <w:r>
        <w:rPr>
          <w:szCs w:val="24"/>
          <w:vertAlign w:val="superscript"/>
        </w:rPr>
        <w:t>4</w:t>
      </w:r>
      <w:r>
        <w:rPr>
          <w:szCs w:val="24"/>
        </w:rPr>
        <w:t>Department of Sport, Health and Nutrition, Leeds Trinity University, Leeds, UK</w:t>
      </w:r>
    </w:p>
    <w:p w14:paraId="25634AE6" w14:textId="11C0F6BC" w:rsidR="008C0B64" w:rsidRPr="009371CF" w:rsidRDefault="00DB1277" w:rsidP="008C0B64">
      <w:pPr>
        <w:widowControl w:val="0"/>
        <w:autoSpaceDE w:val="0"/>
        <w:autoSpaceDN w:val="0"/>
        <w:adjustRightInd w:val="0"/>
        <w:spacing w:after="0" w:line="420" w:lineRule="exact"/>
        <w:rPr>
          <w:szCs w:val="24"/>
        </w:rPr>
      </w:pPr>
      <w:r>
        <w:rPr>
          <w:szCs w:val="24"/>
          <w:vertAlign w:val="superscript"/>
        </w:rPr>
        <w:t>5</w:t>
      </w:r>
      <w:r w:rsidR="008C0B64" w:rsidRPr="009F0AE8">
        <w:rPr>
          <w:bCs/>
          <w:lang w:val="en-US"/>
        </w:rPr>
        <w:t>Water Research Group, School of Environmental Sciences and Development, Northwest University, Potchefstroom, South Africa</w:t>
      </w:r>
      <w:r w:rsidR="008C0B64">
        <w:rPr>
          <w:bCs/>
          <w:lang w:val="en-US"/>
        </w:rPr>
        <w:t>.</w:t>
      </w:r>
    </w:p>
    <w:p w14:paraId="6D3D1ABD" w14:textId="2B15DB3D" w:rsidR="008C0B64" w:rsidRPr="008C0B64" w:rsidRDefault="008C0B64" w:rsidP="004B1386">
      <w:pPr>
        <w:spacing w:after="0" w:line="420" w:lineRule="exact"/>
        <w:jc w:val="both"/>
        <w:rPr>
          <w:szCs w:val="24"/>
        </w:rPr>
      </w:pPr>
    </w:p>
    <w:p w14:paraId="62B06238" w14:textId="77777777" w:rsidR="000F3C26" w:rsidRPr="008D5BB3" w:rsidRDefault="000F3C26" w:rsidP="00CC5985">
      <w:pPr>
        <w:spacing w:after="0" w:line="420" w:lineRule="exact"/>
        <w:rPr>
          <w:b/>
          <w:szCs w:val="24"/>
        </w:rPr>
      </w:pPr>
    </w:p>
    <w:p w14:paraId="23B4F1BC" w14:textId="431658B9" w:rsidR="000F3C26" w:rsidRPr="008D5BB3" w:rsidRDefault="000F3C26" w:rsidP="00CC5985">
      <w:pPr>
        <w:spacing w:after="0" w:line="420" w:lineRule="exact"/>
        <w:rPr>
          <w:b/>
          <w:szCs w:val="24"/>
        </w:rPr>
      </w:pPr>
      <w:r w:rsidRPr="008D5BB3">
        <w:rPr>
          <w:b/>
          <w:szCs w:val="24"/>
        </w:rPr>
        <w:t>Short Title:</w:t>
      </w:r>
      <w:r w:rsidR="00610354">
        <w:rPr>
          <w:b/>
          <w:szCs w:val="24"/>
        </w:rPr>
        <w:t xml:space="preserve"> </w:t>
      </w:r>
      <w:r w:rsidR="00610354" w:rsidRPr="00610354">
        <w:rPr>
          <w:szCs w:val="24"/>
        </w:rPr>
        <w:t xml:space="preserve">Fatigue and </w:t>
      </w:r>
      <w:r w:rsidR="00294506">
        <w:rPr>
          <w:szCs w:val="24"/>
        </w:rPr>
        <w:t>soccer</w:t>
      </w:r>
      <w:r w:rsidR="00610354">
        <w:rPr>
          <w:szCs w:val="24"/>
        </w:rPr>
        <w:t xml:space="preserve"> performance</w:t>
      </w:r>
      <w:r w:rsidR="00032DDA">
        <w:rPr>
          <w:b/>
          <w:szCs w:val="24"/>
        </w:rPr>
        <w:t xml:space="preserve"> </w:t>
      </w:r>
      <w:r>
        <w:rPr>
          <w:b/>
          <w:szCs w:val="24"/>
        </w:rPr>
        <w:t xml:space="preserve"> </w:t>
      </w:r>
    </w:p>
    <w:p w14:paraId="6FAA88A5" w14:textId="77777777" w:rsidR="000F3C26" w:rsidRPr="008D5BB3" w:rsidRDefault="000F3C26" w:rsidP="00CC5985">
      <w:pPr>
        <w:spacing w:after="0" w:line="420" w:lineRule="exact"/>
        <w:rPr>
          <w:szCs w:val="24"/>
        </w:rPr>
      </w:pPr>
    </w:p>
    <w:p w14:paraId="7C49097D" w14:textId="344E4E1C" w:rsidR="000F3C26" w:rsidRPr="008D5BB3" w:rsidRDefault="000F3C26" w:rsidP="00CC5985">
      <w:pPr>
        <w:spacing w:after="0" w:line="420" w:lineRule="exact"/>
        <w:rPr>
          <w:b/>
          <w:szCs w:val="24"/>
        </w:rPr>
      </w:pPr>
      <w:r w:rsidRPr="008D5BB3">
        <w:rPr>
          <w:b/>
          <w:szCs w:val="24"/>
        </w:rPr>
        <w:t>Word count:</w:t>
      </w:r>
      <w:r w:rsidR="00834FA7">
        <w:rPr>
          <w:b/>
          <w:szCs w:val="24"/>
        </w:rPr>
        <w:t xml:space="preserve"> </w:t>
      </w:r>
      <w:r w:rsidR="00057AC6">
        <w:rPr>
          <w:szCs w:val="24"/>
        </w:rPr>
        <w:t>5,15</w:t>
      </w:r>
      <w:r w:rsidR="00070366">
        <w:rPr>
          <w:szCs w:val="24"/>
        </w:rPr>
        <w:t>2</w:t>
      </w:r>
      <w:r w:rsidR="000D42DC" w:rsidRPr="00C86824">
        <w:rPr>
          <w:szCs w:val="24"/>
        </w:rPr>
        <w:t>.</w:t>
      </w:r>
      <w:r>
        <w:rPr>
          <w:b/>
          <w:szCs w:val="24"/>
        </w:rPr>
        <w:t xml:space="preserve"> </w:t>
      </w:r>
    </w:p>
    <w:p w14:paraId="18FE01D0" w14:textId="77777777" w:rsidR="000F3C26" w:rsidRPr="008D5BB3" w:rsidRDefault="000F3C26" w:rsidP="00CC5985">
      <w:pPr>
        <w:spacing w:after="0" w:line="420" w:lineRule="exact"/>
        <w:rPr>
          <w:sz w:val="24"/>
          <w:szCs w:val="24"/>
        </w:rPr>
      </w:pPr>
    </w:p>
    <w:p w14:paraId="639856B6" w14:textId="77777777" w:rsidR="000F3C26" w:rsidRDefault="000F3C26" w:rsidP="00CC5985">
      <w:pPr>
        <w:spacing w:after="0" w:line="420" w:lineRule="exact"/>
        <w:rPr>
          <w:sz w:val="24"/>
          <w:szCs w:val="24"/>
        </w:rPr>
      </w:pPr>
    </w:p>
    <w:p w14:paraId="66436F43" w14:textId="77777777" w:rsidR="00857808" w:rsidRPr="008D5BB3" w:rsidRDefault="00857808" w:rsidP="00CC5985">
      <w:pPr>
        <w:spacing w:after="0" w:line="420" w:lineRule="exact"/>
        <w:rPr>
          <w:sz w:val="24"/>
          <w:szCs w:val="24"/>
        </w:rPr>
      </w:pPr>
    </w:p>
    <w:p w14:paraId="441053CD" w14:textId="77777777" w:rsidR="000F3C26" w:rsidRPr="008D5BB3" w:rsidRDefault="000F3C26" w:rsidP="00CC5985">
      <w:pPr>
        <w:spacing w:after="0" w:line="420" w:lineRule="exact"/>
      </w:pPr>
    </w:p>
    <w:p w14:paraId="416BBFFB" w14:textId="77777777" w:rsidR="000F3C26" w:rsidRPr="008D5BB3" w:rsidRDefault="000F3C26" w:rsidP="00CC5985">
      <w:pPr>
        <w:spacing w:after="0" w:line="420" w:lineRule="exact"/>
        <w:rPr>
          <w:b/>
        </w:rPr>
      </w:pPr>
    </w:p>
    <w:p w14:paraId="4F483A61" w14:textId="7947E722" w:rsidR="007506FC" w:rsidRDefault="007506FC" w:rsidP="006D4E8D">
      <w:pPr>
        <w:spacing w:after="0" w:line="240" w:lineRule="auto"/>
        <w:rPr>
          <w:b/>
        </w:rPr>
      </w:pPr>
    </w:p>
    <w:p w14:paraId="567AE9C7" w14:textId="77777777" w:rsidR="001F0D4C" w:rsidRDefault="001F0D4C" w:rsidP="006D4E8D">
      <w:pPr>
        <w:spacing w:after="0" w:line="240" w:lineRule="auto"/>
        <w:rPr>
          <w:b/>
        </w:rPr>
      </w:pPr>
    </w:p>
    <w:p w14:paraId="155443E8" w14:textId="77777777" w:rsidR="007506FC" w:rsidRDefault="007506FC" w:rsidP="006D4E8D">
      <w:pPr>
        <w:spacing w:after="0" w:line="240" w:lineRule="auto"/>
        <w:rPr>
          <w:b/>
        </w:rPr>
      </w:pPr>
    </w:p>
    <w:p w14:paraId="0DFC5FD5" w14:textId="694EF685" w:rsidR="000F3C26" w:rsidRPr="008D5BB3" w:rsidRDefault="000F3C26" w:rsidP="006D4E8D">
      <w:pPr>
        <w:spacing w:after="0" w:line="240" w:lineRule="auto"/>
        <w:rPr>
          <w:b/>
        </w:rPr>
      </w:pPr>
      <w:r>
        <w:rPr>
          <w:b/>
        </w:rPr>
        <w:t>A</w:t>
      </w:r>
      <w:r w:rsidRPr="008D5BB3">
        <w:rPr>
          <w:b/>
        </w:rPr>
        <w:t>ddress for correspondence:</w:t>
      </w:r>
    </w:p>
    <w:p w14:paraId="25F51A37" w14:textId="77777777" w:rsidR="000F3C26" w:rsidRPr="003254B9" w:rsidRDefault="008F2582" w:rsidP="006D4E8D">
      <w:pPr>
        <w:spacing w:after="0" w:line="240" w:lineRule="auto"/>
        <w:rPr>
          <w:lang w:val="en-US"/>
        </w:rPr>
      </w:pPr>
      <w:r>
        <w:rPr>
          <w:lang w:val="en-US"/>
        </w:rPr>
        <w:t>Stuart Goodall</w:t>
      </w:r>
      <w:r w:rsidR="000F3C26" w:rsidRPr="003254B9">
        <w:rPr>
          <w:lang w:val="en-US"/>
        </w:rPr>
        <w:t>, PhD</w:t>
      </w:r>
    </w:p>
    <w:p w14:paraId="46FB6D6C" w14:textId="77777777" w:rsidR="000F3C26" w:rsidRPr="003254B9" w:rsidRDefault="000F3C26" w:rsidP="006D4E8D">
      <w:pPr>
        <w:spacing w:after="0" w:line="240" w:lineRule="auto"/>
        <w:rPr>
          <w:lang w:val="en-US"/>
        </w:rPr>
      </w:pPr>
      <w:r w:rsidRPr="003254B9">
        <w:rPr>
          <w:lang w:val="en-US"/>
        </w:rPr>
        <w:t>Faculty of Health and Life Sciences</w:t>
      </w:r>
    </w:p>
    <w:p w14:paraId="36A19FFA" w14:textId="77777777" w:rsidR="000F3C26" w:rsidRPr="003254B9" w:rsidRDefault="000F3C26" w:rsidP="006D4E8D">
      <w:pPr>
        <w:spacing w:after="0" w:line="240" w:lineRule="auto"/>
        <w:rPr>
          <w:lang w:val="en-US"/>
        </w:rPr>
      </w:pPr>
      <w:r w:rsidRPr="003254B9">
        <w:rPr>
          <w:lang w:val="en-US"/>
        </w:rPr>
        <w:t>Northumbria University</w:t>
      </w:r>
    </w:p>
    <w:p w14:paraId="71830831" w14:textId="77777777" w:rsidR="000F3C26" w:rsidRPr="003254B9" w:rsidRDefault="000F3C26" w:rsidP="006D4E8D">
      <w:pPr>
        <w:spacing w:after="0" w:line="240" w:lineRule="auto"/>
        <w:rPr>
          <w:lang w:val="en-US"/>
        </w:rPr>
      </w:pPr>
      <w:r w:rsidRPr="003254B9">
        <w:rPr>
          <w:lang w:val="en-US"/>
        </w:rPr>
        <w:t>Newcastle-upon-Tyne</w:t>
      </w:r>
    </w:p>
    <w:p w14:paraId="4ADE3FDA" w14:textId="77777777" w:rsidR="000F3C26" w:rsidRPr="003254B9" w:rsidRDefault="000F3C26" w:rsidP="006D4E8D">
      <w:pPr>
        <w:spacing w:after="0" w:line="240" w:lineRule="auto"/>
        <w:rPr>
          <w:lang w:val="en-US"/>
        </w:rPr>
      </w:pPr>
      <w:r w:rsidRPr="003254B9">
        <w:rPr>
          <w:lang w:val="en-US"/>
        </w:rPr>
        <w:t>NE1 8ST</w:t>
      </w:r>
    </w:p>
    <w:p w14:paraId="4B44785E" w14:textId="77777777" w:rsidR="000F3C26" w:rsidRPr="003254B9" w:rsidRDefault="000F3C26" w:rsidP="006D4E8D">
      <w:pPr>
        <w:spacing w:after="0" w:line="240" w:lineRule="auto"/>
        <w:rPr>
          <w:lang w:val="en-US"/>
        </w:rPr>
      </w:pPr>
      <w:r w:rsidRPr="003254B9">
        <w:rPr>
          <w:lang w:val="en-US"/>
        </w:rPr>
        <w:t>UK</w:t>
      </w:r>
    </w:p>
    <w:p w14:paraId="1CCA96C0" w14:textId="77777777" w:rsidR="000F3C26" w:rsidRPr="003254B9" w:rsidRDefault="000F3C26" w:rsidP="006D4E8D">
      <w:pPr>
        <w:spacing w:after="0" w:line="240" w:lineRule="auto"/>
        <w:rPr>
          <w:lang w:val="en-US"/>
        </w:rPr>
      </w:pPr>
    </w:p>
    <w:p w14:paraId="23060D1B" w14:textId="77777777" w:rsidR="000F3C26" w:rsidRPr="003254B9" w:rsidRDefault="000F3C26" w:rsidP="006D4E8D">
      <w:pPr>
        <w:spacing w:after="0" w:line="240" w:lineRule="auto"/>
        <w:rPr>
          <w:lang w:val="en-US"/>
        </w:rPr>
      </w:pPr>
      <w:r w:rsidRPr="003254B9">
        <w:rPr>
          <w:lang w:val="en-US"/>
        </w:rPr>
        <w:t>Tel:</w:t>
      </w:r>
      <w:r w:rsidRPr="003254B9">
        <w:rPr>
          <w:lang w:val="en-US"/>
        </w:rPr>
        <w:tab/>
        <w:t>+44 191 227 4749</w:t>
      </w:r>
    </w:p>
    <w:p w14:paraId="3A3197FB" w14:textId="77777777" w:rsidR="000F3C26" w:rsidRPr="003254B9" w:rsidRDefault="000F3C26" w:rsidP="006D4E8D">
      <w:pPr>
        <w:spacing w:after="0" w:line="240" w:lineRule="auto"/>
        <w:rPr>
          <w:lang w:val="en-US"/>
        </w:rPr>
      </w:pPr>
      <w:r w:rsidRPr="003254B9">
        <w:rPr>
          <w:lang w:val="en-US"/>
        </w:rPr>
        <w:t>Fax:</w:t>
      </w:r>
      <w:r w:rsidRPr="003254B9">
        <w:rPr>
          <w:lang w:val="en-US"/>
        </w:rPr>
        <w:tab/>
        <w:t>+44 191 227 4713</w:t>
      </w:r>
    </w:p>
    <w:p w14:paraId="0EBFA875" w14:textId="77777777" w:rsidR="00C47232" w:rsidRDefault="000F3C26" w:rsidP="00032DDA">
      <w:pPr>
        <w:spacing w:after="0" w:line="240" w:lineRule="auto"/>
        <w:rPr>
          <w:rStyle w:val="Hyperlink"/>
          <w:lang w:val="en-US"/>
        </w:rPr>
      </w:pPr>
      <w:r w:rsidRPr="003254B9">
        <w:rPr>
          <w:lang w:val="en-US"/>
        </w:rPr>
        <w:t>Email:</w:t>
      </w:r>
      <w:r w:rsidRPr="003254B9">
        <w:rPr>
          <w:lang w:val="en-US"/>
        </w:rPr>
        <w:tab/>
      </w:r>
      <w:hyperlink r:id="rId8" w:history="1">
        <w:r w:rsidR="008F2582" w:rsidRPr="003D5023">
          <w:rPr>
            <w:rStyle w:val="Hyperlink"/>
            <w:lang w:val="en-US"/>
          </w:rPr>
          <w:t>stuart.goodall@northumbria.ac.uk</w:t>
        </w:r>
      </w:hyperlink>
    </w:p>
    <w:p w14:paraId="0380BE76" w14:textId="0BA70C8E" w:rsidR="004165C8" w:rsidRPr="00032DDA" w:rsidRDefault="000F3C26" w:rsidP="007506FC">
      <w:pPr>
        <w:spacing w:after="0" w:line="240" w:lineRule="auto"/>
        <w:jc w:val="center"/>
        <w:rPr>
          <w:rStyle w:val="Hyperlink"/>
          <w:color w:val="auto"/>
          <w:u w:val="none"/>
          <w:lang w:val="en-US"/>
        </w:rPr>
      </w:pPr>
      <w:r w:rsidRPr="00032DDA">
        <w:rPr>
          <w:rStyle w:val="Hyperlink"/>
          <w:b/>
          <w:color w:val="auto"/>
          <w:sz w:val="24"/>
          <w:u w:val="none"/>
          <w:lang w:val="en-US"/>
        </w:rPr>
        <w:lastRenderedPageBreak/>
        <w:t>Abstract</w:t>
      </w:r>
    </w:p>
    <w:p w14:paraId="1FAB6E3F" w14:textId="272A93E1" w:rsidR="009E6E08" w:rsidRDefault="003B615F" w:rsidP="00C012E4">
      <w:pPr>
        <w:spacing w:after="0" w:line="420" w:lineRule="exact"/>
        <w:jc w:val="both"/>
        <w:rPr>
          <w:rFonts w:cs="Calibri"/>
          <w:sz w:val="20"/>
        </w:rPr>
      </w:pPr>
      <w:r>
        <w:rPr>
          <w:rFonts w:cs="Calibri"/>
          <w:b/>
        </w:rPr>
        <w:t xml:space="preserve">Purpose: </w:t>
      </w:r>
      <w:r w:rsidR="009A0926">
        <w:rPr>
          <w:rFonts w:cs="Calibri"/>
        </w:rPr>
        <w:t>This investigation examined the development</w:t>
      </w:r>
      <w:r w:rsidR="00C47232">
        <w:rPr>
          <w:rFonts w:cs="Calibri"/>
        </w:rPr>
        <w:t xml:space="preserve"> </w:t>
      </w:r>
      <w:r w:rsidR="009A0926">
        <w:rPr>
          <w:rFonts w:cs="Calibri"/>
        </w:rPr>
        <w:t xml:space="preserve">of neuromuscular </w:t>
      </w:r>
      <w:r w:rsidR="009A0926" w:rsidRPr="00FD7CF5">
        <w:rPr>
          <w:rFonts w:cs="Calibri"/>
        </w:rPr>
        <w:t>fatigue</w:t>
      </w:r>
      <w:r w:rsidR="009A0926">
        <w:rPr>
          <w:rFonts w:cs="Calibri"/>
        </w:rPr>
        <w:t xml:space="preserve"> during</w:t>
      </w:r>
      <w:r w:rsidR="00443667">
        <w:rPr>
          <w:rFonts w:cs="Calibri"/>
        </w:rPr>
        <w:t xml:space="preserve"> a </w:t>
      </w:r>
      <w:r w:rsidR="009A0926">
        <w:rPr>
          <w:rFonts w:cs="Calibri"/>
        </w:rPr>
        <w:t xml:space="preserve">simulated soccer </w:t>
      </w:r>
      <w:r w:rsidR="00443667">
        <w:rPr>
          <w:rFonts w:cs="Calibri"/>
        </w:rPr>
        <w:t>match incorporating a period of extra-time (ET), and the reliability of these responses on repeated test occasions</w:t>
      </w:r>
      <w:r w:rsidR="009A0926">
        <w:rPr>
          <w:rFonts w:cs="Calibri"/>
        </w:rPr>
        <w:t>.</w:t>
      </w:r>
      <w:r w:rsidR="00D10BCD" w:rsidRPr="00FD7CF5">
        <w:rPr>
          <w:rFonts w:cs="Calibri"/>
        </w:rPr>
        <w:t xml:space="preserve">  </w:t>
      </w:r>
      <w:r>
        <w:rPr>
          <w:rFonts w:cs="Calibri"/>
          <w:b/>
        </w:rPr>
        <w:t xml:space="preserve">Methods: </w:t>
      </w:r>
      <w:r w:rsidR="00D70169">
        <w:rPr>
          <w:rFonts w:cs="Calibri"/>
        </w:rPr>
        <w:t>Ten</w:t>
      </w:r>
      <w:r w:rsidR="009E278D" w:rsidRPr="00FD7CF5">
        <w:rPr>
          <w:rFonts w:cs="Calibri"/>
        </w:rPr>
        <w:t xml:space="preserve"> </w:t>
      </w:r>
      <w:r w:rsidR="00D70169">
        <w:rPr>
          <w:rFonts w:cs="Calibri"/>
        </w:rPr>
        <w:t>male amateur football players</w:t>
      </w:r>
      <w:r w:rsidR="009E278D" w:rsidRPr="00FD7CF5">
        <w:rPr>
          <w:rFonts w:cs="Calibri"/>
        </w:rPr>
        <w:t xml:space="preserve"> </w:t>
      </w:r>
      <w:r w:rsidR="00334B04">
        <w:rPr>
          <w:rFonts w:cs="Calibri"/>
        </w:rPr>
        <w:t xml:space="preserve">completed </w:t>
      </w:r>
      <w:r w:rsidR="009A0926">
        <w:rPr>
          <w:rFonts w:cs="Calibri"/>
        </w:rPr>
        <w:t xml:space="preserve">a </w:t>
      </w:r>
      <w:r w:rsidR="00334B04">
        <w:rPr>
          <w:rFonts w:cs="Calibri"/>
        </w:rPr>
        <w:t>120</w:t>
      </w:r>
      <w:r w:rsidR="00EC0FDF">
        <w:rPr>
          <w:rFonts w:cs="Calibri"/>
        </w:rPr>
        <w:t xml:space="preserve"> </w:t>
      </w:r>
      <w:r w:rsidR="000A4509">
        <w:rPr>
          <w:rFonts w:cs="Calibri"/>
        </w:rPr>
        <w:t>min</w:t>
      </w:r>
      <w:r w:rsidR="00C47232">
        <w:rPr>
          <w:rFonts w:cs="Calibri"/>
        </w:rPr>
        <w:t xml:space="preserve"> </w:t>
      </w:r>
      <w:r w:rsidR="00443667">
        <w:rPr>
          <w:rFonts w:cs="Calibri"/>
        </w:rPr>
        <w:t>soccer match simulation (SMS)</w:t>
      </w:r>
      <w:r w:rsidR="00D70169">
        <w:rPr>
          <w:rFonts w:cs="Calibri"/>
        </w:rPr>
        <w:t>.  Before, at half-time (HT), full-time (FT)</w:t>
      </w:r>
      <w:r w:rsidR="00D70169" w:rsidRPr="00FD7CF5">
        <w:rPr>
          <w:rFonts w:cs="Calibri"/>
          <w:szCs w:val="24"/>
        </w:rPr>
        <w:t xml:space="preserve"> and </w:t>
      </w:r>
      <w:r w:rsidR="00D70169">
        <w:rPr>
          <w:rFonts w:cs="Calibri"/>
          <w:szCs w:val="24"/>
        </w:rPr>
        <w:t xml:space="preserve">following </w:t>
      </w:r>
      <w:r w:rsidR="000B1942">
        <w:rPr>
          <w:rFonts w:cs="Calibri"/>
          <w:szCs w:val="24"/>
        </w:rPr>
        <w:t xml:space="preserve">a period of </w:t>
      </w:r>
      <w:r w:rsidR="00C47232">
        <w:rPr>
          <w:rFonts w:cs="Calibri"/>
          <w:szCs w:val="24"/>
        </w:rPr>
        <w:t>ET</w:t>
      </w:r>
      <w:r w:rsidR="000B1942">
        <w:rPr>
          <w:rFonts w:cs="Calibri"/>
          <w:szCs w:val="24"/>
        </w:rPr>
        <w:t>,</w:t>
      </w:r>
      <w:r w:rsidR="000B1942" w:rsidRPr="00FD7CF5">
        <w:rPr>
          <w:rFonts w:cs="Calibri"/>
          <w:szCs w:val="24"/>
        </w:rPr>
        <w:t xml:space="preserve"> twitch responses to supramaximal femoral nerve and transcranial magnetic stimulation</w:t>
      </w:r>
      <w:r w:rsidR="000B1942">
        <w:rPr>
          <w:rFonts w:cs="Calibri"/>
          <w:szCs w:val="24"/>
        </w:rPr>
        <w:t xml:space="preserve"> (TMS)</w:t>
      </w:r>
      <w:r w:rsidR="000B1942" w:rsidRPr="00FD7CF5">
        <w:rPr>
          <w:rFonts w:cs="Calibri"/>
          <w:szCs w:val="24"/>
        </w:rPr>
        <w:t xml:space="preserve"> </w:t>
      </w:r>
      <w:r w:rsidR="004B47F4">
        <w:rPr>
          <w:rFonts w:cs="Calibri"/>
          <w:szCs w:val="24"/>
        </w:rPr>
        <w:t>were</w:t>
      </w:r>
      <w:r w:rsidR="00D70169" w:rsidRPr="00FD7CF5">
        <w:rPr>
          <w:rFonts w:cs="Calibri"/>
          <w:szCs w:val="24"/>
        </w:rPr>
        <w:t xml:space="preserve"> obtained</w:t>
      </w:r>
      <w:r w:rsidR="00D70169">
        <w:rPr>
          <w:rFonts w:cs="Calibri"/>
          <w:szCs w:val="24"/>
        </w:rPr>
        <w:t xml:space="preserve"> from the knee-extensors</w:t>
      </w:r>
      <w:r w:rsidR="009A0926">
        <w:rPr>
          <w:rFonts w:cs="Calibri"/>
          <w:szCs w:val="24"/>
        </w:rPr>
        <w:t xml:space="preserve"> to measure neuromuscular fatigue</w:t>
      </w:r>
      <w:r w:rsidR="00FA047B">
        <w:rPr>
          <w:rFonts w:cs="Calibri"/>
        </w:rPr>
        <w:t>.</w:t>
      </w:r>
      <w:r w:rsidR="00C47232">
        <w:rPr>
          <w:rFonts w:cs="Calibri"/>
        </w:rPr>
        <w:t xml:space="preserve">  Within seven days of the first</w:t>
      </w:r>
      <w:r w:rsidR="00443667">
        <w:rPr>
          <w:rFonts w:cs="Calibri"/>
        </w:rPr>
        <w:t xml:space="preserve"> SMS</w:t>
      </w:r>
      <w:r w:rsidR="00C47232">
        <w:rPr>
          <w:rFonts w:cs="Calibri"/>
        </w:rPr>
        <w:t>, a second 120</w:t>
      </w:r>
      <w:r w:rsidR="00EC0FDF">
        <w:rPr>
          <w:rFonts w:cs="Calibri"/>
        </w:rPr>
        <w:t xml:space="preserve"> </w:t>
      </w:r>
      <w:r w:rsidR="00C47232">
        <w:rPr>
          <w:rFonts w:cs="Calibri"/>
        </w:rPr>
        <w:t xml:space="preserve">min </w:t>
      </w:r>
      <w:r w:rsidR="00443667">
        <w:rPr>
          <w:rFonts w:cs="Calibri"/>
        </w:rPr>
        <w:t xml:space="preserve">SMS </w:t>
      </w:r>
      <w:r w:rsidR="00C47232">
        <w:rPr>
          <w:rFonts w:cs="Calibri"/>
        </w:rPr>
        <w:t xml:space="preserve">was performed by eight of the original ten participants to assess the reliability of the fatigue response. </w:t>
      </w:r>
      <w:r w:rsidR="009E6E08">
        <w:rPr>
          <w:rFonts w:cs="Calibri"/>
        </w:rPr>
        <w:t xml:space="preserve"> </w:t>
      </w:r>
      <w:r>
        <w:rPr>
          <w:rFonts w:cs="Calibri"/>
          <w:b/>
        </w:rPr>
        <w:t xml:space="preserve">Results: </w:t>
      </w:r>
      <w:r w:rsidR="009E6E08">
        <w:rPr>
          <w:rFonts w:cs="Calibri"/>
        </w:rPr>
        <w:t>At HT, FT and ET</w:t>
      </w:r>
      <w:r w:rsidR="0080033C">
        <w:rPr>
          <w:rFonts w:cs="Calibri"/>
        </w:rPr>
        <w:t>,</w:t>
      </w:r>
      <w:r w:rsidR="009E6E08">
        <w:rPr>
          <w:rFonts w:cs="Calibri"/>
        </w:rPr>
        <w:t xml:space="preserve"> reductions in maximal voluntary force (</w:t>
      </w:r>
      <w:r w:rsidR="00443667">
        <w:rPr>
          <w:rFonts w:cs="Calibri"/>
        </w:rPr>
        <w:t xml:space="preserve">MVC; </w:t>
      </w:r>
      <w:r w:rsidR="009E6E08">
        <w:rPr>
          <w:rFonts w:cs="Calibri"/>
        </w:rPr>
        <w:t>−11, −20 and −27%, respectively</w:t>
      </w:r>
      <w:r w:rsidR="000A4509">
        <w:rPr>
          <w:rFonts w:cs="Calibri"/>
        </w:rPr>
        <w:t xml:space="preserve">, </w:t>
      </w:r>
      <w:r w:rsidR="00610354">
        <w:rPr>
          <w:rFonts w:cs="Calibri"/>
        </w:rPr>
        <w:t>P</w:t>
      </w:r>
      <w:r w:rsidR="00BC6C7F">
        <w:rPr>
          <w:rFonts w:cs="Calibri"/>
        </w:rPr>
        <w:t>≤</w:t>
      </w:r>
      <w:r w:rsidR="009E6E08">
        <w:rPr>
          <w:rFonts w:cs="Calibri"/>
        </w:rPr>
        <w:t>0.0</w:t>
      </w:r>
      <w:r w:rsidR="00BC6C7F">
        <w:rPr>
          <w:rFonts w:cs="Calibri"/>
        </w:rPr>
        <w:t>1), potentiated twitch force (−15, −23 and −23</w:t>
      </w:r>
      <w:r w:rsidR="009E6E08">
        <w:rPr>
          <w:rFonts w:cs="Calibri"/>
        </w:rPr>
        <w:t>%, respectively</w:t>
      </w:r>
      <w:r w:rsidR="000A4509">
        <w:rPr>
          <w:rFonts w:cs="Calibri"/>
        </w:rPr>
        <w:t>,</w:t>
      </w:r>
      <w:r w:rsidR="009E6E08">
        <w:rPr>
          <w:rFonts w:cs="Calibri"/>
        </w:rPr>
        <w:t xml:space="preserve"> </w:t>
      </w:r>
      <w:r w:rsidR="00610354">
        <w:rPr>
          <w:rFonts w:cs="Calibri"/>
        </w:rPr>
        <w:t>P</w:t>
      </w:r>
      <w:r w:rsidR="00EE30EE">
        <w:rPr>
          <w:rFonts w:cs="Calibri"/>
        </w:rPr>
        <w:t>&lt;</w:t>
      </w:r>
      <w:r w:rsidR="009E6E08">
        <w:rPr>
          <w:rFonts w:cs="Calibri"/>
        </w:rPr>
        <w:t>0.0</w:t>
      </w:r>
      <w:r w:rsidR="00BC6C7F">
        <w:rPr>
          <w:rFonts w:cs="Calibri"/>
        </w:rPr>
        <w:t>5</w:t>
      </w:r>
      <w:r w:rsidR="009E6E08">
        <w:rPr>
          <w:rFonts w:cs="Calibri"/>
        </w:rPr>
        <w:t>), voluntary activation (</w:t>
      </w:r>
      <w:r w:rsidR="00EE30EE">
        <w:rPr>
          <w:rFonts w:cs="Calibri"/>
        </w:rPr>
        <w:t>FT, −15</w:t>
      </w:r>
      <w:r w:rsidR="009E6E08">
        <w:rPr>
          <w:rFonts w:cs="Calibri"/>
        </w:rPr>
        <w:t xml:space="preserve"> and </w:t>
      </w:r>
      <w:r w:rsidR="00EE30EE">
        <w:rPr>
          <w:rFonts w:cs="Calibri"/>
        </w:rPr>
        <w:t xml:space="preserve">ET, </w:t>
      </w:r>
      <w:r w:rsidR="009E6E08">
        <w:rPr>
          <w:rFonts w:cs="Calibri"/>
        </w:rPr>
        <w:t>−</w:t>
      </w:r>
      <w:r w:rsidR="00EE30EE">
        <w:rPr>
          <w:rFonts w:cs="Calibri"/>
        </w:rPr>
        <w:t>18</w:t>
      </w:r>
      <w:r w:rsidR="009E6E08">
        <w:rPr>
          <w:rFonts w:cs="Calibri"/>
        </w:rPr>
        <w:t>%</w:t>
      </w:r>
      <w:r w:rsidR="000A4509">
        <w:rPr>
          <w:rFonts w:cs="Calibri"/>
        </w:rPr>
        <w:t xml:space="preserve">, </w:t>
      </w:r>
      <w:r w:rsidR="009E6E08">
        <w:rPr>
          <w:rFonts w:cs="Calibri"/>
        </w:rPr>
        <w:t>P≤0.01) and voluntary activation measured with TMS (−1</w:t>
      </w:r>
      <w:r w:rsidR="00EE30EE">
        <w:rPr>
          <w:rFonts w:cs="Calibri"/>
        </w:rPr>
        <w:t>1</w:t>
      </w:r>
      <w:r w:rsidR="009E6E08">
        <w:rPr>
          <w:rFonts w:cs="Calibri"/>
        </w:rPr>
        <w:t>, −1</w:t>
      </w:r>
      <w:r w:rsidR="00EE30EE">
        <w:rPr>
          <w:rFonts w:cs="Calibri"/>
        </w:rPr>
        <w:t>5</w:t>
      </w:r>
      <w:r w:rsidR="009E6E08">
        <w:rPr>
          <w:rFonts w:cs="Calibri"/>
        </w:rPr>
        <w:t xml:space="preserve"> and −1</w:t>
      </w:r>
      <w:r w:rsidR="00EE30EE">
        <w:rPr>
          <w:rFonts w:cs="Calibri"/>
        </w:rPr>
        <w:t>7</w:t>
      </w:r>
      <w:r w:rsidR="009E6E08">
        <w:rPr>
          <w:rFonts w:cs="Calibri"/>
        </w:rPr>
        <w:t>%, respectively</w:t>
      </w:r>
      <w:r w:rsidR="000A4509">
        <w:rPr>
          <w:rFonts w:cs="Calibri"/>
        </w:rPr>
        <w:t>,</w:t>
      </w:r>
      <w:r w:rsidR="009E6E08">
        <w:rPr>
          <w:rFonts w:cs="Calibri"/>
        </w:rPr>
        <w:t xml:space="preserve"> </w:t>
      </w:r>
      <w:r w:rsidR="00610354">
        <w:rPr>
          <w:rFonts w:cs="Calibri"/>
        </w:rPr>
        <w:t>P</w:t>
      </w:r>
      <w:r w:rsidR="009E6E08">
        <w:rPr>
          <w:rFonts w:cs="Calibri"/>
        </w:rPr>
        <w:t>≤0.01) were evident</w:t>
      </w:r>
      <w:r w:rsidR="00E94549">
        <w:rPr>
          <w:rFonts w:cs="Calibri"/>
        </w:rPr>
        <w:t>.</w:t>
      </w:r>
      <w:r w:rsidR="005252EA">
        <w:rPr>
          <w:rFonts w:cs="Calibri"/>
        </w:rPr>
        <w:t xml:space="preserve">  The fatigue response </w:t>
      </w:r>
      <w:r w:rsidR="005252EA">
        <w:t>was robust across both trials; the change in MVC at each time point demonstrated a good level of reliability</w:t>
      </w:r>
      <w:r w:rsidR="005252EA">
        <w:rPr>
          <w:rStyle w:val="CommentReference"/>
        </w:rPr>
        <w:t xml:space="preserve"> </w:t>
      </w:r>
      <w:r w:rsidR="005252EA" w:rsidRPr="001A49E6">
        <w:rPr>
          <w:rStyle w:val="CommentReference"/>
          <w:sz w:val="22"/>
        </w:rPr>
        <w:t>(</w:t>
      </w:r>
      <w:r w:rsidR="005252EA">
        <w:t>CV range, 6–11%</w:t>
      </w:r>
      <w:r w:rsidR="00165028">
        <w:t>; ICC</w:t>
      </w:r>
      <w:r w:rsidR="00165028" w:rsidRPr="00165028">
        <w:rPr>
          <w:vertAlign w:val="subscript"/>
        </w:rPr>
        <w:t>2,1</w:t>
      </w:r>
      <w:r w:rsidR="00165028">
        <w:t>, 0.83-0.94</w:t>
      </w:r>
      <w:r w:rsidR="005252EA">
        <w:t xml:space="preserve">) whilst the responses identified with </w:t>
      </w:r>
      <w:r w:rsidR="00443667">
        <w:t xml:space="preserve">motor nerve </w:t>
      </w:r>
      <w:r w:rsidR="005252EA">
        <w:t>stimulation showed a moderate level of reliability (CV range, 5–18%</w:t>
      </w:r>
      <w:r w:rsidR="00165028">
        <w:t>; ICC</w:t>
      </w:r>
      <w:r w:rsidR="00165028" w:rsidRPr="00165028">
        <w:rPr>
          <w:vertAlign w:val="subscript"/>
        </w:rPr>
        <w:t>2,1</w:t>
      </w:r>
      <w:r w:rsidR="00165028">
        <w:t>, 0.63-0.89</w:t>
      </w:r>
      <w:r w:rsidR="005252EA">
        <w:t>) and the data obtained with motor cortex stimulation showed an excellent level of reliability (CV range, 3–6%</w:t>
      </w:r>
      <w:r w:rsidR="00165028">
        <w:t>; ICC</w:t>
      </w:r>
      <w:r w:rsidR="00165028" w:rsidRPr="00165028">
        <w:rPr>
          <w:vertAlign w:val="subscript"/>
        </w:rPr>
        <w:t>2,1</w:t>
      </w:r>
      <w:r w:rsidR="00165028">
        <w:t>, 0.90-0.98</w:t>
      </w:r>
      <w:r w:rsidR="005252EA">
        <w:t xml:space="preserve">).  </w:t>
      </w:r>
      <w:r>
        <w:rPr>
          <w:b/>
        </w:rPr>
        <w:t>Conclusion:</w:t>
      </w:r>
      <w:r>
        <w:t xml:space="preserve"> S</w:t>
      </w:r>
      <w:r w:rsidR="009A0926">
        <w:rPr>
          <w:rFonts w:cs="Calibri"/>
        </w:rPr>
        <w:t>imulated soccer</w:t>
      </w:r>
      <w:r w:rsidR="000A4509" w:rsidRPr="000A4509">
        <w:rPr>
          <w:rFonts w:cs="Calibri"/>
        </w:rPr>
        <w:t xml:space="preserve"> exercise induce</w:t>
      </w:r>
      <w:r w:rsidR="005252EA">
        <w:rPr>
          <w:rFonts w:cs="Calibri"/>
        </w:rPr>
        <w:t>s a</w:t>
      </w:r>
      <w:r w:rsidR="009A0926">
        <w:rPr>
          <w:rFonts w:cs="Calibri"/>
        </w:rPr>
        <w:t xml:space="preserve"> significant </w:t>
      </w:r>
      <w:r w:rsidR="005252EA">
        <w:rPr>
          <w:rFonts w:cs="Calibri"/>
        </w:rPr>
        <w:t xml:space="preserve">level of </w:t>
      </w:r>
      <w:r w:rsidR="009A0926">
        <w:rPr>
          <w:rFonts w:cs="Calibri"/>
        </w:rPr>
        <w:t>fatigue,</w:t>
      </w:r>
      <w:r w:rsidR="00165028">
        <w:rPr>
          <w:rFonts w:cs="Calibri"/>
        </w:rPr>
        <w:t xml:space="preserve"> which is </w:t>
      </w:r>
      <w:r w:rsidR="00443667">
        <w:rPr>
          <w:rFonts w:cs="Calibri"/>
        </w:rPr>
        <w:t>consistent on repeat tests</w:t>
      </w:r>
      <w:r w:rsidR="00165028">
        <w:rPr>
          <w:rFonts w:cs="Calibri"/>
        </w:rPr>
        <w:t xml:space="preserve"> and i</w:t>
      </w:r>
      <w:r w:rsidR="00B53AAB">
        <w:rPr>
          <w:rFonts w:cs="Calibri"/>
        </w:rPr>
        <w:t>nvolv</w:t>
      </w:r>
      <w:r w:rsidR="00165028">
        <w:rPr>
          <w:rFonts w:cs="Calibri"/>
        </w:rPr>
        <w:t>es</w:t>
      </w:r>
      <w:r w:rsidR="00B53AAB">
        <w:rPr>
          <w:rFonts w:cs="Calibri"/>
        </w:rPr>
        <w:t xml:space="preserve"> both</w:t>
      </w:r>
      <w:r w:rsidR="009A0926">
        <w:rPr>
          <w:rFonts w:cs="Calibri"/>
        </w:rPr>
        <w:t xml:space="preserve"> central and peripheral </w:t>
      </w:r>
      <w:r w:rsidR="00B53AAB">
        <w:rPr>
          <w:rFonts w:cs="Calibri"/>
        </w:rPr>
        <w:t>mechanisms.</w:t>
      </w:r>
      <w:r w:rsidR="000A4509" w:rsidRPr="000A4509">
        <w:rPr>
          <w:rFonts w:cs="Calibri"/>
        </w:rPr>
        <w:t xml:space="preserve"> </w:t>
      </w:r>
    </w:p>
    <w:p w14:paraId="03E0029B" w14:textId="26C7DC44" w:rsidR="008F2582" w:rsidRDefault="00E30467" w:rsidP="00C012E4">
      <w:pPr>
        <w:spacing w:after="0" w:line="420" w:lineRule="exact"/>
        <w:jc w:val="both"/>
        <w:rPr>
          <w:b/>
        </w:rPr>
      </w:pPr>
      <w:r>
        <w:rPr>
          <w:b/>
        </w:rPr>
        <w:tab/>
      </w:r>
    </w:p>
    <w:p w14:paraId="43D09D25" w14:textId="094E7CBE" w:rsidR="008172D2" w:rsidRPr="008172D2" w:rsidRDefault="008172D2" w:rsidP="00C012E4">
      <w:pPr>
        <w:spacing w:after="0" w:line="420" w:lineRule="exact"/>
        <w:jc w:val="both"/>
      </w:pPr>
      <w:r>
        <w:rPr>
          <w:b/>
        </w:rPr>
        <w:t>Words:</w:t>
      </w:r>
      <w:r w:rsidR="007B0797">
        <w:t xml:space="preserve"> </w:t>
      </w:r>
      <w:r w:rsidR="005252EA">
        <w:t>2</w:t>
      </w:r>
      <w:r w:rsidR="00EC0FDF">
        <w:t>4</w:t>
      </w:r>
      <w:r w:rsidR="00F91252">
        <w:t>5</w:t>
      </w:r>
      <w:r w:rsidR="006300BD">
        <w:t xml:space="preserve"> </w:t>
      </w:r>
    </w:p>
    <w:p w14:paraId="35296E0E" w14:textId="77777777" w:rsidR="00C012E4" w:rsidRDefault="00C012E4" w:rsidP="00C012E4">
      <w:pPr>
        <w:spacing w:after="0" w:line="420" w:lineRule="exact"/>
        <w:jc w:val="both"/>
        <w:rPr>
          <w:b/>
        </w:rPr>
      </w:pPr>
    </w:p>
    <w:p w14:paraId="23809C4F" w14:textId="1E413C6C" w:rsidR="00175B38" w:rsidRDefault="00857808" w:rsidP="00175B38">
      <w:pPr>
        <w:spacing w:after="0" w:line="420" w:lineRule="exact"/>
        <w:jc w:val="both"/>
        <w:rPr>
          <w:b/>
        </w:rPr>
      </w:pPr>
      <w:r>
        <w:rPr>
          <w:b/>
        </w:rPr>
        <w:t>Key Words:</w:t>
      </w:r>
      <w:r w:rsidR="00032DDA">
        <w:rPr>
          <w:b/>
        </w:rPr>
        <w:t xml:space="preserve"> </w:t>
      </w:r>
      <w:r w:rsidR="00032DDA">
        <w:t xml:space="preserve">brain, </w:t>
      </w:r>
      <w:r w:rsidR="00087945">
        <w:t xml:space="preserve">central nervous system, </w:t>
      </w:r>
      <w:r w:rsidR="00C069E2">
        <w:t xml:space="preserve">intermittent </w:t>
      </w:r>
      <w:r w:rsidR="009E278D">
        <w:t xml:space="preserve">exercise, </w:t>
      </w:r>
      <w:r w:rsidR="00334B04">
        <w:t>muscle</w:t>
      </w:r>
      <w:r w:rsidR="00032DDA">
        <w:t>, performance.</w:t>
      </w:r>
      <w:r w:rsidR="00175B38">
        <w:rPr>
          <w:b/>
        </w:rPr>
        <w:br w:type="page"/>
      </w:r>
    </w:p>
    <w:p w14:paraId="244D8C7A" w14:textId="77777777" w:rsidR="00F00E4D" w:rsidRDefault="00F00E4D" w:rsidP="00F00E4D">
      <w:pPr>
        <w:tabs>
          <w:tab w:val="center" w:pos="4513"/>
        </w:tabs>
        <w:spacing w:after="0" w:line="420" w:lineRule="exact"/>
        <w:jc w:val="center"/>
        <w:rPr>
          <w:b/>
        </w:rPr>
      </w:pPr>
      <w:r>
        <w:rPr>
          <w:b/>
        </w:rPr>
        <w:lastRenderedPageBreak/>
        <w:t>Abbreviations</w:t>
      </w:r>
    </w:p>
    <w:p w14:paraId="24E78AAF" w14:textId="77777777" w:rsidR="00175B38" w:rsidRDefault="00175B38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 xml:space="preserve">ANOVA, analysis of variance </w:t>
      </w:r>
    </w:p>
    <w:p w14:paraId="4EE285E2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BF, biceps femoris</w:t>
      </w:r>
    </w:p>
    <w:p w14:paraId="427D4A2A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CV, coefficient of variation</w:t>
      </w:r>
    </w:p>
    <w:p w14:paraId="457150BB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EMG, electromyography</w:t>
      </w:r>
    </w:p>
    <w:p w14:paraId="635E9B22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 w:rsidRPr="00E91B62">
        <w:rPr>
          <w:rFonts w:cs="Calibri"/>
          <w:szCs w:val="24"/>
        </w:rPr>
        <w:t>ERT, estimated resting twitch</w:t>
      </w:r>
    </w:p>
    <w:p w14:paraId="5B3535E0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ET, extra-time</w:t>
      </w:r>
    </w:p>
    <w:p w14:paraId="4B11CF0E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FT, full-time</w:t>
      </w:r>
    </w:p>
    <w:p w14:paraId="708F89EA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HT, half-time</w:t>
      </w:r>
    </w:p>
    <w:p w14:paraId="0BB357E2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ICC, intraclass correlation coefficient</w:t>
      </w:r>
    </w:p>
    <w:p w14:paraId="4D5C2EEC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M</w:t>
      </w:r>
      <w:r w:rsidRPr="004006C8">
        <w:rPr>
          <w:rFonts w:cs="Calibri"/>
          <w:szCs w:val="24"/>
          <w:vertAlign w:val="subscript"/>
        </w:rPr>
        <w:t>max</w:t>
      </w:r>
      <w:r>
        <w:rPr>
          <w:rFonts w:cs="Calibri"/>
          <w:szCs w:val="24"/>
        </w:rPr>
        <w:t>, maximal M wave</w:t>
      </w:r>
    </w:p>
    <w:p w14:paraId="2696BDA0" w14:textId="6480ED1F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 w:rsidRPr="00E91B62">
        <w:rPr>
          <w:rFonts w:cs="Calibri"/>
          <w:szCs w:val="24"/>
        </w:rPr>
        <w:t>MVC, maximum voluntary contraction</w:t>
      </w:r>
    </w:p>
    <w:p w14:paraId="23DA2E39" w14:textId="7FF56FC6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 w:rsidRPr="00E91B62">
        <w:rPr>
          <w:rFonts w:cs="Calibri"/>
          <w:szCs w:val="24"/>
        </w:rPr>
        <w:t>MEP, motor evoked potential</w:t>
      </w:r>
    </w:p>
    <w:p w14:paraId="5682098D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Q</w:t>
      </w:r>
      <w:r w:rsidRPr="00F41D07">
        <w:rPr>
          <w:rFonts w:cs="Calibri"/>
          <w:szCs w:val="24"/>
          <w:vertAlign w:val="subscript"/>
        </w:rPr>
        <w:t>tw,pot</w:t>
      </w:r>
      <w:r>
        <w:rPr>
          <w:rFonts w:cs="Calibri"/>
          <w:szCs w:val="24"/>
        </w:rPr>
        <w:t>, potentiated knee-extensor twitch force</w:t>
      </w:r>
    </w:p>
    <w:p w14:paraId="55B49A14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RF, rectus femoris; rms, root mean squared</w:t>
      </w:r>
    </w:p>
    <w:p w14:paraId="144CFD5F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 w:rsidRPr="00E91B62">
        <w:rPr>
          <w:rFonts w:cs="Calibri"/>
          <w:szCs w:val="24"/>
        </w:rPr>
        <w:t>SIT, superimposed twitch</w:t>
      </w:r>
    </w:p>
    <w:p w14:paraId="7199725E" w14:textId="68A0DF34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SMS, soccer match simulation</w:t>
      </w:r>
    </w:p>
    <w:p w14:paraId="1A73646C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 w:rsidRPr="00E91B62">
        <w:rPr>
          <w:rFonts w:cs="Calibri"/>
          <w:szCs w:val="24"/>
        </w:rPr>
        <w:t>TMS, transcranial magnetic stimulation</w:t>
      </w:r>
    </w:p>
    <w:p w14:paraId="5D2C1150" w14:textId="63919116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 xml:space="preserve">VA, voluntary activation measured using motor </w:t>
      </w:r>
      <w:r w:rsidR="00175B38">
        <w:rPr>
          <w:rFonts w:cs="Calibri"/>
          <w:szCs w:val="24"/>
        </w:rPr>
        <w:t>nerve</w:t>
      </w:r>
      <w:r>
        <w:rPr>
          <w:rFonts w:cs="Calibri"/>
          <w:szCs w:val="24"/>
        </w:rPr>
        <w:t xml:space="preserve"> stimulation</w:t>
      </w:r>
    </w:p>
    <w:p w14:paraId="48015B41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VA</w:t>
      </w:r>
      <w:r w:rsidRPr="0052179D">
        <w:rPr>
          <w:rFonts w:cs="Calibri"/>
          <w:szCs w:val="24"/>
          <w:vertAlign w:val="subscript"/>
        </w:rPr>
        <w:t>TMS</w:t>
      </w:r>
      <w:r>
        <w:rPr>
          <w:rFonts w:cs="Calibri"/>
          <w:szCs w:val="24"/>
        </w:rPr>
        <w:t>, voluntary activation measured using motor cortex stimulation</w:t>
      </w:r>
    </w:p>
    <w:p w14:paraId="46392B41" w14:textId="77777777" w:rsidR="00175B38" w:rsidRDefault="00F41D07" w:rsidP="00F41D0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>VL, vastus lateralis</w:t>
      </w:r>
    </w:p>
    <w:p w14:paraId="55F36435" w14:textId="2FE2DFE6" w:rsidR="00F00E4D" w:rsidRPr="00F41D07" w:rsidRDefault="00F41D07" w:rsidP="00F41D07">
      <w:pPr>
        <w:spacing w:after="0" w:line="420" w:lineRule="exact"/>
        <w:jc w:val="both"/>
        <w:rPr>
          <w:rFonts w:cs="Calibri"/>
          <w:bCs/>
          <w:szCs w:val="24"/>
        </w:rPr>
      </w:pPr>
      <w:r>
        <w:rPr>
          <w:rFonts w:cs="Calibri"/>
          <w:szCs w:val="24"/>
        </w:rPr>
        <w:t>VO2</w:t>
      </w:r>
      <w:r w:rsidRPr="00F41D07">
        <w:rPr>
          <w:rFonts w:cs="Calibri"/>
          <w:szCs w:val="24"/>
          <w:vertAlign w:val="subscript"/>
        </w:rPr>
        <w:t>max</w:t>
      </w:r>
      <w:r>
        <w:rPr>
          <w:rFonts w:cs="Calibri"/>
          <w:bCs/>
          <w:szCs w:val="24"/>
        </w:rPr>
        <w:t>, maximal oxygen uptake</w:t>
      </w:r>
      <w:r w:rsidR="00F00E4D">
        <w:rPr>
          <w:b/>
        </w:rPr>
        <w:br w:type="page"/>
      </w:r>
    </w:p>
    <w:p w14:paraId="5D6B57B1" w14:textId="68426396" w:rsidR="00D60DB1" w:rsidRDefault="005A1E60" w:rsidP="005A1E60">
      <w:pPr>
        <w:spacing w:after="0" w:line="420" w:lineRule="exact"/>
        <w:jc w:val="center"/>
        <w:rPr>
          <w:b/>
        </w:rPr>
      </w:pPr>
      <w:r>
        <w:rPr>
          <w:b/>
        </w:rPr>
        <w:lastRenderedPageBreak/>
        <w:t>Introduction</w:t>
      </w:r>
    </w:p>
    <w:p w14:paraId="12FDF8C9" w14:textId="0FC1A629" w:rsidR="00590AE5" w:rsidRDefault="005942E2" w:rsidP="005942E2">
      <w:pPr>
        <w:spacing w:after="0" w:line="420" w:lineRule="exact"/>
        <w:jc w:val="both"/>
      </w:pPr>
      <w:r w:rsidRPr="005942E2">
        <w:t>Association football</w:t>
      </w:r>
      <w:r w:rsidR="00C61857">
        <w:t xml:space="preserve"> (soccer)</w:t>
      </w:r>
      <w:r w:rsidRPr="005942E2">
        <w:t xml:space="preserve"> is a team based, high-intensity</w:t>
      </w:r>
      <w:r w:rsidR="00956D44">
        <w:t>,</w:t>
      </w:r>
      <w:r w:rsidRPr="005942E2">
        <w:t xml:space="preserve"> intermittent</w:t>
      </w:r>
      <w:r w:rsidR="009A0926">
        <w:t>-sprint</w:t>
      </w:r>
      <w:r w:rsidRPr="005942E2">
        <w:t xml:space="preserve"> sport</w:t>
      </w:r>
      <w:r w:rsidR="004F5DB5">
        <w:t xml:space="preserve"> typically played over 90 min</w:t>
      </w:r>
      <w:r w:rsidRPr="005942E2">
        <w:t xml:space="preserve">. </w:t>
      </w:r>
      <w:r w:rsidR="000A4509">
        <w:t xml:space="preserve"> </w:t>
      </w:r>
      <w:r w:rsidR="004F5DB5">
        <w:t>However, in certain knockout tournament scenarios (e.g., FIFA World Cup or UEFA Champions League) when a match is tied at 90 min</w:t>
      </w:r>
      <w:r w:rsidR="00A76630">
        <w:t>,</w:t>
      </w:r>
      <w:r w:rsidR="004F5DB5">
        <w:t xml:space="preserve"> but requires an outright winner, an a</w:t>
      </w:r>
      <w:r w:rsidR="00DC46A0">
        <w:t>dditional 30 min period of play</w:t>
      </w:r>
      <w:r w:rsidR="004F5DB5">
        <w:t xml:space="preserve"> </w:t>
      </w:r>
      <w:r w:rsidR="00A76630">
        <w:t>termed extra-time (ET)</w:t>
      </w:r>
      <w:r w:rsidR="00340781">
        <w:t>,</w:t>
      </w:r>
      <w:r w:rsidR="00A76630">
        <w:t xml:space="preserve"> </w:t>
      </w:r>
      <w:r w:rsidR="004F5DB5">
        <w:t>is required.  Recently, negative impacts of this additional period of play ha</w:t>
      </w:r>
      <w:r w:rsidR="00DC46A0">
        <w:t>ve</w:t>
      </w:r>
      <w:r w:rsidR="004F5DB5">
        <w:t xml:space="preserve"> been shown on technical </w:t>
      </w:r>
      <w:r w:rsidR="009379A0">
        <w:fldChar w:fldCharType="begin"/>
      </w:r>
      <w:r w:rsidR="008B0000">
        <w:instrText xml:space="preserve"> ADDIN EN.CITE &lt;EndNote&gt;&lt;Cite&gt;&lt;Author&gt;Harper&lt;/Author&gt;&lt;Year&gt;2014&lt;/Year&gt;&lt;RecNum&gt;44&lt;/RecNum&gt;&lt;DisplayText&gt;(Harper et al. 2014)&lt;/DisplayText&gt;&lt;record&gt;&lt;rec-number&gt;44&lt;/rec-number&gt;&lt;foreign-keys&gt;&lt;key app="EN" db-id="p2fesastt0ve94e0vvzv0f91dzfaptesfaww" timestamp="1445595465"&gt;44&lt;/key&gt;&lt;/foreign-keys&gt;&lt;ref-type name="Journal Article"&gt;17&lt;/ref-type&gt;&lt;contributors&gt;&lt;authors&gt;&lt;author&gt;Harper, L. D.&lt;/author&gt;&lt;author&gt;West, D. J.&lt;/author&gt;&lt;author&gt;Stevenson, E.&lt;/author&gt;&lt;author&gt;Russell, M.&lt;/author&gt;&lt;/authors&gt;&lt;/contributors&gt;&lt;auth-address&gt;Health and Life Sciences, Northumbria University, Newcastle-upon-Tyne, United Kingdom.&lt;/auth-address&gt;&lt;titles&gt;&lt;title&gt;Technical performance reduces during the extra-time period of professional soccer match-play&lt;/title&gt;&lt;secondary-title&gt;PLoS One&lt;/secondary-title&gt;&lt;/titles&gt;&lt;periodical&gt;&lt;full-title&gt;PLoS One&lt;/full-title&gt;&lt;/periodical&gt;&lt;pages&gt;e110995&lt;/pages&gt;&lt;volume&gt;9&lt;/volume&gt;&lt;number&gt;10&lt;/number&gt;&lt;edition&gt;2014/10/25&lt;/edition&gt;&lt;dates&gt;&lt;year&gt;2014&lt;/year&gt;&lt;/dates&gt;&lt;isbn&gt;1932-6203 (Electronic)&amp;#xD;1932-6203 (Linking)&lt;/isbn&gt;&lt;accession-num&gt;25343724&lt;/accession-num&gt;&lt;urls&gt;&lt;related-urls&gt;&lt;url&gt;http://www.ncbi.nlm.nih.gov/entrez/query.fcgi?cmd=Retrieve&amp;amp;db=PubMed&amp;amp;dopt=Citation&amp;amp;list_uids=25343724&lt;/url&gt;&lt;/related-urls&gt;&lt;/urls&gt;&lt;custom2&gt;4208825&lt;/custom2&gt;&lt;electronic-resource-num&gt;10.1371/journal.pone.0110995&amp;#xD;PONE-D-14-22208 [pii]&lt;/electronic-resource-num&gt;&lt;language&gt;eng&lt;/language&gt;&lt;/record&gt;&lt;/Cite&gt;&lt;/EndNote&gt;</w:instrText>
      </w:r>
      <w:r w:rsidR="009379A0">
        <w:fldChar w:fldCharType="separate"/>
      </w:r>
      <w:r w:rsidR="008B0000">
        <w:rPr>
          <w:noProof/>
        </w:rPr>
        <w:t>(Harper et al. 2014)</w:t>
      </w:r>
      <w:r w:rsidR="009379A0">
        <w:fldChar w:fldCharType="end"/>
      </w:r>
      <w:r w:rsidR="004F5DB5">
        <w:t xml:space="preserve"> and physical </w:t>
      </w:r>
      <w:r w:rsidR="009379A0">
        <w:fldChar w:fldCharType="begin">
          <w:fldData xml:space="preserve">PEVuZE5vdGU+PENpdGU+PEF1dGhvcj5QZW5hczwvQXV0aG9yPjxZZWFyPjIwMTU8L1llYXI+PFJl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</w:fldData>
        </w:fldChar>
      </w:r>
      <w:r w:rsidR="008B0000">
        <w:instrText xml:space="preserve"> ADDIN EN.CITE </w:instrText>
      </w:r>
      <w:r w:rsidR="008B0000">
        <w:fldChar w:fldCharType="begin">
          <w:fldData xml:space="preserve">PEVuZE5vdGU+PENpdGU+PEF1dGhvcj5QZW5hczwvQXV0aG9yPjxZZWFyPjIwMTU8L1llYXI+PFJl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</w:fldData>
        </w:fldChar>
      </w:r>
      <w:r w:rsidR="008B0000">
        <w:instrText xml:space="preserve"> ADDIN EN.CITE.DATA </w:instrText>
      </w:r>
      <w:r w:rsidR="008B0000">
        <w:fldChar w:fldCharType="end"/>
      </w:r>
      <w:r w:rsidR="009379A0">
        <w:fldChar w:fldCharType="separate"/>
      </w:r>
      <w:r w:rsidR="008B0000">
        <w:rPr>
          <w:noProof/>
        </w:rPr>
        <w:t>(Penas et al. 2015; Russell et al. 2015)</w:t>
      </w:r>
      <w:r w:rsidR="009379A0">
        <w:fldChar w:fldCharType="end"/>
      </w:r>
      <w:r w:rsidR="004F5DB5">
        <w:t xml:space="preserve"> performance, as well as aspects of metabolism and hydration status </w:t>
      </w:r>
      <w:r w:rsidR="00C00475">
        <w:fldChar w:fldCharType="begin">
          <w:fldData xml:space="preserve">PEVuZE5vdGU+PENpdGU+PEF1dGhvcj5IYXJwZXI8L0F1dGhvcj48WWVhcj4yMDE1PC9ZZWFyPjxS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IYXJwZXI8L0F1dGhvcj48WWVhcj4yMDE1PC9ZZWFyPjxS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</w:fldData>
        </w:fldChar>
      </w:r>
      <w:r w:rsidR="009643E7">
        <w:instrText xml:space="preserve"> ADDIN EN.CITE.DATA </w:instrText>
      </w:r>
      <w:r w:rsidR="009643E7">
        <w:fldChar w:fldCharType="end"/>
      </w:r>
      <w:r w:rsidR="00C00475">
        <w:fldChar w:fldCharType="separate"/>
      </w:r>
      <w:r w:rsidR="009643E7">
        <w:rPr>
          <w:noProof/>
        </w:rPr>
        <w:t>(Harper et al. 2015; Harper et al. 2016a; Harper et al. 2016c)</w:t>
      </w:r>
      <w:r w:rsidR="00C00475">
        <w:fldChar w:fldCharType="end"/>
      </w:r>
      <w:r w:rsidR="004F5DB5">
        <w:t>.</w:t>
      </w:r>
      <w:r w:rsidR="00DC46A0">
        <w:t xml:space="preserve">  These negative consequences are </w:t>
      </w:r>
      <w:r w:rsidR="00443667">
        <w:t>concurrent with</w:t>
      </w:r>
      <w:r w:rsidR="00DC46A0">
        <w:t xml:space="preserve"> the greatest occurrence of contact related injuries during this time </w:t>
      </w:r>
      <w:r w:rsidR="00DC46A0">
        <w:fldChar w:fldCharType="begin">
          <w:fldData xml:space="preserve">PEVuZE5vdGU+PENpdGU+PEF1dGhvcj5Bb2tpPC9BdXRob3I+PFllYXI+MjAxMjwvWWVhcj48UmVj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==
</w:fldData>
        </w:fldChar>
      </w:r>
      <w:r w:rsidR="008B0000">
        <w:instrText xml:space="preserve"> ADDIN EN.CITE </w:instrText>
      </w:r>
      <w:r w:rsidR="008B0000">
        <w:fldChar w:fldCharType="begin">
          <w:fldData xml:space="preserve">PEVuZE5vdGU+PENpdGU+PEF1dGhvcj5Bb2tpPC9BdXRob3I+PFllYXI+MjAxMjwvWWVhcj48UmVj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==
</w:fldData>
        </w:fldChar>
      </w:r>
      <w:r w:rsidR="008B0000">
        <w:instrText xml:space="preserve"> ADDIN EN.CITE.DATA </w:instrText>
      </w:r>
      <w:r w:rsidR="008B0000">
        <w:fldChar w:fldCharType="end"/>
      </w:r>
      <w:r w:rsidR="00DC46A0">
        <w:fldChar w:fldCharType="separate"/>
      </w:r>
      <w:r w:rsidR="008B0000">
        <w:rPr>
          <w:noProof/>
        </w:rPr>
        <w:t>(Aoki et al. 2012)</w:t>
      </w:r>
      <w:r w:rsidR="00DC46A0">
        <w:fldChar w:fldCharType="end"/>
      </w:r>
      <w:r w:rsidR="00DC46A0">
        <w:t>.</w:t>
      </w:r>
      <w:r w:rsidR="00C00475">
        <w:t xml:space="preserve">  </w:t>
      </w:r>
      <w:r w:rsidRPr="005942E2">
        <w:t xml:space="preserve">Participation </w:t>
      </w:r>
      <w:r w:rsidR="009A0926">
        <w:t xml:space="preserve">in </w:t>
      </w:r>
      <w:r w:rsidR="00C61857">
        <w:t>socce</w:t>
      </w:r>
      <w:r w:rsidR="009A0926">
        <w:t xml:space="preserve">r </w:t>
      </w:r>
      <w:r w:rsidRPr="005942E2">
        <w:t xml:space="preserve">results in high levels of </w:t>
      </w:r>
      <w:r w:rsidR="009A0926">
        <w:t>metabolic</w:t>
      </w:r>
      <w:r w:rsidR="008B0000">
        <w:t xml:space="preserve"> </w:t>
      </w:r>
      <w:r w:rsidR="008B0000">
        <w:fldChar w:fldCharType="begin"/>
      </w:r>
      <w:r w:rsidR="008B0000">
        <w:instrText xml:space="preserve"> ADDIN EN.CITE &lt;EndNote&gt;&lt;Cite&gt;&lt;Author&gt;Rampinini&lt;/Author&gt;&lt;Year&gt;2011&lt;/Year&gt;&lt;RecNum&gt;13&lt;/RecNum&gt;&lt;DisplayText&gt;(Rampinini et al. 2011)&lt;/DisplayText&gt;&lt;record&gt;&lt;rec-number&gt;13&lt;/rec-number&gt;&lt;foreign-keys&gt;&lt;key app="EN" db-id="p2fesastt0ve94e0vvzv0f91dzfaptesfaww" timestamp="1445593274"&gt;13&lt;/key&gt;&lt;/foreign-keys&gt;&lt;ref-type name="Journal Article"&gt;17&lt;/ref-type&gt;&lt;contributors&gt;&lt;authors&gt;&lt;author&gt;Rampinini, E.&lt;/author&gt;&lt;author&gt;Bosio, A.&lt;/author&gt;&lt;author&gt;Ferraresi, I.&lt;/author&gt;&lt;author&gt;Petruolo, A.&lt;/author&gt;&lt;author&gt;Morelli, A.&lt;/author&gt;&lt;author&gt;Sassi, A.&lt;/author&gt;&lt;/authors&gt;&lt;/contributors&gt;&lt;auth-address&gt;Human Performance Laboratory, MAPEI Sport Research Center, Varese, Italy. physiolab@mapeisport.it&lt;/auth-address&gt;&lt;titles&gt;&lt;title&gt;Match-related fatigue in soccer players&lt;/title&gt;&lt;secondary-title&gt;Med Sci Sports Exerc&lt;/secondary-title&gt;&lt;/titles&gt;&lt;periodical&gt;&lt;full-title&gt;Med Sci Sports Exerc&lt;/full-title&gt;&lt;abbr-1&gt;Medicine and science in sports and exercise&lt;/abbr-1&gt;&lt;/periodical&gt;&lt;pages&gt;2161-70&lt;/pages&gt;&lt;volume&gt;43&lt;/volume&gt;&lt;number&gt;11&lt;/number&gt;&lt;edition&gt;2011/04/20&lt;/edition&gt;&lt;keywords&gt;&lt;keyword&gt;Adolescent&lt;/keyword&gt;&lt;keyword&gt;Athletic Performance/*physiology&lt;/keyword&gt;&lt;keyword&gt;*Competitive Behavior&lt;/keyword&gt;&lt;keyword&gt;Electromyography&lt;/keyword&gt;&lt;keyword&gt;Humans&lt;/keyword&gt;&lt;keyword&gt;Italy&lt;/keyword&gt;&lt;keyword&gt;Male&lt;/keyword&gt;&lt;keyword&gt;*Muscle Fatigue&lt;/keyword&gt;&lt;keyword&gt;Muscles/*injuries&lt;/keyword&gt;&lt;keyword&gt;*Soccer&lt;/keyword&gt;&lt;keyword&gt;Young Adult&lt;/keyword&gt;&lt;/keywords&gt;&lt;dates&gt;&lt;year&gt;2011&lt;/year&gt;&lt;pub-dates&gt;&lt;date&gt;Nov&lt;/date&gt;&lt;/pub-dates&gt;&lt;/dates&gt;&lt;isbn&gt;1530-0315 (Electronic)&amp;#xD;0195-9131 (Linking)&lt;/isbn&gt;&lt;accession-num&gt;21502891&lt;/accession-num&gt;&lt;urls&gt;&lt;related-urls&gt;&lt;url&gt;http://www.ncbi.nlm.nih.gov/entrez/query.fcgi?cmd=Retrieve&amp;amp;db=PubMed&amp;amp;dopt=Citation&amp;amp;list_uids=21502891&lt;/url&gt;&lt;/related-urls&gt;&lt;/urls&gt;&lt;electronic-resource-num&gt;10.1249/MSS.0b013e31821e9c5c&lt;/electronic-resource-num&gt;&lt;language&gt;eng&lt;/language&gt;&lt;/record&gt;&lt;/Cite&gt;&lt;/EndNote&gt;</w:instrText>
      </w:r>
      <w:r w:rsidR="008B0000">
        <w:fldChar w:fldCharType="separate"/>
      </w:r>
      <w:r w:rsidR="008B0000">
        <w:rPr>
          <w:noProof/>
        </w:rPr>
        <w:t>(Rampinini et al. 2011)</w:t>
      </w:r>
      <w:r w:rsidR="008B0000">
        <w:fldChar w:fldCharType="end"/>
      </w:r>
      <w:r w:rsidR="009A0926">
        <w:t>, mechanical</w:t>
      </w:r>
      <w:r w:rsidR="002777DA">
        <w:t xml:space="preserve"> </w:t>
      </w:r>
      <w:r w:rsidR="002777DA">
        <w:fldChar w:fldCharType="begin"/>
      </w:r>
      <w:r w:rsidR="008B0000">
        <w:instrText xml:space="preserve"> ADDIN EN.CITE &lt;EndNote&gt;&lt;Cite&gt;&lt;Author&gt;Akenhead&lt;/Author&gt;&lt;Year&gt;2013&lt;/Year&gt;&lt;RecNum&gt;17&lt;/RecNum&gt;&lt;DisplayText&gt;(Akenhead et al. 2013)&lt;/DisplayText&gt;&lt;record&gt;&lt;rec-number&gt;17&lt;/rec-number&gt;&lt;foreign-keys&gt;&lt;key app="EN" db-id="p2fesastt0ve94e0vvzv0f91dzfaptesfaww" timestamp="1445593508"&gt;17&lt;/key&gt;&lt;/foreign-keys&gt;&lt;ref-type name="Journal Article"&gt;17&lt;/ref-type&gt;&lt;contributors&gt;&lt;authors&gt;&lt;author&gt;Akenhead, R.&lt;/author&gt;&lt;author&gt;Hayes, P. R.&lt;/author&gt;&lt;author&gt;Thompson, K. G.&lt;/author&gt;&lt;author&gt;French, D.&lt;/author&gt;&lt;/authors&gt;&lt;/contributors&gt;&lt;auth-address&gt;School of Life Sciences, Northumbria University, Newcastle Upon Tyne, United Kingdom; Newcastle United Football Club, Newcastle Upon Tyne, United Kingdom. Electronic address: r.akenhead@northumbria.ac.uk.&lt;/auth-address&gt;&lt;titles&gt;&lt;title&gt;Diminutions of acceleration and deceleration output during professional football match play&lt;/title&gt;&lt;secondary-title&gt;J Sci Med Sport&lt;/secondary-title&gt;&lt;/titles&gt;&lt;periodical&gt;&lt;full-title&gt;J Sci Med Sport&lt;/full-title&gt;&lt;/periodical&gt;&lt;pages&gt;556-61&lt;/pages&gt;&lt;volume&gt;16&lt;/volume&gt;&lt;number&gt;6&lt;/number&gt;&lt;edition&gt;2013/01/22&lt;/edition&gt;&lt;keywords&gt;&lt;keyword&gt;Biomechanical Phenomena&lt;/keyword&gt;&lt;keyword&gt;Football/*physiology&lt;/keyword&gt;&lt;keyword&gt;Humans&lt;/keyword&gt;&lt;keyword&gt;Male&lt;/keyword&gt;&lt;keyword&gt;Young Adult&lt;/keyword&gt;&lt;/keywords&gt;&lt;dates&gt;&lt;year&gt;2013&lt;/year&gt;&lt;pub-dates&gt;&lt;date&gt;Nov&lt;/date&gt;&lt;/pub-dates&gt;&lt;/dates&gt;&lt;isbn&gt;1878-1861 (Electronic)&lt;/isbn&gt;&lt;accession-num&gt;23333009&lt;/accession-num&gt;&lt;urls&gt;&lt;related-urls&gt;&lt;url&gt;http://www.ncbi.nlm.nih.gov/entrez/query.fcgi?cmd=Retrieve&amp;amp;db=PubMed&amp;amp;dopt=Citation&amp;amp;list_uids=23333009&lt;/url&gt;&lt;/related-urls&gt;&lt;/urls&gt;&lt;electronic-resource-num&gt;S1440-2440(12)01134-6 [pii]&amp;#xD;10.1016/j.jsams.2012.12.005&lt;/electronic-resource-num&gt;&lt;language&gt;eng&lt;/language&gt;&lt;/record&gt;&lt;/Cite&gt;&lt;/EndNote&gt;</w:instrText>
      </w:r>
      <w:r w:rsidR="002777DA">
        <w:fldChar w:fldCharType="separate"/>
      </w:r>
      <w:r w:rsidR="008B0000">
        <w:rPr>
          <w:noProof/>
        </w:rPr>
        <w:t>(Akenhead et al. 2013)</w:t>
      </w:r>
      <w:r w:rsidR="002777DA">
        <w:fldChar w:fldCharType="end"/>
      </w:r>
      <w:r w:rsidRPr="005942E2">
        <w:t xml:space="preserve"> and perceptual stress </w:t>
      </w:r>
      <w:r w:rsidR="00FA1F23">
        <w:fldChar w:fldCharType="begin"/>
      </w:r>
      <w:r w:rsidR="008B0000">
        <w:instrText xml:space="preserve"> ADDIN EN.CITE &lt;EndNote&gt;&lt;Cite&gt;&lt;Author&gt;Impellizzeri&lt;/Author&gt;&lt;Year&gt;2004&lt;/Year&gt;&lt;RecNum&gt;16&lt;/RecNum&gt;&lt;DisplayText&gt;(Impellizzeri et al. 2004)&lt;/DisplayText&gt;&lt;record&gt;&lt;rec-number&gt;16&lt;/rec-number&gt;&lt;foreign-keys&gt;&lt;key app="EN" db-id="p2fesastt0ve94e0vvzv0f91dzfaptesfaww" timestamp="1445593460"&gt;16&lt;/key&gt;&lt;/foreign-keys&gt;&lt;ref-type name="Journal Article"&gt;17&lt;/ref-type&gt;&lt;contributors&gt;&lt;authors&gt;&lt;author&gt;Impellizzeri, F. M.&lt;/author&gt;&lt;author&gt;Rampinini, E.&lt;/author&gt;&lt;author&gt;Coutts, A. J.&lt;/author&gt;&lt;author&gt;Sassi, A.&lt;/author&gt;&lt;author&gt;Marcora, S. M.&lt;/author&gt;&lt;/authors&gt;&lt;/contributors&gt;&lt;auth-address&gt;Human Performance Lab, S.S. MAPEI, Castellanza, Varese, Italy. mapeisport@tin.it&lt;/auth-address&gt;&lt;titles&gt;&lt;title&gt;Use of RPE-based training load in soccer&lt;/title&gt;&lt;secondary-title&gt;Med Sci Sports Exerc&lt;/secondary-title&gt;&lt;/titles&gt;&lt;periodical&gt;&lt;full-title&gt;Med Sci Sports Exerc&lt;/full-title&gt;&lt;abbr-1&gt;Medicine and science in sports and exercise&lt;/abbr-1&gt;&lt;/periodical&gt;&lt;pages&gt;1042-7&lt;/pages&gt;&lt;volume&gt;36&lt;/volume&gt;&lt;number&gt;6&lt;/number&gt;&lt;edition&gt;2004/06/05&lt;/edition&gt;&lt;keywords&gt;&lt;keyword&gt;Adolescent&lt;/keyword&gt;&lt;keyword&gt;Education/*methods&lt;/keyword&gt;&lt;keyword&gt;Humans&lt;/keyword&gt;&lt;keyword&gt;*Soccer&lt;/keyword&gt;&lt;keyword&gt;United States&lt;/keyword&gt;&lt;/keywords&gt;&lt;dates&gt;&lt;year&gt;2004&lt;/year&gt;&lt;pub-dates&gt;&lt;date&gt;Jun&lt;/date&gt;&lt;/pub-dates&gt;&lt;/dates&gt;&lt;isbn&gt;0195-9131 (Print)&amp;#xD;0195-9131 (Linking)&lt;/isbn&gt;&lt;accession-num&gt;15179175&lt;/accession-num&gt;&lt;urls&gt;&lt;related-urls&gt;&lt;url&gt;http://www.ncbi.nlm.nih.gov/entrez/query.fcgi?cmd=Retrieve&amp;amp;db=PubMed&amp;amp;dopt=Citation&amp;amp;list_uids=15179175&lt;/url&gt;&lt;/related-urls&gt;&lt;/urls&gt;&lt;electronic-resource-num&gt;00005768-200406000-00018 [pii]&lt;/electronic-resource-num&gt;&lt;language&gt;eng&lt;/language&gt;&lt;/record&gt;&lt;/Cite&gt;&lt;/EndNote&gt;</w:instrText>
      </w:r>
      <w:r w:rsidR="00FA1F23">
        <w:fldChar w:fldCharType="separate"/>
      </w:r>
      <w:r w:rsidR="008B0000">
        <w:rPr>
          <w:noProof/>
        </w:rPr>
        <w:t>(Impellizzeri et al. 2004)</w:t>
      </w:r>
      <w:r w:rsidR="00FA1F23">
        <w:fldChar w:fldCharType="end"/>
      </w:r>
      <w:r w:rsidRPr="005942E2">
        <w:t xml:space="preserve">. </w:t>
      </w:r>
      <w:r>
        <w:t xml:space="preserve"> </w:t>
      </w:r>
      <w:r w:rsidR="00590AE5">
        <w:t xml:space="preserve">The aetiology of soccer-specific fatigue, which manifests transiently during simulated and actual match-play, has been hypothesised to be due to </w:t>
      </w:r>
      <w:r w:rsidR="00201EFA">
        <w:t>several</w:t>
      </w:r>
      <w:r w:rsidR="00590AE5">
        <w:t xml:space="preserve"> putative mechanisms including</w:t>
      </w:r>
      <w:r w:rsidR="00C00475">
        <w:t>,</w:t>
      </w:r>
      <w:r w:rsidR="00590AE5">
        <w:t xml:space="preserve"> compromised excitation-contraction coupling</w:t>
      </w:r>
      <w:r w:rsidR="008B0000">
        <w:t xml:space="preserve"> </w:t>
      </w:r>
      <w:r w:rsidR="008B0000">
        <w:fldChar w:fldCharType="begin">
          <w:fldData xml:space="preserve">PEVuZE5vdGU+PENpdGU+PEF1dGhvcj5DbGFya2U8L0F1dGhvcj48WWVhcj4yMDE1PC9ZZWFyPjxS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DbGFya2U8L0F1dGhvcj48WWVhcj4yMDE1PC9ZZWFyPjxS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</w:fldData>
        </w:fldChar>
      </w:r>
      <w:r w:rsidR="009643E7">
        <w:instrText xml:space="preserve"> ADDIN EN.CITE.DATA </w:instrText>
      </w:r>
      <w:r w:rsidR="009643E7">
        <w:fldChar w:fldCharType="end"/>
      </w:r>
      <w:r w:rsidR="008B0000">
        <w:fldChar w:fldCharType="separate"/>
      </w:r>
      <w:r w:rsidR="009643E7">
        <w:rPr>
          <w:noProof/>
        </w:rPr>
        <w:t>(Clarke et al. 2015; Rampinini et al. 2011)</w:t>
      </w:r>
      <w:r w:rsidR="008B0000">
        <w:fldChar w:fldCharType="end"/>
      </w:r>
      <w:r w:rsidR="00590AE5">
        <w:t>, depletion of endogenous fuel sources</w:t>
      </w:r>
      <w:r w:rsidR="008B0000">
        <w:t xml:space="preserve"> </w:t>
      </w:r>
      <w:r w:rsidR="008B0000">
        <w:fldChar w:fldCharType="begin"/>
      </w:r>
      <w:r w:rsidR="008B0000">
        <w:instrText xml:space="preserve"> ADDIN EN.CITE &lt;EndNote&gt;&lt;Cite&gt;&lt;Author&gt;Bendiksen&lt;/Author&gt;&lt;Year&gt;2012&lt;/Year&gt;&lt;RecNum&gt;78&lt;/RecNum&gt;&lt;DisplayText&gt;(Bendiksen et al. 2012)&lt;/DisplayText&gt;&lt;record&gt;&lt;rec-number&gt;78&lt;/rec-number&gt;&lt;foreign-keys&gt;&lt;key app="EN" db-id="p2fesastt0ve94e0vvzv0f91dzfaptesfaww" timestamp="1467836411"&gt;78&lt;/key&gt;&lt;/foreign-keys&gt;&lt;ref-type name="Journal Article"&gt;17&lt;/ref-type&gt;&lt;contributors&gt;&lt;authors&gt;&lt;author&gt;Bendiksen, M.&lt;/author&gt;&lt;author&gt;Bischoff, R.&lt;/author&gt;&lt;author&gt;Randers, M. B.&lt;/author&gt;&lt;author&gt;Mohr, M.&lt;/author&gt;&lt;author&gt;Rollo, I.&lt;/author&gt;&lt;author&gt;Suetta, C.&lt;/author&gt;&lt;author&gt;Bangsbo, J.&lt;/author&gt;&lt;author&gt;Krustrup, P.&lt;/author&gt;&lt;/authors&gt;&lt;/contributors&gt;&lt;auth-address&gt;Section of Human Physiology, Department of Exercise and Sport Sciences, University of Copenhagen, Copenhagen, Denmark.&lt;/auth-address&gt;&lt;titles&gt;&lt;title&gt;The Copenhagen Soccer Test: physiological response and fatigue development&lt;/title&gt;&lt;secondary-title&gt;Med Sci Sports Exerc&lt;/secondary-title&gt;&lt;alt-title&gt;Medicine and science in sports and exercise&lt;/alt-title&gt;&lt;/titles&gt;&lt;periodical&gt;&lt;full-title&gt;Med Sci Sports Exerc&lt;/full-title&gt;&lt;abbr-1&gt;Medicine and science in sports and exercise&lt;/abbr-1&gt;&lt;/periodical&gt;&lt;alt-periodical&gt;&lt;full-title&gt;Med Sci Sports Exerc&lt;/full-title&gt;&lt;abbr-1&gt;Medicine and science in sports and exercise&lt;/abbr-1&gt;&lt;/alt-periodical&gt;&lt;pages&gt;1595-603&lt;/pages&gt;&lt;volume&gt;44&lt;/volume&gt;&lt;number&gt;8&lt;/number&gt;&lt;keywords&gt;&lt;keyword&gt;Exercise/*physiology&lt;/keyword&gt;&lt;keyword&gt;Exercise Test&lt;/keyword&gt;&lt;keyword&gt;Fatigue/*metabolism&lt;/keyword&gt;&lt;keyword&gt;Humans&lt;/keyword&gt;&lt;keyword&gt;Muscle, Skeletal/metabolism/*physiology&lt;/keyword&gt;&lt;keyword&gt;Physical Endurance/*physiology&lt;/keyword&gt;&lt;keyword&gt;Soccer/*physiology&lt;/keyword&gt;&lt;/keywords&gt;&lt;dates&gt;&lt;year&gt;2012&lt;/year&gt;&lt;pub-dates&gt;&lt;date&gt;Aug&lt;/date&gt;&lt;/pub-dates&gt;&lt;/dates&gt;&lt;isbn&gt;1530-0315 (Electronic)&amp;#xD;0195-9131 (Linking)&lt;/isbn&gt;&lt;accession-num&gt;22330015&lt;/accession-num&gt;&lt;urls&gt;&lt;related-urls&gt;&lt;url&gt;http://www.ncbi.nlm.nih.gov/pubmed/22330015&lt;/url&gt;&lt;/related-urls&gt;&lt;/urls&gt;&lt;electronic-resource-num&gt;10.1249/MSS.0b013e31824cc23b&lt;/electronic-resource-num&gt;&lt;/record&gt;&lt;/Cite&gt;&lt;/EndNote&gt;</w:instrText>
      </w:r>
      <w:r w:rsidR="008B0000">
        <w:fldChar w:fldCharType="separate"/>
      </w:r>
      <w:r w:rsidR="008B0000">
        <w:rPr>
          <w:noProof/>
        </w:rPr>
        <w:t>(Bendiksen et al. 2012)</w:t>
      </w:r>
      <w:r w:rsidR="008B0000">
        <w:fldChar w:fldCharType="end"/>
      </w:r>
      <w:r w:rsidR="00590AE5">
        <w:t xml:space="preserve">, ionic disturbances </w:t>
      </w:r>
      <w:r w:rsidR="008B0000">
        <w:fldChar w:fldCharType="begin"/>
      </w:r>
      <w:r w:rsidR="008B0000">
        <w:instrText xml:space="preserve"> ADDIN EN.CITE &lt;EndNote&gt;&lt;Cite&gt;&lt;Author&gt;Bangsbo&lt;/Author&gt;&lt;Year&gt;2006&lt;/Year&gt;&lt;RecNum&gt;79&lt;/RecNum&gt;&lt;DisplayText&gt;(Bangsbo et al. 2006)&lt;/DisplayText&gt;&lt;record&gt;&lt;rec-number&gt;79&lt;/rec-number&gt;&lt;foreign-keys&gt;&lt;key app="EN" db-id="p2fesastt0ve94e0vvzv0f91dzfaptesfaww" timestamp="1467836639"&gt;79&lt;/key&gt;&lt;/foreign-keys&gt;&lt;ref-type name="Journal Article"&gt;17&lt;/ref-type&gt;&lt;contributors&gt;&lt;authors&gt;&lt;author&gt;Bangsbo, J.&lt;/author&gt;&lt;author&gt;Mohr, M.&lt;/author&gt;&lt;author&gt;Krustrup, P.&lt;/author&gt;&lt;/authors&gt;&lt;/contributors&gt;&lt;auth-address&gt;Institute of Exercise and Sport Sciences, University of Copenhagen, Copenhagen Muscle Research Centre, Denmark. jbangsbo@aki.ku.dk&lt;/auth-address&gt;&lt;titles&gt;&lt;title&gt;Physical and metabolic demands of training and match-play in the elite football player&lt;/title&gt;&lt;secondary-title&gt;J Sports Sci&lt;/secondary-title&gt;&lt;alt-title&gt;Journal of sports sciences&lt;/alt-title&gt;&lt;/titles&gt;&lt;periodical&gt;&lt;full-title&gt;J Sports Sci&lt;/full-title&gt;&lt;abbr-1&gt;Journal of sports sciences&lt;/abbr-1&gt;&lt;/periodical&gt;&lt;alt-periodical&gt;&lt;full-title&gt;J Sports Sci&lt;/full-title&gt;&lt;abbr-1&gt;Journal of sports sciences&lt;/abbr-1&gt;&lt;/alt-periodical&gt;&lt;pages&gt;665-74&lt;/pages&gt;&lt;volume&gt;24&lt;/volume&gt;&lt;number&gt;7&lt;/number&gt;&lt;keywords&gt;&lt;keyword&gt;*Energy Metabolism&lt;/keyword&gt;&lt;keyword&gt;Fatigue&lt;/keyword&gt;&lt;keyword&gt;Glycogen/blood&lt;/keyword&gt;&lt;keyword&gt;Heart Rate/physiology&lt;/keyword&gt;&lt;keyword&gt;Humans&lt;/keyword&gt;&lt;keyword&gt;Musculoskeletal System/metabolism&lt;/keyword&gt;&lt;keyword&gt;Oxygen Consumption&lt;/keyword&gt;&lt;keyword&gt;Physical Exertion/*physiology&lt;/keyword&gt;&lt;keyword&gt;Physical Fitness/*physiology&lt;/keyword&gt;&lt;keyword&gt;Soccer/*physiology&lt;/keyword&gt;&lt;/keywords&gt;&lt;dates&gt;&lt;year&gt;2006&lt;/year&gt;&lt;pub-dates&gt;&lt;date&gt;Jul&lt;/date&gt;&lt;/pub-dates&gt;&lt;/dates&gt;&lt;isbn&gt;0264-0414 (Print)&amp;#xD;0264-0414 (Linking)&lt;/isbn&gt;&lt;accession-num&gt;16766496&lt;/accession-num&gt;&lt;urls&gt;&lt;related-urls&gt;&lt;url&gt;http://www.ncbi.nlm.nih.gov/pubmed/16766496&lt;/url&gt;&lt;/related-urls&gt;&lt;/urls&gt;&lt;electronic-resource-num&gt;10.1080/02640410500482529&lt;/electronic-resource-num&gt;&lt;/record&gt;&lt;/Cite&gt;&lt;/EndNote&gt;</w:instrText>
      </w:r>
      <w:r w:rsidR="008B0000">
        <w:fldChar w:fldCharType="separate"/>
      </w:r>
      <w:r w:rsidR="008B0000">
        <w:rPr>
          <w:noProof/>
        </w:rPr>
        <w:t>(Bangsbo et al. 2006)</w:t>
      </w:r>
      <w:r w:rsidR="008B0000">
        <w:fldChar w:fldCharType="end"/>
      </w:r>
      <w:r w:rsidR="00590AE5">
        <w:t xml:space="preserve"> and dehydration </w:t>
      </w:r>
      <w:r w:rsidR="00631158">
        <w:fldChar w:fldCharType="begin"/>
      </w:r>
      <w:r w:rsidR="008B0000">
        <w:instrText xml:space="preserve"> ADDIN EN.CITE &lt;EndNote&gt;&lt;Cite&gt;&lt;Author&gt;Laitano&lt;/Author&gt;&lt;Year&gt;2014&lt;/Year&gt;&lt;RecNum&gt;81&lt;/RecNum&gt;&lt;DisplayText&gt;(Laitano et al. 2014)&lt;/DisplayText&gt;&lt;record&gt;&lt;rec-number&gt;81&lt;/rec-number&gt;&lt;foreign-keys&gt;&lt;key app="EN" db-id="p2fesastt0ve94e0vvzv0f91dzfaptesfaww" timestamp="1467837181"&gt;81&lt;/key&gt;&lt;/foreign-keys&gt;&lt;ref-type name="Journal Article"&gt;17&lt;/ref-type&gt;&lt;contributors&gt;&lt;authors&gt;&lt;author&gt;Laitano, O.&lt;/author&gt;&lt;author&gt;Luiz Runco, J.&lt;/author&gt;&lt;author&gt;Baker, L.&lt;/author&gt;&lt;/authors&gt;&lt;/contributors&gt;&lt;titles&gt;&lt;title&gt;Hydration science and strategies in football&lt;/title&gt;&lt;secondary-title&gt;Sports Science Exchange&lt;/secondary-title&gt;&lt;/titles&gt;&lt;periodical&gt;&lt;full-title&gt;Sports Science Exchange&lt;/full-title&gt;&lt;/periodical&gt;&lt;pages&gt;1-7&lt;/pages&gt;&lt;volume&gt;27&lt;/volume&gt;&lt;number&gt;128&lt;/number&gt;&lt;dates&gt;&lt;year&gt;2014&lt;/year&gt;&lt;/dates&gt;&lt;urls&gt;&lt;/urls&gt;&lt;/record&gt;&lt;/Cite&gt;&lt;/EndNote&gt;</w:instrText>
      </w:r>
      <w:r w:rsidR="00631158">
        <w:fldChar w:fldCharType="separate"/>
      </w:r>
      <w:r w:rsidR="008B0000">
        <w:rPr>
          <w:noProof/>
        </w:rPr>
        <w:t>(Laitano et al. 2014)</w:t>
      </w:r>
      <w:r w:rsidR="00631158">
        <w:fldChar w:fldCharType="end"/>
      </w:r>
      <w:r w:rsidR="00590AE5">
        <w:t xml:space="preserve">. </w:t>
      </w:r>
      <w:r w:rsidR="00631158">
        <w:t xml:space="preserve"> Despite these investigations</w:t>
      </w:r>
      <w:r w:rsidR="00590AE5">
        <w:t xml:space="preserve">, the precise </w:t>
      </w:r>
      <w:r w:rsidR="002A4272">
        <w:t xml:space="preserve">mechanisms </w:t>
      </w:r>
      <w:r w:rsidR="00590AE5">
        <w:t xml:space="preserve">of fatigue </w:t>
      </w:r>
      <w:r w:rsidR="00DC46A0">
        <w:t>are</w:t>
      </w:r>
      <w:r w:rsidR="00590AE5">
        <w:t xml:space="preserve"> yet to be delineated.</w:t>
      </w:r>
    </w:p>
    <w:p w14:paraId="336C5FD0" w14:textId="77777777" w:rsidR="00172AEF" w:rsidRDefault="00172AEF" w:rsidP="005942E2">
      <w:pPr>
        <w:spacing w:after="0" w:line="420" w:lineRule="exact"/>
        <w:jc w:val="both"/>
      </w:pPr>
    </w:p>
    <w:p w14:paraId="4EC93ED1" w14:textId="75F25BD6" w:rsidR="005D43D0" w:rsidRDefault="00172AEF" w:rsidP="006B29BC">
      <w:pPr>
        <w:spacing w:after="0" w:line="420" w:lineRule="exact"/>
        <w:jc w:val="both"/>
      </w:pPr>
      <w:r>
        <w:t>F</w:t>
      </w:r>
      <w:r w:rsidR="00E6425A" w:rsidRPr="005942E2">
        <w:t xml:space="preserve">atigue in </w:t>
      </w:r>
      <w:r w:rsidR="00E6425A">
        <w:t>soccer</w:t>
      </w:r>
      <w:r w:rsidR="00E6425A" w:rsidRPr="005942E2">
        <w:t xml:space="preserve"> </w:t>
      </w:r>
      <w:r>
        <w:t xml:space="preserve">has </w:t>
      </w:r>
      <w:r w:rsidR="00E6425A" w:rsidRPr="005942E2">
        <w:t>be</w:t>
      </w:r>
      <w:r>
        <w:t>en</w:t>
      </w:r>
      <w:r w:rsidR="00E6425A" w:rsidRPr="005942E2">
        <w:t xml:space="preserve"> the subject of several reviews </w:t>
      </w:r>
      <w:r w:rsidR="00E6425A">
        <w:fldChar w:fldCharType="begin">
          <w:fldData xml:space="preserve">PEVuZE5vdGU+PENpdGU+PEF1dGhvcj5CYW5nc2JvPC9BdXRob3I+PFllYXI+MjAwNzwvWWVhcj48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</w:fldData>
        </w:fldChar>
      </w:r>
      <w:r w:rsidR="008B0000">
        <w:instrText xml:space="preserve"> ADDIN EN.CITE </w:instrText>
      </w:r>
      <w:r w:rsidR="008B0000">
        <w:fldChar w:fldCharType="begin">
          <w:fldData xml:space="preserve">PEVuZE5vdGU+PENpdGU+PEF1dGhvcj5CYW5nc2JvPC9BdXRob3I+PFllYXI+MjAwNzwvWWVhcj48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</w:fldData>
        </w:fldChar>
      </w:r>
      <w:r w:rsidR="008B0000">
        <w:instrText xml:space="preserve"> ADDIN EN.CITE.DATA </w:instrText>
      </w:r>
      <w:r w:rsidR="008B0000">
        <w:fldChar w:fldCharType="end"/>
      </w:r>
      <w:r w:rsidR="00E6425A">
        <w:fldChar w:fldCharType="separate"/>
      </w:r>
      <w:r w:rsidR="008B0000">
        <w:rPr>
          <w:noProof/>
        </w:rPr>
        <w:t>(Bangsbo et al. 2007; Mohr et al. 2005; Nedelec et al. 2012)</w:t>
      </w:r>
      <w:r w:rsidR="00E6425A">
        <w:fldChar w:fldCharType="end"/>
      </w:r>
      <w:r w:rsidR="00E6425A">
        <w:t xml:space="preserve"> and experimental stud</w:t>
      </w:r>
      <w:r>
        <w:t>y</w:t>
      </w:r>
      <w:r w:rsidR="00E6425A">
        <w:t xml:space="preserve"> </w:t>
      </w:r>
      <w:r w:rsidR="00E6425A">
        <w:fldChar w:fldCharType="begin">
          <w:fldData xml:space="preserve">PEVuZE5vdGU+PENpdGU+PEF1dGhvcj5BbmRlcnNzb248L0F1dGhvcj48WWVhcj4yMDA4PC9ZZWFy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</w:fldData>
        </w:fldChar>
      </w:r>
      <w:r w:rsidR="008B0000">
        <w:instrText xml:space="preserve"> ADDIN EN.CITE </w:instrText>
      </w:r>
      <w:r w:rsidR="008B0000">
        <w:fldChar w:fldCharType="begin">
          <w:fldData xml:space="preserve">PEVuZE5vdGU+PENpdGU+PEF1dGhvcj5BbmRlcnNzb248L0F1dGhvcj48WWVhcj4yMDA4PC9ZZWFy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</w:fldData>
        </w:fldChar>
      </w:r>
      <w:r w:rsidR="008B0000">
        <w:instrText xml:space="preserve"> ADDIN EN.CITE.DATA </w:instrText>
      </w:r>
      <w:r w:rsidR="008B0000">
        <w:fldChar w:fldCharType="end"/>
      </w:r>
      <w:r w:rsidR="00E6425A">
        <w:fldChar w:fldCharType="separate"/>
      </w:r>
      <w:r w:rsidR="008B0000">
        <w:rPr>
          <w:noProof/>
        </w:rPr>
        <w:t>(Andersson et al. 2008; Oliver et al. 2008; Rahnama et al. 2006; Robineau et al. 2012)</w:t>
      </w:r>
      <w:r w:rsidR="00E6425A">
        <w:fldChar w:fldCharType="end"/>
      </w:r>
      <w:r w:rsidR="00E6425A" w:rsidRPr="005942E2">
        <w:t xml:space="preserve">, </w:t>
      </w:r>
      <w:r>
        <w:t xml:space="preserve">however, </w:t>
      </w:r>
      <w:r w:rsidR="00E6425A">
        <w:t xml:space="preserve">a limited number of investigations have attempted to quantify the neuromuscular fatigue response, with </w:t>
      </w:r>
      <w:r w:rsidR="00E6425A" w:rsidRPr="005942E2">
        <w:t xml:space="preserve">equivocal results </w:t>
      </w:r>
      <w:r w:rsidR="00E6425A">
        <w:fldChar w:fldCharType="begin">
          <w:fldData xml:space="preserve">PEVuZE5vdGU+PENpdGU+PEF1dGhvcj5HaXJhcmQ8L0F1dGhvcj48WWVhcj4yMDE1PC9ZZWFyPjxS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HaXJhcmQ8L0F1dGhvcj48WWVhcj4yMDE1PC9ZZWFyPjxS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</w:fldData>
        </w:fldChar>
      </w:r>
      <w:r w:rsidR="009643E7">
        <w:instrText xml:space="preserve"> ADDIN EN.CITE.DATA </w:instrText>
      </w:r>
      <w:r w:rsidR="009643E7">
        <w:fldChar w:fldCharType="end"/>
      </w:r>
      <w:r w:rsidR="00E6425A">
        <w:fldChar w:fldCharType="separate"/>
      </w:r>
      <w:r w:rsidR="009643E7">
        <w:rPr>
          <w:noProof/>
        </w:rPr>
        <w:t>(Girard et al. 2015; Marshall et al. 2014; Nybo et al. 2013; Rampinini et al. 2011)</w:t>
      </w:r>
      <w:r w:rsidR="00E6425A">
        <w:fldChar w:fldCharType="end"/>
      </w:r>
      <w:r w:rsidR="00E6425A" w:rsidRPr="005942E2">
        <w:t xml:space="preserve">. </w:t>
      </w:r>
      <w:r w:rsidR="00E6425A">
        <w:t xml:space="preserve"> </w:t>
      </w:r>
      <w:r w:rsidR="005942E2" w:rsidRPr="005942E2">
        <w:t xml:space="preserve">Fatigue </w:t>
      </w:r>
      <w:r w:rsidR="00257CEB">
        <w:t>is</w:t>
      </w:r>
      <w:r w:rsidR="005942E2" w:rsidRPr="005942E2">
        <w:t xml:space="preserve"> classically defined as an exercise-induced reduction in the ability of a muscle or muscle group to generate maximal force </w:t>
      </w:r>
      <w:r w:rsidR="00FA1F23">
        <w:fldChar w:fldCharType="begin"/>
      </w:r>
      <w:r w:rsidR="00923ED9">
        <w:instrText xml:space="preserve"> ADDIN EN.CITE &lt;EndNote&gt;&lt;Cite&gt;&lt;Author&gt;Gandevia&lt;/Author&gt;&lt;Year&gt;2001&lt;/Year&gt;&lt;RecNum&gt;24&lt;/RecNum&gt;&lt;DisplayText&gt;(Gandevia 2001)&lt;/DisplayText&gt;&lt;record&gt;&lt;rec-number&gt;24&lt;/rec-number&gt;&lt;foreign-keys&gt;&lt;key app="EN" db-id="55fwtvvxsr2pzpe25edxzwrlztzx9etex5v0" timestamp="1470752408"&gt;24&lt;/key&gt;&lt;/foreign-keys&gt;&lt;ref-type name="Journal Article"&gt;17&lt;/ref-type&gt;&lt;contributors&gt;&lt;authors&gt;&lt;author&gt;Gandevia, S. C.&lt;/author&gt;&lt;/authors&gt;&lt;/contributors&gt;&lt;auth-address&gt;Prince of Wales Medical Research Institute, Prince of Wales Hospital and University of New South Wales, Randwick, Sydney, Australia. S.Gandevia@unsw.edu.au&lt;/auth-address&gt;&lt;titles&gt;&lt;title&gt;Spinal and supraspinal factors in human muscle fatigue&lt;/title&gt;&lt;secondary-title&gt;Physiol Rev&lt;/secondary-title&gt;&lt;alt-title&gt;Physiological reviews&lt;/alt-title&gt;&lt;/titles&gt;&lt;periodical&gt;&lt;full-title&gt;Physiol Rev&lt;/full-title&gt;&lt;abbr-1&gt;Physiological reviews&lt;/abbr-1&gt;&lt;/periodical&gt;&lt;alt-periodical&gt;&lt;full-title&gt;Physiol Rev&lt;/full-title&gt;&lt;abbr-1&gt;Physiological reviews&lt;/abbr-1&gt;&lt;/alt-periodical&gt;&lt;pages&gt;1725-89&lt;/pages&gt;&lt;volume&gt;81&lt;/volume&gt;&lt;number&gt;4&lt;/number&gt;&lt;keywords&gt;&lt;keyword&gt;Animals&lt;/keyword&gt;&lt;keyword&gt;Electric Stimulation&lt;/keyword&gt;&lt;keyword&gt;Electromyography&lt;/keyword&gt;&lt;keyword&gt;Electrophysiology&lt;/keyword&gt;&lt;keyword&gt;Exercise/physiology&lt;/keyword&gt;&lt;keyword&gt;History, 19th Century&lt;/keyword&gt;&lt;keyword&gt;History, 20th Century&lt;/keyword&gt;&lt;keyword&gt;Humans&lt;/keyword&gt;&lt;keyword&gt;Models, Biological&lt;/keyword&gt;&lt;keyword&gt;Motor Cortex/physiology&lt;/keyword&gt;&lt;keyword&gt;Motor Neurons/*physiology&lt;/keyword&gt;&lt;keyword&gt;Muscle Contraction/*physiology&lt;/keyword&gt;&lt;keyword&gt;Muscle Fatigue/*physiology&lt;/keyword&gt;&lt;keyword&gt;Muscle, Skeletal/innervation/*physiology&lt;/keyword&gt;&lt;/keywords&gt;&lt;dates&gt;&lt;year&gt;2001&lt;/year&gt;&lt;pub-dates&gt;&lt;date&gt;Oct&lt;/date&gt;&lt;/pub-dates&gt;&lt;/dates&gt;&lt;isbn&gt;0031-9333 (Print)&amp;#xD;0031-9333 (Linking)&lt;/isbn&gt;&lt;accession-num&gt;11581501&lt;/accession-num&gt;&lt;urls&gt;&lt;related-urls&gt;&lt;url&gt;http://www.ncbi.nlm.nih.gov/pubmed/11581501&lt;/url&gt;&lt;/related-urls&gt;&lt;/urls&gt;&lt;/record&gt;&lt;/Cite&gt;&lt;/EndNote&gt;</w:instrText>
      </w:r>
      <w:r w:rsidR="00FA1F23">
        <w:fldChar w:fldCharType="separate"/>
      </w:r>
      <w:r w:rsidR="008B0000">
        <w:rPr>
          <w:noProof/>
        </w:rPr>
        <w:t>(Gandevia 2001)</w:t>
      </w:r>
      <w:r w:rsidR="00FA1F23">
        <w:fldChar w:fldCharType="end"/>
      </w:r>
      <w:r w:rsidR="00257CEB">
        <w:t>,</w:t>
      </w:r>
      <w:r w:rsidR="005942E2" w:rsidRPr="005942E2">
        <w:t xml:space="preserve"> </w:t>
      </w:r>
      <w:r w:rsidR="00C77540">
        <w:t>which stems from peripheral and central mechanisms</w:t>
      </w:r>
      <w:r w:rsidR="005942E2" w:rsidRPr="005942E2">
        <w:t xml:space="preserve">. </w:t>
      </w:r>
      <w:r w:rsidR="00C77540">
        <w:t xml:space="preserve"> </w:t>
      </w:r>
      <w:r w:rsidR="005942E2" w:rsidRPr="005942E2">
        <w:t xml:space="preserve">Peripheral fatigue </w:t>
      </w:r>
      <w:r w:rsidR="00257CEB">
        <w:t xml:space="preserve">is </w:t>
      </w:r>
      <w:r w:rsidR="005942E2" w:rsidRPr="005942E2">
        <w:t>the loss</w:t>
      </w:r>
      <w:r w:rsidR="00257CEB">
        <w:t xml:space="preserve"> in muscle</w:t>
      </w:r>
      <w:r w:rsidR="005942E2" w:rsidRPr="005942E2">
        <w:t xml:space="preserve"> force caused by </w:t>
      </w:r>
      <w:r w:rsidR="00257CEB">
        <w:t>disturbances</w:t>
      </w:r>
      <w:r w:rsidR="005942E2" w:rsidRPr="005942E2">
        <w:t xml:space="preserve"> </w:t>
      </w:r>
      <w:r w:rsidR="00257CEB">
        <w:t>in sites at</w:t>
      </w:r>
      <w:r w:rsidR="005942E2" w:rsidRPr="005942E2">
        <w:t xml:space="preserve"> or </w:t>
      </w:r>
      <w:r w:rsidR="00192277">
        <w:t>distal to</w:t>
      </w:r>
      <w:r w:rsidR="00192277" w:rsidRPr="005942E2">
        <w:t xml:space="preserve"> </w:t>
      </w:r>
      <w:r w:rsidR="005942E2" w:rsidRPr="005942E2">
        <w:t>the neuromuscular junction</w:t>
      </w:r>
      <w:r w:rsidR="00257CEB">
        <w:t>, whereas</w:t>
      </w:r>
      <w:r w:rsidR="005942E2" w:rsidRPr="005942E2">
        <w:t xml:space="preserve"> central fatigue is defined as a progressive, exercised-induced reduction in the voluntary activation (VA) of muscle </w:t>
      </w:r>
      <w:r w:rsidR="00FA1F23">
        <w:fldChar w:fldCharType="begin"/>
      </w:r>
      <w:r w:rsidR="00923ED9">
        <w:instrText xml:space="preserve"> ADDIN EN.CITE &lt;EndNote&gt;&lt;Cite&gt;&lt;Author&gt;Gandevia&lt;/Author&gt;&lt;Year&gt;2001&lt;/Year&gt;&lt;RecNum&gt;24&lt;/RecNum&gt;&lt;DisplayText&gt;(Gandevia 2001)&lt;/DisplayText&gt;&lt;record&gt;&lt;rec-number&gt;24&lt;/rec-number&gt;&lt;foreign-keys&gt;&lt;key app="EN" db-id="55fwtvvxsr2pzpe25edxzwrlztzx9etex5v0" timestamp="1470752408"&gt;24&lt;/key&gt;&lt;/foreign-keys&gt;&lt;ref-type name="Journal Article"&gt;17&lt;/ref-type&gt;&lt;contributors&gt;&lt;authors&gt;&lt;author&gt;Gandevia, S. C.&lt;/author&gt;&lt;/authors&gt;&lt;/contributors&gt;&lt;auth-address&gt;Prince of Wales Medical Research Institute, Prince of Wales Hospital and University of New South Wales, Randwick, Sydney, Australia. S.Gandevia@unsw.edu.au&lt;/auth-address&gt;&lt;titles&gt;&lt;title&gt;Spinal and supraspinal factors in human muscle fatigue&lt;/title&gt;&lt;secondary-title&gt;Physiol Rev&lt;/secondary-title&gt;&lt;alt-title&gt;Physiological reviews&lt;/alt-title&gt;&lt;/titles&gt;&lt;periodical&gt;&lt;full-title&gt;Physiol Rev&lt;/full-title&gt;&lt;abbr-1&gt;Physiological reviews&lt;/abbr-1&gt;&lt;/periodical&gt;&lt;alt-periodical&gt;&lt;full-title&gt;Physiol Rev&lt;/full-title&gt;&lt;abbr-1&gt;Physiological reviews&lt;/abbr-1&gt;&lt;/alt-periodical&gt;&lt;pages&gt;1725-89&lt;/pages&gt;&lt;volume&gt;81&lt;/volume&gt;&lt;number&gt;4&lt;/number&gt;&lt;keywords&gt;&lt;keyword&gt;Animals&lt;/keyword&gt;&lt;keyword&gt;Electric Stimulation&lt;/keyword&gt;&lt;keyword&gt;Electromyography&lt;/keyword&gt;&lt;keyword&gt;Electrophysiology&lt;/keyword&gt;&lt;keyword&gt;Exercise/physiology&lt;/keyword&gt;&lt;keyword&gt;History, 19th Century&lt;/keyword&gt;&lt;keyword&gt;History, 20th Century&lt;/keyword&gt;&lt;keyword&gt;Humans&lt;/keyword&gt;&lt;keyword&gt;Models, Biological&lt;/keyword&gt;&lt;keyword&gt;Motor Cortex/physiology&lt;/keyword&gt;&lt;keyword&gt;Motor Neurons/*physiology&lt;/keyword&gt;&lt;keyword&gt;Muscle Contraction/*physiology&lt;/keyword&gt;&lt;keyword&gt;Muscle Fatigue/*physiology&lt;/keyword&gt;&lt;keyword&gt;Muscle, Skeletal/innervation/*physiology&lt;/keyword&gt;&lt;/keywords&gt;&lt;dates&gt;&lt;year&gt;2001&lt;/year&gt;&lt;pub-dates&gt;&lt;date&gt;Oct&lt;/date&gt;&lt;/pub-dates&gt;&lt;/dates&gt;&lt;isbn&gt;0031-9333 (Print)&amp;#xD;0031-9333 (Linking)&lt;/isbn&gt;&lt;accession-num&gt;11581501&lt;/accession-num&gt;&lt;urls&gt;&lt;related-urls&gt;&lt;url&gt;http://www.ncbi.nlm.nih.gov/pubmed/11581501&lt;/url&gt;&lt;/related-urls&gt;&lt;/urls&gt;&lt;/record&gt;&lt;/Cite&gt;&lt;/EndNote&gt;</w:instrText>
      </w:r>
      <w:r w:rsidR="00FA1F23">
        <w:fldChar w:fldCharType="separate"/>
      </w:r>
      <w:r w:rsidR="008B0000">
        <w:rPr>
          <w:noProof/>
        </w:rPr>
        <w:t>(Gandevia 2001)</w:t>
      </w:r>
      <w:r w:rsidR="00FA1F23">
        <w:fldChar w:fldCharType="end"/>
      </w:r>
      <w:r w:rsidR="005942E2" w:rsidRPr="005942E2">
        <w:t>.</w:t>
      </w:r>
      <w:r w:rsidR="00E6425A">
        <w:t xml:space="preserve">  Simulated and actual </w:t>
      </w:r>
      <w:r w:rsidR="00DF2507">
        <w:t xml:space="preserve">soccer </w:t>
      </w:r>
      <w:r w:rsidR="00E6425A">
        <w:t>match play has</w:t>
      </w:r>
      <w:r w:rsidR="00A26B43">
        <w:t xml:space="preserve"> been shown to elicit substantial peripheral fatigue </w:t>
      </w:r>
      <w:r w:rsidR="00A26B43">
        <w:fldChar w:fldCharType="begin">
          <w:fldData xml:space="preserve">PEVuZE5vdGU+PENpdGU+PEF1dGhvcj5DbGFya2U8L0F1dGhvcj48WWVhcj4yMDE1PC9ZZWFyPjxS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DbGFya2U8L0F1dGhvcj48WWVhcj4yMDE1PC9ZZWFyPjxS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</w:fldData>
        </w:fldChar>
      </w:r>
      <w:r w:rsidR="009643E7">
        <w:instrText xml:space="preserve"> ADDIN EN.CITE.DATA </w:instrText>
      </w:r>
      <w:r w:rsidR="009643E7">
        <w:fldChar w:fldCharType="end"/>
      </w:r>
      <w:r w:rsidR="00A26B43">
        <w:fldChar w:fldCharType="separate"/>
      </w:r>
      <w:r w:rsidR="009643E7">
        <w:rPr>
          <w:noProof/>
        </w:rPr>
        <w:t>(Clarke et al. 2015; Girard et al. 2015; Rampinini et al. 2011)</w:t>
      </w:r>
      <w:r w:rsidR="00A26B43">
        <w:fldChar w:fldCharType="end"/>
      </w:r>
      <w:r w:rsidR="00A26B43">
        <w:t xml:space="preserve"> likely attributable to alterations in excitation-contraction coupling.  </w:t>
      </w:r>
      <w:r w:rsidR="00DF2507">
        <w:t>Soccer match play also results in significant central fatigue; a</w:t>
      </w:r>
      <w:r w:rsidR="005942E2" w:rsidRPr="005942E2">
        <w:t xml:space="preserve"> reduc</w:t>
      </w:r>
      <w:r w:rsidR="001C078E">
        <w:t>ed</w:t>
      </w:r>
      <w:r w:rsidR="005942E2" w:rsidRPr="005942E2">
        <w:t xml:space="preserve"> VA of the </w:t>
      </w:r>
      <w:r w:rsidR="001C078E">
        <w:t>knee-extensors</w:t>
      </w:r>
      <w:r w:rsidR="00E6425A">
        <w:t xml:space="preserve"> (</w:t>
      </w:r>
      <w:r w:rsidR="00E6425A">
        <w:rPr>
          <w:rFonts w:ascii="Times New Roman" w:hAnsi="Times New Roman"/>
        </w:rPr>
        <w:t>~</w:t>
      </w:r>
      <w:r w:rsidR="00E6425A">
        <w:rPr>
          <w:rFonts w:asciiTheme="minorHAnsi" w:hAnsiTheme="minorHAnsi"/>
        </w:rPr>
        <w:t>8%</w:t>
      </w:r>
      <w:r w:rsidR="00E6425A">
        <w:t>)</w:t>
      </w:r>
      <w:r w:rsidR="001C078E">
        <w:t xml:space="preserve"> following</w:t>
      </w:r>
      <w:r w:rsidR="005942E2" w:rsidRPr="005942E2">
        <w:t xml:space="preserve"> 90 min of football match-play was first reported by Rampinini </w:t>
      </w:r>
      <w:r w:rsidR="005942E2" w:rsidRPr="00923ED9">
        <w:t>et al</w:t>
      </w:r>
      <w:r w:rsidR="005942E2" w:rsidRPr="00385BEA">
        <w:rPr>
          <w:i/>
        </w:rPr>
        <w:t>.</w:t>
      </w:r>
      <w:r w:rsidR="005942E2" w:rsidRPr="005942E2">
        <w:t xml:space="preserve"> </w:t>
      </w:r>
      <w:r w:rsidR="001C7DBC">
        <w:fldChar w:fldCharType="begin"/>
      </w:r>
      <w:r w:rsidR="008B0000">
        <w:instrText xml:space="preserve"> ADDIN EN.CITE &lt;EndNote&gt;&lt;Cite ExcludeAuth="1"&gt;&lt;Author&gt;Rampinini&lt;/Author&gt;&lt;Year&gt;2011&lt;/Year&gt;&lt;RecNum&gt;13&lt;/RecNum&gt;&lt;DisplayText&gt;(2011)&lt;/DisplayText&gt;&lt;record&gt;&lt;rec-number&gt;13&lt;/rec-number&gt;&lt;foreign-keys&gt;&lt;key app="EN" db-id="p2fesastt0ve94e0vvzv0f91dzfaptesfaww" timestamp="1445593274"&gt;13&lt;/key&gt;&lt;/foreign-keys&gt;&lt;ref-type name="Journal Article"&gt;17&lt;/ref-type&gt;&lt;contributors&gt;&lt;authors&gt;&lt;author&gt;Rampinini, E.&lt;/author&gt;&lt;author&gt;Bosio, A.&lt;/author&gt;&lt;author&gt;Ferraresi, I.&lt;/author&gt;&lt;author&gt;Petruolo, A.&lt;/author&gt;&lt;author&gt;Morelli, A.&lt;/author&gt;&lt;author&gt;Sassi, A.&lt;/author&gt;&lt;/authors&gt;&lt;/contributors&gt;&lt;auth-address&gt;Human Performance Laboratory, MAPEI Sport Research Center, Varese, Italy. physiolab@mapeisport.it&lt;/auth-address&gt;&lt;titles&gt;&lt;title&gt;Match-related fatigue in soccer players&lt;/title&gt;&lt;secondary-title&gt;Med Sci Sports Exerc&lt;/secondary-title&gt;&lt;/titles&gt;&lt;periodical&gt;&lt;full-title&gt;Med Sci Sports Exerc&lt;/full-title&gt;&lt;abbr-1&gt;Medicine and science in sports and exercise&lt;/abbr-1&gt;&lt;/periodical&gt;&lt;pages&gt;2161-70&lt;/pages&gt;&lt;volume&gt;43&lt;/volume&gt;&lt;number&gt;11&lt;/number&gt;&lt;edition&gt;2011/04/20&lt;/edition&gt;&lt;keywords&gt;&lt;keyword&gt;Adolescent&lt;/keyword&gt;&lt;keyword&gt;Athletic Performance/*physiology&lt;/keyword&gt;&lt;keyword&gt;*Competitive Behavior&lt;/keyword&gt;&lt;keyword&gt;Electromyography&lt;/keyword&gt;&lt;keyword&gt;Humans&lt;/keyword&gt;&lt;keyword&gt;Italy&lt;/keyword&gt;&lt;keyword&gt;Male&lt;/keyword&gt;&lt;keyword&gt;*Muscle Fatigue&lt;/keyword&gt;&lt;keyword&gt;Muscles/*injuries&lt;/keyword&gt;&lt;keyword&gt;*Soccer&lt;/keyword&gt;&lt;keyword&gt;Young Adult&lt;/keyword&gt;&lt;/keywords&gt;&lt;dates&gt;&lt;year&gt;2011&lt;/year&gt;&lt;pub-dates&gt;&lt;date&gt;Nov&lt;/date&gt;&lt;/pub-dates&gt;&lt;/dates&gt;&lt;isbn&gt;1530-0315 (Electronic)&amp;#xD;0195-9131 (Linking)&lt;/isbn&gt;&lt;accession-num&gt;21502891&lt;/accession-num&gt;&lt;urls&gt;&lt;related-urls&gt;&lt;url&gt;http://www.ncbi.nlm.nih.gov/entrez/query.fcgi?cmd=Retrieve&amp;amp;db=PubMed&amp;amp;dopt=Citation&amp;amp;list_uids=21502891&lt;/url&gt;&lt;/related-urls&gt;&lt;/urls&gt;&lt;electronic-resource-num&gt;10.1249/MSS.0b013e31821e9c5c&lt;/electronic-resource-num&gt;&lt;language&gt;eng&lt;/language&gt;&lt;/record&gt;&lt;/Cite&gt;&lt;/EndNote&gt;</w:instrText>
      </w:r>
      <w:r w:rsidR="001C7DBC">
        <w:fldChar w:fldCharType="separate"/>
      </w:r>
      <w:r w:rsidR="008B0000">
        <w:rPr>
          <w:noProof/>
        </w:rPr>
        <w:t>(2011)</w:t>
      </w:r>
      <w:r w:rsidR="001C7DBC">
        <w:fldChar w:fldCharType="end"/>
      </w:r>
      <w:r w:rsidR="005942E2" w:rsidRPr="005942E2">
        <w:t xml:space="preserve">. </w:t>
      </w:r>
      <w:r w:rsidR="001C078E">
        <w:t xml:space="preserve"> </w:t>
      </w:r>
      <w:r w:rsidR="005942E2" w:rsidRPr="005942E2">
        <w:t xml:space="preserve">Smaller reductions of </w:t>
      </w:r>
      <w:r w:rsidR="005942E2" w:rsidRPr="001C078E">
        <w:rPr>
          <w:rFonts w:ascii="Times New Roman" w:hAnsi="Times New Roman"/>
        </w:rPr>
        <w:t>~</w:t>
      </w:r>
      <w:r w:rsidR="005942E2" w:rsidRPr="005942E2">
        <w:t xml:space="preserve">1.5% in VA of the plantar flexors have also been reported </w:t>
      </w:r>
      <w:r w:rsidR="001C078E">
        <w:t>following 90 min matches in hot (43</w:t>
      </w:r>
      <w:r w:rsidR="005942E2" w:rsidRPr="005942E2">
        <w:t>°C) and temperate (</w:t>
      </w:r>
      <w:r w:rsidR="005942E2" w:rsidRPr="001C078E">
        <w:rPr>
          <w:rFonts w:ascii="Times New Roman" w:hAnsi="Times New Roman"/>
        </w:rPr>
        <w:t>~</w:t>
      </w:r>
      <w:r w:rsidR="005942E2" w:rsidRPr="005942E2">
        <w:t xml:space="preserve">20 – 21°C) environments </w:t>
      </w:r>
      <w:r w:rsidR="001C7DBC">
        <w:fldChar w:fldCharType="begin">
          <w:fldData xml:space="preserve">PEVuZE5vdGU+PENpdGU+PEF1dGhvcj5HaXJhcmQ8L0F1dGhvcj48WWVhcj4yMDE1PC9ZZWFyPjxS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HaXJhcmQ8L0F1dGhvcj48WWVhcj4yMDE1PC9ZZWFyPjxS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</w:fldData>
        </w:fldChar>
      </w:r>
      <w:r w:rsidR="009643E7">
        <w:instrText xml:space="preserve"> ADDIN EN.CITE.DATA </w:instrText>
      </w:r>
      <w:r w:rsidR="009643E7">
        <w:fldChar w:fldCharType="end"/>
      </w:r>
      <w:r w:rsidR="001C7DBC">
        <w:fldChar w:fldCharType="separate"/>
      </w:r>
      <w:r w:rsidR="009643E7">
        <w:rPr>
          <w:noProof/>
        </w:rPr>
        <w:t xml:space="preserve">(Girard et al. 2015; Nybo et al. </w:t>
      </w:r>
      <w:r w:rsidR="009643E7">
        <w:rPr>
          <w:noProof/>
        </w:rPr>
        <w:lastRenderedPageBreak/>
        <w:t>2013)</w:t>
      </w:r>
      <w:r w:rsidR="001C7DBC">
        <w:fldChar w:fldCharType="end"/>
      </w:r>
      <w:r w:rsidR="005942E2" w:rsidRPr="005942E2">
        <w:t xml:space="preserve">. </w:t>
      </w:r>
      <w:r w:rsidR="001C078E">
        <w:t xml:space="preserve"> </w:t>
      </w:r>
      <w:r w:rsidR="005942E2" w:rsidRPr="005942E2">
        <w:t xml:space="preserve">However, </w:t>
      </w:r>
      <w:r w:rsidR="0051734F">
        <w:t>in these</w:t>
      </w:r>
      <w:r w:rsidR="001C078E">
        <w:t xml:space="preserve"> </w:t>
      </w:r>
      <w:r w:rsidR="0051734F">
        <w:t xml:space="preserve">investigations </w:t>
      </w:r>
      <w:r w:rsidR="005942E2" w:rsidRPr="005942E2">
        <w:t>the post-match</w:t>
      </w:r>
      <w:r w:rsidR="001C078E">
        <w:t xml:space="preserve"> fatigue assessment</w:t>
      </w:r>
      <w:r w:rsidR="0051734F">
        <w:t>s</w:t>
      </w:r>
      <w:r w:rsidR="001C078E">
        <w:t xml:space="preserve"> w</w:t>
      </w:r>
      <w:r w:rsidR="0051734F">
        <w:t>ere</w:t>
      </w:r>
      <w:r w:rsidR="005942E2" w:rsidRPr="005942E2">
        <w:t xml:space="preserve"> recorded 30 – 40 min</w:t>
      </w:r>
      <w:r w:rsidR="0051734F">
        <w:t xml:space="preserve"> following the match</w:t>
      </w:r>
      <w:r w:rsidR="005942E2" w:rsidRPr="005942E2">
        <w:t xml:space="preserve">, </w:t>
      </w:r>
      <w:r w:rsidR="00956D44">
        <w:t xml:space="preserve">a time </w:t>
      </w:r>
      <w:r w:rsidR="001C078E">
        <w:t xml:space="preserve">in which </w:t>
      </w:r>
      <w:r w:rsidR="005942E2" w:rsidRPr="005942E2">
        <w:t>the degree</w:t>
      </w:r>
      <w:r w:rsidR="00F05976">
        <w:t xml:space="preserve"> of</w:t>
      </w:r>
      <w:r w:rsidR="005942E2" w:rsidRPr="005942E2">
        <w:t xml:space="preserve"> fatigue </w:t>
      </w:r>
      <w:r w:rsidR="001C078E">
        <w:t>would have</w:t>
      </w:r>
      <w:r w:rsidR="005942E2" w:rsidRPr="005942E2">
        <w:t xml:space="preserve"> dissipated. </w:t>
      </w:r>
      <w:r w:rsidR="001C078E">
        <w:t xml:space="preserve"> </w:t>
      </w:r>
      <w:r w:rsidR="00740C91" w:rsidRPr="005942E2">
        <w:t xml:space="preserve">Transcranial magnetic stimulation (TMS) can be used to stimulate neural structures (such as the </w:t>
      </w:r>
      <w:r w:rsidR="00740C91">
        <w:t xml:space="preserve">primary </w:t>
      </w:r>
      <w:r w:rsidR="00740C91" w:rsidRPr="005942E2">
        <w:t>motor cortex) to</w:t>
      </w:r>
      <w:r w:rsidR="006264AE">
        <w:t xml:space="preserve"> further</w:t>
      </w:r>
      <w:r w:rsidR="00740C91" w:rsidRPr="005942E2">
        <w:t xml:space="preserve"> investigate the central nervous system </w:t>
      </w:r>
      <w:r w:rsidR="00740C91">
        <w:t xml:space="preserve">responses </w:t>
      </w:r>
      <w:r w:rsidR="00740C91" w:rsidRPr="005942E2">
        <w:t>to exercise</w:t>
      </w:r>
      <w:r w:rsidR="00443667">
        <w:t xml:space="preserve">, and the presence of a </w:t>
      </w:r>
      <w:r w:rsidR="00740C91" w:rsidRPr="005942E2">
        <w:t xml:space="preserve">supraspinal </w:t>
      </w:r>
      <w:r w:rsidR="00443667">
        <w:t>contribution to central</w:t>
      </w:r>
      <w:r w:rsidR="00740C91" w:rsidRPr="005942E2">
        <w:t xml:space="preserve"> </w:t>
      </w:r>
      <w:r w:rsidR="00EC0FDF">
        <w:t xml:space="preserve">fatigue </w:t>
      </w:r>
      <w:r w:rsidR="00740C91">
        <w:fldChar w:fldCharType="begin"/>
      </w:r>
      <w:r w:rsidR="008B0000">
        <w:instrText xml:space="preserve"> ADDIN EN.CITE &lt;EndNote&gt;&lt;Cite&gt;&lt;Author&gt;Goodall&lt;/Author&gt;&lt;Year&gt;2014&lt;/Year&gt;&lt;RecNum&gt;35&lt;/RecNum&gt;&lt;DisplayText&gt;(Goodall et al. 2014)&lt;/DisplayText&gt;&lt;record&gt;&lt;rec-number&gt;35&lt;/rec-number&gt;&lt;foreign-keys&gt;&lt;key app="EN" db-id="p2fesastt0ve94e0vvzv0f91dzfaptesfaww" timestamp="1445594950"&gt;35&lt;/key&gt;&lt;/foreign-keys&gt;&lt;ref-type name="Journal Article"&gt;17&lt;/ref-type&gt;&lt;contributors&gt;&lt;authors&gt;&lt;author&gt;Goodall, S.&lt;/author&gt;&lt;author&gt;Howatson, G.&lt;/author&gt;&lt;author&gt;Romer, L.&lt;/author&gt;&lt;author&gt;Ross, E.&lt;/author&gt;&lt;/authors&gt;&lt;/contributors&gt;&lt;auth-address&gt;a School of Life Sciences , Northumbria University , Newcastle upon Tyne , UK.&lt;/auth-address&gt;&lt;titles&gt;&lt;title&gt;Transcranial magnetic stimulation in sport science: a commentary&lt;/title&gt;&lt;secondary-title&gt;Eur J Sport Sci&lt;/secondary-title&gt;&lt;/titles&gt;&lt;periodical&gt;&lt;full-title&gt;Eur J Sport Sci&lt;/full-title&gt;&lt;/periodical&gt;&lt;pages&gt;S332-40&lt;/pages&gt;&lt;volume&gt;14 Suppl 1&lt;/volume&gt;&lt;edition&gt;2014/01/22&lt;/edition&gt;&lt;keywords&gt;&lt;keyword&gt;Brain Mapping&lt;/keyword&gt;&lt;keyword&gt;Exercise&lt;/keyword&gt;&lt;keyword&gt;Humans&lt;/keyword&gt;&lt;keyword&gt;Sports&lt;/keyword&gt;&lt;keyword&gt;*Sports Medicine&lt;/keyword&gt;&lt;keyword&gt;*Transcranial Magnetic Stimulation&lt;/keyword&gt;&lt;/keywords&gt;&lt;dates&gt;&lt;year&gt;2014&lt;/year&gt;&lt;/dates&gt;&lt;isbn&gt;1536-7290 (Electronic)&amp;#xD;1536-7290 (Linking)&lt;/isbn&gt;&lt;accession-num&gt;24444227&lt;/accession-num&gt;&lt;urls&gt;&lt;related-urls&gt;&lt;url&gt;http://www.ncbi.nlm.nih.gov/entrez/query.fcgi?cmd=Retrieve&amp;amp;db=PubMed&amp;amp;dopt=Citation&amp;amp;list_uids=24444227&lt;/url&gt;&lt;/related-urls&gt;&lt;/urls&gt;&lt;electronic-resource-num&gt;10.1080/17461391.2012.704079&lt;/electronic-resource-num&gt;&lt;language&gt;eng&lt;/language&gt;&lt;/record&gt;&lt;/Cite&gt;&lt;/EndNote&gt;</w:instrText>
      </w:r>
      <w:r w:rsidR="00740C91">
        <w:fldChar w:fldCharType="separate"/>
      </w:r>
      <w:r w:rsidR="008B0000">
        <w:rPr>
          <w:noProof/>
        </w:rPr>
        <w:t>(Goodall et al. 2014)</w:t>
      </w:r>
      <w:r w:rsidR="00740C91">
        <w:fldChar w:fldCharType="end"/>
      </w:r>
      <w:r w:rsidR="00740C91" w:rsidRPr="005942E2">
        <w:t>.</w:t>
      </w:r>
      <w:r w:rsidR="00740C91">
        <w:t xml:space="preserve">  </w:t>
      </w:r>
      <w:r w:rsidR="006264AE">
        <w:t xml:space="preserve">Of relevance to soccer, </w:t>
      </w:r>
      <w:r w:rsidR="008B0000">
        <w:t xml:space="preserve">TMS has </w:t>
      </w:r>
      <w:r w:rsidR="006264AE">
        <w:t>recently</w:t>
      </w:r>
      <w:r w:rsidR="005942E2" w:rsidRPr="005942E2">
        <w:t xml:space="preserve"> been used to</w:t>
      </w:r>
      <w:r w:rsidR="006B29BC">
        <w:t xml:space="preserve"> </w:t>
      </w:r>
      <w:r w:rsidR="006264AE">
        <w:t>demonstrate</w:t>
      </w:r>
      <w:r w:rsidR="00781A0A">
        <w:t xml:space="preserve"> how</w:t>
      </w:r>
      <w:r w:rsidR="006264AE">
        <w:t xml:space="preserve"> </w:t>
      </w:r>
      <w:r w:rsidR="005942E2" w:rsidRPr="005942E2">
        <w:t>maximal r</w:t>
      </w:r>
      <w:r w:rsidR="006B29BC">
        <w:t>epeated-sprint running exercise</w:t>
      </w:r>
      <w:r w:rsidR="006264AE">
        <w:t xml:space="preserve"> elicits central fatigue that is partly attributable to sub-optimal output from the motor cortex</w:t>
      </w:r>
      <w:r w:rsidR="007D795A">
        <w:t xml:space="preserve"> </w:t>
      </w:r>
      <w:r w:rsidR="007D795A">
        <w:fldChar w:fldCharType="begin">
          <w:fldData xml:space="preserve">PEVuZE5vdGU+PENpdGU+PEF1dGhvcj5Hb29kYWxsPC9BdXRob3I+PFllYXI+MjAxNTwvWWVhcj48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Hb29kYWxsPC9BdXRob3I+PFllYXI+MjAxNTwvWWVhcj48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</w:fldData>
        </w:fldChar>
      </w:r>
      <w:r w:rsidR="009643E7">
        <w:instrText xml:space="preserve"> ADDIN EN.CITE.DATA </w:instrText>
      </w:r>
      <w:r w:rsidR="009643E7">
        <w:fldChar w:fldCharType="end"/>
      </w:r>
      <w:r w:rsidR="007D795A">
        <w:fldChar w:fldCharType="separate"/>
      </w:r>
      <w:r w:rsidR="009643E7">
        <w:rPr>
          <w:noProof/>
        </w:rPr>
        <w:t>(Goodall et al. 2015b)</w:t>
      </w:r>
      <w:r w:rsidR="007D795A">
        <w:fldChar w:fldCharType="end"/>
      </w:r>
      <w:r w:rsidR="006B29BC">
        <w:t xml:space="preserve">.  </w:t>
      </w:r>
      <w:r w:rsidR="00FF14A0">
        <w:t>Although the</w:t>
      </w:r>
      <w:r w:rsidR="00CF11B8">
        <w:t>s</w:t>
      </w:r>
      <w:r w:rsidR="00FF14A0">
        <w:t>e data provide some indication of the responses to repeated sprint activity</w:t>
      </w:r>
      <w:r w:rsidR="00CF11B8">
        <w:t>, akin to</w:t>
      </w:r>
      <w:r w:rsidR="00FF14A0">
        <w:t xml:space="preserve"> soccer, </w:t>
      </w:r>
      <w:r w:rsidR="005942E2" w:rsidRPr="005942E2">
        <w:t xml:space="preserve">the use of TMS to examine the pattern of fatigue </w:t>
      </w:r>
      <w:r w:rsidR="005B06C0" w:rsidRPr="005942E2">
        <w:t xml:space="preserve">during </w:t>
      </w:r>
      <w:r w:rsidR="00385BEA">
        <w:t>soccer</w:t>
      </w:r>
      <w:r w:rsidR="005B06C0" w:rsidRPr="005942E2">
        <w:t xml:space="preserve">-specific exercise </w:t>
      </w:r>
      <w:r w:rsidR="005942E2" w:rsidRPr="005942E2">
        <w:t>has not been investigated.</w:t>
      </w:r>
      <w:r w:rsidR="005D43D0">
        <w:t xml:space="preserve">  </w:t>
      </w:r>
      <w:r w:rsidR="006264AE">
        <w:t>Further</w:t>
      </w:r>
      <w:r w:rsidR="00740C91">
        <w:t xml:space="preserve"> research is </w:t>
      </w:r>
      <w:r w:rsidR="006264AE">
        <w:t xml:space="preserve">required to elucidate the aetiology of fatigue during soccer, both during regulation 90 min games, and for tournament scenarios where ET periods are common. </w:t>
      </w:r>
      <w:r w:rsidR="008827AD">
        <w:t xml:space="preserve"> </w:t>
      </w:r>
      <w:r w:rsidR="006264AE">
        <w:t>T</w:t>
      </w:r>
      <w:r w:rsidR="00740C91">
        <w:t>he potential accumulation of fatigue</w:t>
      </w:r>
      <w:r w:rsidR="006264AE">
        <w:t xml:space="preserve"> incurred by </w:t>
      </w:r>
      <w:r w:rsidR="005F10CE">
        <w:t>ET</w:t>
      </w:r>
      <w:r w:rsidR="00740C91">
        <w:t xml:space="preserve"> might explain </w:t>
      </w:r>
      <w:r w:rsidR="006264AE">
        <w:t xml:space="preserve">the previously observed </w:t>
      </w:r>
      <w:r w:rsidR="00740C91">
        <w:t>performance reduction</w:t>
      </w:r>
      <w:r w:rsidR="006264AE">
        <w:t xml:space="preserve">s </w:t>
      </w:r>
      <w:r w:rsidR="008827AD">
        <w:fldChar w:fldCharType="begin"/>
      </w:r>
      <w:r w:rsidR="009643E7">
        <w:instrText xml:space="preserve"> ADDIN EN.CITE &lt;EndNote&gt;&lt;Cite&gt;&lt;Author&gt;Harper&lt;/Author&gt;&lt;Year&gt;2014&lt;/Year&gt;&lt;RecNum&gt;44&lt;/RecNum&gt;&lt;DisplayText&gt;(Harper et al. 2014)&lt;/DisplayText&gt;&lt;record&gt;&lt;rec-number&gt;44&lt;/rec-number&gt;&lt;foreign-keys&gt;&lt;key app="EN" db-id="p2fesastt0ve94e0vvzv0f91dzfaptesfaww" timestamp="1445595465"&gt;44&lt;/key&gt;&lt;/foreign-keys&gt;&lt;ref-type name="Journal Article"&gt;17&lt;/ref-type&gt;&lt;contributors&gt;&lt;authors&gt;&lt;author&gt;Harper, L. D.&lt;/author&gt;&lt;author&gt;West, D. J.&lt;/author&gt;&lt;author&gt;Stevenson, E.&lt;/author&gt;&lt;author&gt;Russell, M.&lt;/author&gt;&lt;/authors&gt;&lt;/contributors&gt;&lt;auth-address&gt;Health and Life Sciences, Northumbria University, Newcastle-upon-Tyne, United Kingdom.&lt;/auth-address&gt;&lt;titles&gt;&lt;title&gt;Technical performance reduces during the extra-time period of professional soccer match-play&lt;/title&gt;&lt;secondary-title&gt;PLoS One&lt;/secondary-title&gt;&lt;/titles&gt;&lt;periodical&gt;&lt;full-title&gt;PLoS One&lt;/full-title&gt;&lt;/periodical&gt;&lt;pages&gt;e110995&lt;/pages&gt;&lt;volume&gt;9&lt;/volume&gt;&lt;number&gt;10&lt;/number&gt;&lt;edition&gt;2014/10/25&lt;/edition&gt;&lt;dates&gt;&lt;year&gt;2014&lt;/year&gt;&lt;/dates&gt;&lt;isbn&gt;1932-6203 (Electronic)&amp;#xD;1932-6203 (Linking)&lt;/isbn&gt;&lt;accession-num&gt;25343724&lt;/accession-num&gt;&lt;urls&gt;&lt;related-urls&gt;&lt;url&gt;http://www.ncbi.nlm.nih.gov/entrez/query.fcgi?cmd=Retrieve&amp;amp;db=PubMed&amp;amp;dopt=Citation&amp;amp;list_uids=25343724&lt;/url&gt;&lt;/related-urls&gt;&lt;/urls&gt;&lt;custom2&gt;4208825&lt;/custom2&gt;&lt;electronic-resource-num&gt;10.1371/journal.pone.0110995&amp;#xD;PONE-D-14-22208 [pii]&lt;/electronic-resource-num&gt;&lt;language&gt;eng&lt;/language&gt;&lt;/record&gt;&lt;/Cite&gt;&lt;/EndNote&gt;</w:instrText>
      </w:r>
      <w:r w:rsidR="008827AD">
        <w:fldChar w:fldCharType="separate"/>
      </w:r>
      <w:r w:rsidR="009643E7">
        <w:rPr>
          <w:noProof/>
        </w:rPr>
        <w:t>(Harper et al. 2014)</w:t>
      </w:r>
      <w:r w:rsidR="008827AD">
        <w:fldChar w:fldCharType="end"/>
      </w:r>
      <w:r w:rsidR="00740C91">
        <w:t xml:space="preserve"> and </w:t>
      </w:r>
      <w:r w:rsidR="006264AE">
        <w:t xml:space="preserve">increased </w:t>
      </w:r>
      <w:r w:rsidR="00740C91">
        <w:t>injury incidence</w:t>
      </w:r>
      <w:r w:rsidR="006264AE">
        <w:t xml:space="preserve"> </w:t>
      </w:r>
      <w:r w:rsidR="008827AD">
        <w:fldChar w:fldCharType="begin">
          <w:fldData xml:space="preserve">PEVuZE5vdGU+PENpdGU+PEF1dGhvcj5Bb2tpPC9BdXRob3I+PFllYXI+MjAxMjwvWWVhcj48UmVj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==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Bb2tpPC9BdXRob3I+PFllYXI+MjAxMjwvWWVhcj48UmVj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==
</w:fldData>
        </w:fldChar>
      </w:r>
      <w:r w:rsidR="009643E7">
        <w:instrText xml:space="preserve"> ADDIN EN.CITE.DATA </w:instrText>
      </w:r>
      <w:r w:rsidR="009643E7">
        <w:fldChar w:fldCharType="end"/>
      </w:r>
      <w:r w:rsidR="008827AD">
        <w:fldChar w:fldCharType="separate"/>
      </w:r>
      <w:r w:rsidR="009643E7">
        <w:rPr>
          <w:noProof/>
        </w:rPr>
        <w:t>(Aoki et al. 2012)</w:t>
      </w:r>
      <w:r w:rsidR="008827AD">
        <w:fldChar w:fldCharType="end"/>
      </w:r>
      <w:r w:rsidR="008827AD">
        <w:t>.  Furthermore,</w:t>
      </w:r>
      <w:r w:rsidR="005A1F9B" w:rsidRPr="005A1F9B">
        <w:t xml:space="preserve"> </w:t>
      </w:r>
      <w:r w:rsidR="006264AE">
        <w:t>p</w:t>
      </w:r>
      <w:r w:rsidR="00DC46A0">
        <w:t xml:space="preserve">ractitioners working in professional soccer have recently highlighted that understanding fatigue responses following </w:t>
      </w:r>
      <w:r w:rsidR="00A20443">
        <w:t xml:space="preserve">ET performance is an important area for future research </w:t>
      </w:r>
      <w:r w:rsidR="00C44E0F">
        <w:fldChar w:fldCharType="begin"/>
      </w:r>
      <w:r w:rsidR="009643E7">
        <w:instrText xml:space="preserve"> ADDIN EN.CITE &lt;EndNote&gt;&lt;Cite&gt;&lt;Author&gt;Harper&lt;/Author&gt;&lt;Year&gt;2016&lt;/Year&gt;&lt;RecNum&gt;82&lt;/RecNum&gt;&lt;DisplayText&gt;(Harper et al. 2016b)&lt;/DisplayText&gt;&lt;record&gt;&lt;rec-number&gt;82&lt;/rec-number&gt;&lt;foreign-keys&gt;&lt;key app="EN" db-id="p2fesastt0ve94e0vvzv0f91dzfaptesfaww" timestamp="1467837872"&gt;82&lt;/key&gt;&lt;/foreign-keys&gt;&lt;ref-type name="Journal Article"&gt;17&lt;/ref-type&gt;&lt;contributors&gt;&lt;authors&gt;&lt;author&gt;Harper, L. D.&lt;/author&gt;&lt;author&gt;Fothergill, M.&lt;/author&gt;&lt;author&gt;West, D. J.&lt;/author&gt;&lt;author&gt;Stevenson, E.&lt;/author&gt;&lt;author&gt;Russell, M.&lt;/author&gt;&lt;/authors&gt;&lt;/contributors&gt;&lt;titles&gt;&lt;title&gt;Practitioners&amp;apos; Perceptions of the Soccer Extra-Time Period: Implications for Future Research&lt;/title&gt;&lt;secondary-title&gt;PLoS One&lt;/secondary-title&gt;&lt;/titles&gt;&lt;periodical&gt;&lt;full-title&gt;PLoS One&lt;/full-title&gt;&lt;/periodical&gt;&lt;pages&gt;e0157687&lt;/pages&gt;&lt;volume&gt;11&lt;/volume&gt;&lt;number&gt;7&lt;/number&gt;&lt;dates&gt;&lt;year&gt;2016&lt;/year&gt;&lt;/dates&gt;&lt;urls&gt;&lt;/urls&gt;&lt;electronic-resource-num&gt;10.1371/journal.pone.0157687&lt;/electronic-resource-num&gt;&lt;/record&gt;&lt;/Cite&gt;&lt;/EndNote&gt;</w:instrText>
      </w:r>
      <w:r w:rsidR="00C44E0F">
        <w:fldChar w:fldCharType="separate"/>
      </w:r>
      <w:r w:rsidR="009643E7">
        <w:rPr>
          <w:noProof/>
        </w:rPr>
        <w:t>(Harper et al. 2016b)</w:t>
      </w:r>
      <w:r w:rsidR="00C44E0F">
        <w:fldChar w:fldCharType="end"/>
      </w:r>
      <w:r w:rsidR="00DC46A0">
        <w:t>.</w:t>
      </w:r>
      <w:r w:rsidR="00DC46A0" w:rsidRPr="005A1F9B">
        <w:t xml:space="preserve"> </w:t>
      </w:r>
      <w:r w:rsidR="00DC46A0">
        <w:t xml:space="preserve"> </w:t>
      </w:r>
    </w:p>
    <w:p w14:paraId="77A20978" w14:textId="77777777" w:rsidR="005D43D0" w:rsidRDefault="005D43D0" w:rsidP="006B29BC">
      <w:pPr>
        <w:spacing w:after="0" w:line="420" w:lineRule="exact"/>
        <w:jc w:val="both"/>
      </w:pPr>
    </w:p>
    <w:p w14:paraId="7FE80FC0" w14:textId="11257F9D" w:rsidR="00A20443" w:rsidRDefault="00C77BA0" w:rsidP="006B29BC">
      <w:pPr>
        <w:spacing w:after="0" w:line="420" w:lineRule="exact"/>
        <w:jc w:val="both"/>
      </w:pPr>
      <w:r>
        <w:t>While there is value in studying the mechanisms of neuromuscular fatigue, the usefulness of such study is dependent on the data demonstrating acceptable re</w:t>
      </w:r>
      <w:r w:rsidR="005F10CE">
        <w:t>liability</w:t>
      </w:r>
      <w:r>
        <w:t>.  Re</w:t>
      </w:r>
      <w:r w:rsidR="005F10CE">
        <w:t>liability</w:t>
      </w:r>
      <w:r>
        <w:t xml:space="preserve"> refers to measurement stability when a testing protocol is undertaken repeatedly </w:t>
      </w:r>
      <w:r>
        <w:fldChar w:fldCharType="begin"/>
      </w:r>
      <w:r w:rsidR="008B0000">
        <w:instrText xml:space="preserve"> ADDIN EN.CITE &lt;EndNote&gt;&lt;Cite&gt;&lt;Author&gt;Hopkins&lt;/Author&gt;&lt;Year&gt;2000&lt;/Year&gt;&lt;RecNum&gt;46&lt;/RecNum&gt;&lt;DisplayText&gt;(Hopkins 2000)&lt;/DisplayText&gt;&lt;record&gt;&lt;rec-number&gt;46&lt;/rec-number&gt;&lt;foreign-keys&gt;&lt;key app="EN" db-id="p2fesastt0ve94e0vvzv0f91dzfaptesfaww" timestamp="1445595897"&gt;46&lt;/key&gt;&lt;/foreign-keys&gt;&lt;ref-type name="Journal Article"&gt;17&lt;/ref-type&gt;&lt;contributors&gt;&lt;authors&gt;&lt;author&gt;Hopkins, W. G.&lt;/author&gt;&lt;/authors&gt;&lt;/contributors&gt;&lt;auth-address&gt;Department of Physiology, School of Medical Sciences and School of Physical Education, University of Otago, Dunedin, New Zealand. will.hopkins@otago.ac.nz&lt;/auth-address&gt;&lt;titles&gt;&lt;title&gt;Measures of reliability in sports medicine and science&lt;/title&gt;&lt;secondary-title&gt;Sports Med&lt;/secondary-title&gt;&lt;/titles&gt;&lt;periodical&gt;&lt;full-title&gt;Sports Med&lt;/full-title&gt;&lt;/periodical&gt;&lt;pages&gt;1-15&lt;/pages&gt;&lt;volume&gt;30&lt;/volume&gt;&lt;number&gt;1&lt;/number&gt;&lt;edition&gt;2000/07/25&lt;/edition&gt;&lt;keywords&gt;&lt;keyword&gt;Algorithms&lt;/keyword&gt;&lt;keyword&gt;Analysis of Variance&lt;/keyword&gt;&lt;keyword&gt;Bias (Epidemiology)&lt;/keyword&gt;&lt;keyword&gt;Confidence Intervals&lt;/keyword&gt;&lt;keyword&gt;Decision Making&lt;/keyword&gt;&lt;keyword&gt;Fatigue/physiopathology&lt;/keyword&gt;&lt;keyword&gt;Humans&lt;/keyword&gt;&lt;keyword&gt;Learning&lt;/keyword&gt;&lt;keyword&gt;Linear Models&lt;/keyword&gt;&lt;keyword&gt;Motivation&lt;/keyword&gt;&lt;keyword&gt;Reproducibility of Results&lt;/keyword&gt;&lt;keyword&gt;Sample Size&lt;/keyword&gt;&lt;keyword&gt;Science/*statistics &amp;amp; numerical data&lt;/keyword&gt;&lt;keyword&gt;Sensitivity and Specificity&lt;/keyword&gt;&lt;keyword&gt;Sports Medicine/*statistics &amp;amp; numerical data&lt;/keyword&gt;&lt;/keywords&gt;&lt;dates&gt;&lt;year&gt;2000&lt;/year&gt;&lt;pub-dates&gt;&lt;date&gt;Jul&lt;/date&gt;&lt;/pub-dates&gt;&lt;/dates&gt;&lt;isbn&gt;0112-1642 (Print)&amp;#xD;0112-1642 (Linking)&lt;/isbn&gt;&lt;accession-num&gt;10907753&lt;/accession-num&gt;&lt;urls&gt;&lt;related-urls&gt;&lt;url&gt;http://www.ncbi.nlm.nih.gov/entrez/query.fcgi?cmd=Retrieve&amp;amp;db=PubMed&amp;amp;dopt=Citation&amp;amp;list_uids=10907753&lt;/url&gt;&lt;/related-urls&gt;&lt;/urls&gt;&lt;language&gt;eng&lt;/language&gt;&lt;/record&gt;&lt;/Cite&gt;&lt;/EndNote&gt;</w:instrText>
      </w:r>
      <w:r>
        <w:fldChar w:fldCharType="separate"/>
      </w:r>
      <w:r w:rsidR="008B0000">
        <w:rPr>
          <w:noProof/>
        </w:rPr>
        <w:t>(Hopkins 2000)</w:t>
      </w:r>
      <w:r>
        <w:fldChar w:fldCharType="end"/>
      </w:r>
      <w:r>
        <w:t xml:space="preserve">.  </w:t>
      </w:r>
      <w:r w:rsidR="00283EDE">
        <w:t>Knowledge of measurement re</w:t>
      </w:r>
      <w:r w:rsidR="00611FF1">
        <w:t xml:space="preserve">liability </w:t>
      </w:r>
      <w:r w:rsidR="00283EDE">
        <w:t xml:space="preserve">for neuromuscular </w:t>
      </w:r>
      <w:r w:rsidR="006264AE">
        <w:t xml:space="preserve">responses </w:t>
      </w:r>
      <w:r w:rsidR="0081072B">
        <w:t>over time</w:t>
      </w:r>
      <w:r w:rsidR="00283EDE">
        <w:t xml:space="preserve"> is important</w:t>
      </w:r>
      <w:r w:rsidR="00D46287">
        <w:t xml:space="preserve"> as these data are rarely provided.  </w:t>
      </w:r>
      <w:r w:rsidR="005F0494">
        <w:t>Accordingly, the</w:t>
      </w:r>
      <w:r w:rsidR="00740C91">
        <w:t xml:space="preserve"> primary aim of this study was to investigate</w:t>
      </w:r>
      <w:r w:rsidR="005942E2" w:rsidRPr="005942E2">
        <w:t xml:space="preserve"> </w:t>
      </w:r>
      <w:r w:rsidR="00DA41C9">
        <w:t>n</w:t>
      </w:r>
      <w:r w:rsidR="005F0494">
        <w:t>euromuscular fatigue in response to</w:t>
      </w:r>
      <w:r w:rsidR="005942E2" w:rsidRPr="005942E2">
        <w:t xml:space="preserve"> 120 min of simulated </w:t>
      </w:r>
      <w:r w:rsidR="00E253E1">
        <w:t>soccer-specific exercise</w:t>
      </w:r>
      <w:r w:rsidR="005942E2" w:rsidRPr="005942E2">
        <w:t xml:space="preserve">. </w:t>
      </w:r>
      <w:r w:rsidR="005F0494">
        <w:t xml:space="preserve"> </w:t>
      </w:r>
      <w:r w:rsidR="00740C91">
        <w:t>A secondary aim was to investigate the re</w:t>
      </w:r>
      <w:r w:rsidR="003505E9">
        <w:t xml:space="preserve">liability </w:t>
      </w:r>
      <w:r w:rsidR="00340781">
        <w:t>of the fatigue response.</w:t>
      </w:r>
    </w:p>
    <w:p w14:paraId="5BB0E01D" w14:textId="69A642B0" w:rsidR="00C44E0F" w:rsidRPr="00E253E1" w:rsidRDefault="005942E2" w:rsidP="006B29BC">
      <w:pPr>
        <w:spacing w:after="0" w:line="420" w:lineRule="exact"/>
        <w:jc w:val="both"/>
      </w:pPr>
      <w:r w:rsidRPr="005942E2">
        <w:rPr>
          <w:b/>
        </w:rPr>
        <w:t xml:space="preserve"> </w:t>
      </w:r>
    </w:p>
    <w:p w14:paraId="543DACCF" w14:textId="56E97812" w:rsidR="005A1E60" w:rsidRDefault="005A1E60" w:rsidP="006B29BC">
      <w:pPr>
        <w:spacing w:after="0" w:line="420" w:lineRule="exact"/>
        <w:jc w:val="center"/>
        <w:rPr>
          <w:b/>
        </w:rPr>
      </w:pPr>
      <w:r>
        <w:rPr>
          <w:b/>
        </w:rPr>
        <w:t>Methods</w:t>
      </w:r>
    </w:p>
    <w:p w14:paraId="1D8DFA3C" w14:textId="77777777" w:rsidR="005A1E60" w:rsidRPr="007913C7" w:rsidRDefault="005A1E60" w:rsidP="005A1E60">
      <w:pPr>
        <w:spacing w:after="0" w:line="420" w:lineRule="exact"/>
        <w:jc w:val="both"/>
        <w:rPr>
          <w:sz w:val="24"/>
        </w:rPr>
      </w:pPr>
      <w:r>
        <w:rPr>
          <w:b/>
        </w:rPr>
        <w:t>P</w:t>
      </w:r>
      <w:r w:rsidRPr="007913C7">
        <w:rPr>
          <w:b/>
        </w:rPr>
        <w:t>articipants</w:t>
      </w:r>
    </w:p>
    <w:p w14:paraId="6AC5A0F1" w14:textId="37B7B87F" w:rsidR="005A1E60" w:rsidRDefault="005A1E60" w:rsidP="005A1E60">
      <w:pPr>
        <w:spacing w:after="0" w:line="420" w:lineRule="exact"/>
        <w:jc w:val="both"/>
        <w:rPr>
          <w:szCs w:val="24"/>
        </w:rPr>
      </w:pPr>
      <w:r>
        <w:t>Ten male</w:t>
      </w:r>
      <w:r w:rsidR="00137196">
        <w:t>s</w:t>
      </w:r>
      <w:r>
        <w:t xml:space="preserve"> (</w:t>
      </w:r>
      <w:r w:rsidR="00CD65F3">
        <w:t xml:space="preserve">age, </w:t>
      </w:r>
      <w:r w:rsidR="00003113">
        <w:rPr>
          <w:rFonts w:cs="Calibri"/>
        </w:rPr>
        <w:t>2</w:t>
      </w:r>
      <w:r>
        <w:rPr>
          <w:rFonts w:cs="Calibri"/>
        </w:rPr>
        <w:t>2</w:t>
      </w:r>
      <w:r w:rsidRPr="007913C7">
        <w:rPr>
          <w:rFonts w:cs="Calibri"/>
        </w:rPr>
        <w:t xml:space="preserve"> ± </w:t>
      </w:r>
      <w:r>
        <w:rPr>
          <w:rFonts w:cs="Calibri"/>
        </w:rPr>
        <w:t>3</w:t>
      </w:r>
      <w:r w:rsidRPr="007913C7">
        <w:rPr>
          <w:rFonts w:cs="Calibri"/>
        </w:rPr>
        <w:t xml:space="preserve"> yr; stature, 1</w:t>
      </w:r>
      <w:r w:rsidR="003E6959">
        <w:rPr>
          <w:rFonts w:cs="Calibri"/>
        </w:rPr>
        <w:t>.</w:t>
      </w:r>
      <w:r w:rsidRPr="007913C7">
        <w:rPr>
          <w:rFonts w:cs="Calibri"/>
        </w:rPr>
        <w:t>8</w:t>
      </w:r>
      <w:r w:rsidR="00534853">
        <w:rPr>
          <w:rFonts w:cs="Calibri"/>
        </w:rPr>
        <w:t>3</w:t>
      </w:r>
      <w:r w:rsidRPr="007913C7">
        <w:rPr>
          <w:rFonts w:cs="Calibri"/>
        </w:rPr>
        <w:t xml:space="preserve"> ± </w:t>
      </w:r>
      <w:r w:rsidR="003E6959">
        <w:rPr>
          <w:rFonts w:cs="Calibri"/>
        </w:rPr>
        <w:t xml:space="preserve">0.08 </w:t>
      </w:r>
      <w:r w:rsidRPr="007913C7">
        <w:rPr>
          <w:rFonts w:cs="Calibri"/>
        </w:rPr>
        <w:t>m; body mass, 7</w:t>
      </w:r>
      <w:r w:rsidR="00534853">
        <w:rPr>
          <w:rFonts w:cs="Calibri"/>
        </w:rPr>
        <w:t>9</w:t>
      </w:r>
      <w:r>
        <w:rPr>
          <w:rFonts w:cs="Calibri"/>
        </w:rPr>
        <w:t>.</w:t>
      </w:r>
      <w:r w:rsidR="00534853">
        <w:rPr>
          <w:rFonts w:cs="Calibri"/>
        </w:rPr>
        <w:t>3</w:t>
      </w:r>
      <w:r w:rsidRPr="007913C7">
        <w:rPr>
          <w:rFonts w:cs="Calibri"/>
        </w:rPr>
        <w:t xml:space="preserve"> ± </w:t>
      </w:r>
      <w:r w:rsidR="00534853">
        <w:rPr>
          <w:rFonts w:cs="Calibri"/>
        </w:rPr>
        <w:t>8</w:t>
      </w:r>
      <w:r>
        <w:rPr>
          <w:rFonts w:cs="Calibri"/>
        </w:rPr>
        <w:t>.</w:t>
      </w:r>
      <w:r w:rsidR="00534853">
        <w:rPr>
          <w:rFonts w:cs="Calibri"/>
        </w:rPr>
        <w:t>0</w:t>
      </w:r>
      <w:r w:rsidRPr="007913C7">
        <w:rPr>
          <w:rFonts w:cs="Calibri"/>
        </w:rPr>
        <w:t xml:space="preserve"> kg</w:t>
      </w:r>
      <w:r>
        <w:rPr>
          <w:rFonts w:cs="Calibri"/>
        </w:rPr>
        <w:t xml:space="preserve">; </w:t>
      </w:r>
      <w:r w:rsidR="00534853">
        <w:rPr>
          <w:rFonts w:cs="Calibri"/>
        </w:rPr>
        <w:t>estimated</w:t>
      </w:r>
      <w:r w:rsidRPr="00B3324C">
        <w:t xml:space="preserve"> </w:t>
      </w:r>
      <w:r w:rsidR="001A7EA0">
        <w:t>maxima</w:t>
      </w:r>
      <w:r w:rsidR="00CD65F3">
        <w:t>l oxygen</w:t>
      </w:r>
      <w:r w:rsidRPr="00B3324C">
        <w:t xml:space="preserve"> uptake</w:t>
      </w:r>
      <w:r>
        <w:t xml:space="preserve"> [V̇O</w:t>
      </w:r>
      <w:r w:rsidRPr="0037378F">
        <w:rPr>
          <w:vertAlign w:val="subscript"/>
        </w:rPr>
        <w:t>2</w:t>
      </w:r>
      <w:r w:rsidR="001A7EA0">
        <w:rPr>
          <w:vertAlign w:val="subscript"/>
        </w:rPr>
        <w:t>max</w:t>
      </w:r>
      <w:r w:rsidRPr="00B3324C">
        <w:t xml:space="preserve">], </w:t>
      </w:r>
      <w:r w:rsidR="00534853">
        <w:t>56.0</w:t>
      </w:r>
      <w:r>
        <w:t xml:space="preserve"> ± </w:t>
      </w:r>
      <w:r w:rsidR="00534853">
        <w:t>1.0</w:t>
      </w:r>
      <w:r>
        <w:t xml:space="preserve"> mL</w:t>
      </w:r>
      <w:r>
        <w:rPr>
          <w:rFonts w:cs="Calibri"/>
        </w:rPr>
        <w:t>·</w:t>
      </w:r>
      <w:r w:rsidRPr="00B3324C">
        <w:t>kg</w:t>
      </w:r>
      <w:r w:rsidRPr="00B3324C">
        <w:rPr>
          <w:vertAlign w:val="superscript"/>
        </w:rPr>
        <w:t>–1</w:t>
      </w:r>
      <w:r>
        <w:rPr>
          <w:rFonts w:cs="Calibri"/>
        </w:rPr>
        <w:t>·</w:t>
      </w:r>
      <w:r w:rsidRPr="00B3324C">
        <w:t>min</w:t>
      </w:r>
      <w:r w:rsidRPr="00B3324C">
        <w:rPr>
          <w:vertAlign w:val="superscript"/>
        </w:rPr>
        <w:t>–1</w:t>
      </w:r>
      <w:r w:rsidRPr="00B3324C">
        <w:t>)</w:t>
      </w:r>
      <w:r>
        <w:t xml:space="preserve"> </w:t>
      </w:r>
      <w:r w:rsidR="00472526">
        <w:t xml:space="preserve">volunteered to participate in the study.  </w:t>
      </w:r>
      <w:r w:rsidR="00472526" w:rsidRPr="001706A7">
        <w:t xml:space="preserve">All participants had been competitively playing for the previous 2 years in either the university soccer team or for a semi-professional club.  The players were training at least twice a week (with additional strength and conditioning sessions) and </w:t>
      </w:r>
      <w:r w:rsidR="00AD58D5" w:rsidRPr="001706A7">
        <w:t xml:space="preserve">were </w:t>
      </w:r>
      <w:r w:rsidR="00472526" w:rsidRPr="001706A7">
        <w:t>involved with at least one competitive fixture</w:t>
      </w:r>
      <w:r w:rsidR="00AD58D5" w:rsidRPr="001706A7">
        <w:t>;</w:t>
      </w:r>
      <w:r w:rsidR="00472526" w:rsidRPr="001706A7">
        <w:t xml:space="preserve"> all</w:t>
      </w:r>
      <w:r w:rsidR="00472526">
        <w:t xml:space="preserve"> t</w:t>
      </w:r>
      <w:r w:rsidR="00137196">
        <w:t xml:space="preserve">esting took place in the late off season of the training year.  </w:t>
      </w:r>
      <w:r w:rsidRPr="007913C7">
        <w:rPr>
          <w:rFonts w:cs="Calibri"/>
        </w:rPr>
        <w:t xml:space="preserve">Participants arrived at the laboratory in a rested and </w:t>
      </w:r>
      <w:r w:rsidRPr="007913C7">
        <w:rPr>
          <w:rFonts w:cs="Calibri"/>
        </w:rPr>
        <w:lastRenderedPageBreak/>
        <w:t xml:space="preserve">hydrated state, having avoided strenuous exercise in the preceding 48 h.  Volunteers </w:t>
      </w:r>
      <w:r>
        <w:rPr>
          <w:rFonts w:cs="Calibri"/>
        </w:rPr>
        <w:t>a</w:t>
      </w:r>
      <w:r w:rsidRPr="007913C7">
        <w:rPr>
          <w:rFonts w:cs="Calibri"/>
        </w:rPr>
        <w:t>lso refrain</w:t>
      </w:r>
      <w:r>
        <w:rPr>
          <w:rFonts w:cs="Calibri"/>
        </w:rPr>
        <w:t>ed</w:t>
      </w:r>
      <w:r w:rsidRPr="007913C7">
        <w:rPr>
          <w:rFonts w:cs="Calibri"/>
        </w:rPr>
        <w:t xml:space="preserve"> from c</w:t>
      </w:r>
      <w:r>
        <w:rPr>
          <w:rFonts w:cs="Calibri"/>
        </w:rPr>
        <w:t xml:space="preserve">affeine for 12 h </w:t>
      </w:r>
      <w:r w:rsidRPr="007913C7">
        <w:rPr>
          <w:rFonts w:cs="Calibri"/>
        </w:rPr>
        <w:t>and alcohol for 24 h prior to each trial.</w:t>
      </w:r>
      <w:r>
        <w:rPr>
          <w:rFonts w:cs="Calibri"/>
        </w:rPr>
        <w:t xml:space="preserve"> </w:t>
      </w:r>
      <w:r w:rsidRPr="007913C7">
        <w:rPr>
          <w:rFonts w:cs="Calibri"/>
        </w:rPr>
        <w:t xml:space="preserve"> </w:t>
      </w:r>
      <w:r w:rsidRPr="00B3324C">
        <w:rPr>
          <w:szCs w:val="24"/>
        </w:rPr>
        <w:t xml:space="preserve">Prior to any experimental procedures, written informed consent was obtained from all participants and the study conformed to the latest revision of the Declaration of Helsinki.  </w:t>
      </w:r>
      <w:r w:rsidR="00137196" w:rsidRPr="00B3324C">
        <w:rPr>
          <w:szCs w:val="24"/>
        </w:rPr>
        <w:t>The Research Ethics Committee at Northumbria University approved all procedures</w:t>
      </w:r>
      <w:r w:rsidRPr="00B3324C">
        <w:rPr>
          <w:szCs w:val="24"/>
        </w:rPr>
        <w:t>.</w:t>
      </w:r>
      <w:r w:rsidR="00E50E6D">
        <w:rPr>
          <w:szCs w:val="24"/>
        </w:rPr>
        <w:t xml:space="preserve">  </w:t>
      </w:r>
      <w:r w:rsidR="00E50E6D" w:rsidRPr="00E50E6D">
        <w:rPr>
          <w:szCs w:val="24"/>
        </w:rPr>
        <w:t>All of the participants contributed to a companion study which inve</w:t>
      </w:r>
      <w:r w:rsidR="005D5495">
        <w:rPr>
          <w:szCs w:val="24"/>
        </w:rPr>
        <w:t>stigated the reliability of</w:t>
      </w:r>
      <w:r w:rsidR="00C717E5">
        <w:rPr>
          <w:szCs w:val="24"/>
        </w:rPr>
        <w:t xml:space="preserve"> metabolic, perceptual and performance responses</w:t>
      </w:r>
      <w:r w:rsidR="00E50E6D" w:rsidRPr="00E50E6D">
        <w:rPr>
          <w:szCs w:val="24"/>
        </w:rPr>
        <w:t xml:space="preserve"> </w:t>
      </w:r>
      <w:r w:rsidR="00E50E6D" w:rsidRPr="00E50E6D">
        <w:rPr>
          <w:szCs w:val="24"/>
        </w:rPr>
        <w:fldChar w:fldCharType="begin"/>
      </w:r>
      <w:r w:rsidR="009643E7">
        <w:rPr>
          <w:szCs w:val="24"/>
        </w:rPr>
        <w:instrText xml:space="preserve"> ADDIN EN.CITE &lt;EndNote&gt;&lt;Cite&gt;&lt;Author&gt;Harper&lt;/Author&gt;&lt;Year&gt;2016&lt;/Year&gt;&lt;RecNum&gt;55&lt;/RecNum&gt;&lt;DisplayText&gt;(Harper et al. 2016c)&lt;/DisplayText&gt;&lt;record&gt;&lt;rec-number&gt;55&lt;/rec-number&gt;&lt;foreign-keys&gt;&lt;key app="EN" db-id="p2fesastt0ve94e0vvzv0f91dzfaptesfaww" timestamp="1467036495"&gt;55&lt;/key&gt;&lt;/foreign-keys&gt;&lt;ref-type name="Journal Article"&gt;17&lt;/ref-type&gt;&lt;contributors&gt;&lt;authors&gt;&lt;author&gt;Harper, L. D.&lt;/author&gt;&lt;author&gt;Hunter, R.&lt;/author&gt;&lt;author&gt;Parker, P.&lt;/author&gt;&lt;author&gt;Goodall, S.&lt;/author&gt;&lt;author&gt;Thomas, K.&lt;/author&gt;&lt;author&gt;Howatson, G.&lt;/author&gt;&lt;author&gt;West, D. J.&lt;/author&gt;&lt;author&gt;Stevenson, E.&lt;/author&gt;&lt;author&gt;Russell, M.&lt;/author&gt;&lt;/authors&gt;&lt;/contributors&gt;&lt;auth-address&gt;1Sport, Exercise and Rehabilitation, Health and Life Sciences, Northumbria University, Newcastle upon Tyne, UK 2Water Research Group, School of Environmental Sciences and Development, Northwest University, Potchefstroom, South Africa.&lt;/auth-address&gt;&lt;titles&gt;&lt;title&gt;Test-retest reliability of physiological and performance responses to 120 minutes of simulated soccer match-play&lt;/title&gt;&lt;secondary-title&gt;J Strength Cond Res&lt;/secondary-title&gt;&lt;alt-title&gt;Journal of strength and conditioning research / National Strength &amp;amp; Conditioning Association&lt;/alt-title&gt;&lt;/titles&gt;&lt;periodical&gt;&lt;full-title&gt;J Strength Cond Res&lt;/full-title&gt;&lt;/periodical&gt;&lt;dates&gt;&lt;year&gt;2016&lt;/year&gt;&lt;pub-dates&gt;&lt;date&gt;Mar 3&lt;/date&gt;&lt;/pub-dates&gt;&lt;/dates&gt;&lt;isbn&gt;1533-4287 (Electronic)&amp;#xD;1064-8011 (Linking)&lt;/isbn&gt;&lt;accession-num&gt;26950356&lt;/accession-num&gt;&lt;urls&gt;&lt;related-urls&gt;&lt;url&gt;http://www.ncbi.nlm.nih.gov/pubmed/26950356&lt;/url&gt;&lt;/related-urls&gt;&lt;/urls&gt;&lt;electronic-resource-num&gt;10.1519/JSC.0000000000001400&lt;/electronic-resource-num&gt;&lt;/record&gt;&lt;/Cite&gt;&lt;/EndNote&gt;</w:instrText>
      </w:r>
      <w:r w:rsidR="00E50E6D" w:rsidRPr="00E50E6D">
        <w:rPr>
          <w:szCs w:val="24"/>
        </w:rPr>
        <w:fldChar w:fldCharType="separate"/>
      </w:r>
      <w:r w:rsidR="009643E7">
        <w:rPr>
          <w:noProof/>
          <w:szCs w:val="24"/>
        </w:rPr>
        <w:t>(Harper et al. 2016c)</w:t>
      </w:r>
      <w:r w:rsidR="00E50E6D" w:rsidRPr="00E50E6D">
        <w:rPr>
          <w:szCs w:val="24"/>
        </w:rPr>
        <w:fldChar w:fldCharType="end"/>
      </w:r>
      <w:r w:rsidR="00E50E6D" w:rsidRPr="00E50E6D">
        <w:rPr>
          <w:szCs w:val="24"/>
        </w:rPr>
        <w:t xml:space="preserve">; </w:t>
      </w:r>
      <w:r w:rsidR="00E50E6D" w:rsidRPr="00E50E6D">
        <w:rPr>
          <w:rFonts w:cstheme="minorHAnsi"/>
          <w:bCs/>
        </w:rPr>
        <w:t>while the data were obtained from the same protocol described below, the primary neuromuscular outcome measures in the current study do no</w:t>
      </w:r>
      <w:r w:rsidR="00E73060">
        <w:rPr>
          <w:rFonts w:cstheme="minorHAnsi"/>
          <w:bCs/>
        </w:rPr>
        <w:t>t</w:t>
      </w:r>
      <w:r w:rsidR="00E50E6D" w:rsidRPr="00E50E6D">
        <w:rPr>
          <w:rFonts w:cstheme="minorHAnsi"/>
          <w:bCs/>
        </w:rPr>
        <w:t xml:space="preserve"> overlap with</w:t>
      </w:r>
      <w:r w:rsidR="005D5495">
        <w:rPr>
          <w:rFonts w:cstheme="minorHAnsi"/>
          <w:bCs/>
        </w:rPr>
        <w:t xml:space="preserve"> any of the</w:t>
      </w:r>
      <w:r w:rsidR="00E50E6D" w:rsidRPr="00E50E6D">
        <w:rPr>
          <w:rFonts w:cstheme="minorHAnsi"/>
          <w:bCs/>
        </w:rPr>
        <w:t xml:space="preserve"> previous analyses.</w:t>
      </w:r>
      <w:r w:rsidR="00E50E6D" w:rsidRPr="00517648">
        <w:rPr>
          <w:rFonts w:cstheme="minorHAnsi"/>
          <w:bCs/>
        </w:rPr>
        <w:t xml:space="preserve"> </w:t>
      </w:r>
      <w:r w:rsidR="00E50E6D" w:rsidRPr="00517648">
        <w:rPr>
          <w:rFonts w:cstheme="minorHAnsi"/>
        </w:rPr>
        <w:t xml:space="preserve">  </w:t>
      </w:r>
      <w:r w:rsidR="00E50E6D" w:rsidRPr="00517648">
        <w:rPr>
          <w:rFonts w:cstheme="minorHAnsi"/>
          <w:bCs/>
        </w:rPr>
        <w:t xml:space="preserve">  </w:t>
      </w:r>
    </w:p>
    <w:p w14:paraId="6E232833" w14:textId="77777777" w:rsidR="00E50E6D" w:rsidRDefault="00E50E6D" w:rsidP="005A1E60">
      <w:pPr>
        <w:spacing w:after="0" w:line="420" w:lineRule="exact"/>
        <w:jc w:val="both"/>
        <w:rPr>
          <w:szCs w:val="24"/>
        </w:rPr>
      </w:pPr>
    </w:p>
    <w:p w14:paraId="0FBDD38F" w14:textId="39F922CA" w:rsidR="00534853" w:rsidRDefault="00534853" w:rsidP="005A1E60">
      <w:pPr>
        <w:spacing w:after="0" w:line="420" w:lineRule="exact"/>
        <w:jc w:val="both"/>
        <w:rPr>
          <w:b/>
          <w:szCs w:val="24"/>
        </w:rPr>
      </w:pPr>
      <w:r>
        <w:rPr>
          <w:b/>
          <w:szCs w:val="24"/>
        </w:rPr>
        <w:t>Experimental Design</w:t>
      </w:r>
    </w:p>
    <w:p w14:paraId="0A1925CE" w14:textId="7AECAD48" w:rsidR="00F733B1" w:rsidRDefault="00E73060" w:rsidP="005A1E60">
      <w:pPr>
        <w:spacing w:after="0" w:line="420" w:lineRule="exact"/>
        <w:jc w:val="both"/>
      </w:pPr>
      <w:r>
        <w:t>Two p</w:t>
      </w:r>
      <w:r w:rsidR="0081072B">
        <w:t>ractice</w:t>
      </w:r>
      <w:r w:rsidR="00D276CE">
        <w:t xml:space="preserve"> visits preceded the main trial, firstly to determine </w:t>
      </w:r>
      <w:r w:rsidR="001C692E">
        <w:t>V̇O</w:t>
      </w:r>
      <w:r w:rsidR="001C692E" w:rsidRPr="0037378F">
        <w:rPr>
          <w:vertAlign w:val="subscript"/>
        </w:rPr>
        <w:t>2</w:t>
      </w:r>
      <w:r w:rsidR="001C692E">
        <w:rPr>
          <w:vertAlign w:val="subscript"/>
        </w:rPr>
        <w:t>max</w:t>
      </w:r>
      <w:r w:rsidR="00D276CE">
        <w:t xml:space="preserve"> and </w:t>
      </w:r>
      <w:r w:rsidR="001C692E">
        <w:t>secondly</w:t>
      </w:r>
      <w:r w:rsidR="00611FF1">
        <w:t>,</w:t>
      </w:r>
      <w:r w:rsidR="001C692E">
        <w:t xml:space="preserve"> for </w:t>
      </w:r>
      <w:r w:rsidR="00CD65F3">
        <w:t>habituat</w:t>
      </w:r>
      <w:r w:rsidR="00D276CE">
        <w:t>ion</w:t>
      </w:r>
      <w:r w:rsidR="00CD65F3">
        <w:t xml:space="preserve"> to the</w:t>
      </w:r>
      <w:r w:rsidR="00D276CE">
        <w:t xml:space="preserve"> neuromuscular measurement tools</w:t>
      </w:r>
      <w:r w:rsidR="001C692E">
        <w:t xml:space="preserve"> and</w:t>
      </w:r>
      <w:r w:rsidR="00330786">
        <w:t xml:space="preserve"> demands of the soccer match simulation </w:t>
      </w:r>
      <w:r w:rsidR="00414AA2">
        <w:fldChar w:fldCharType="begin"/>
      </w:r>
      <w:r w:rsidR="008B0000">
        <w:instrText xml:space="preserve"> ADDIN EN.CITE &lt;EndNote&gt;&lt;Cite&gt;&lt;Author&gt;Russell&lt;/Author&gt;&lt;Year&gt;2011&lt;/Year&gt;&lt;RecNum&gt;5&lt;/RecNum&gt;&lt;Prefix&gt;SMS`; &lt;/Prefix&gt;&lt;DisplayText&gt;(SMS; Russell et al. 2011)&lt;/DisplayText&gt;&lt;record&gt;&lt;rec-number&gt;5&lt;/rec-number&gt;&lt;foreign-keys&gt;&lt;key app="EN" db-id="p2fesastt0ve94e0vvzv0f91dzfaptesfaww" timestamp="1443610026"&gt;5&lt;/key&gt;&lt;/foreign-keys&gt;&lt;ref-type name="Journal Article"&gt;17&lt;/ref-type&gt;&lt;contributors&gt;&lt;authors&gt;&lt;author&gt;Russell, M.&lt;/author&gt;&lt;author&gt;Rees, G.&lt;/author&gt;&lt;author&gt;Benton, D.&lt;/author&gt;&lt;author&gt;Kingsley, M.&lt;/author&gt;&lt;/authors&gt;&lt;/contributors&gt;&lt;auth-address&gt;Moulton College, Sports Studies, Northampton, United Kingdom.&lt;/auth-address&gt;&lt;titles&gt;&lt;title&gt;An exercise protocol that replicates soccer match-play&lt;/title&gt;&lt;secondary-title&gt;Int J Sports Med&lt;/secondary-title&gt;&lt;alt-title&gt;International journal of sports medicine&lt;/alt-title&gt;&lt;/titles&gt;&lt;periodical&gt;&lt;full-title&gt;Int J Sports Med&lt;/full-title&gt;&lt;abbr-1&gt;International journal of sports medicine&lt;/abbr-1&gt;&lt;/periodical&gt;&lt;alt-periodical&gt;&lt;full-title&gt;Int J Sports Med&lt;/full-title&gt;&lt;abbr-1&gt;International journal of sports medicine&lt;/abbr-1&gt;&lt;/alt-periodical&gt;&lt;pages&gt;511-8&lt;/pages&gt;&lt;volume&gt;32&lt;/volume&gt;&lt;number&gt;7&lt;/number&gt;&lt;keywords&gt;&lt;keyword&gt;Adolescent&lt;/keyword&gt;&lt;keyword&gt;Beverages&lt;/keyword&gt;&lt;keyword&gt;Blood Glucose/metabolism&lt;/keyword&gt;&lt;keyword&gt;Electrolytes/administration &amp;amp; dosage&lt;/keyword&gt;&lt;keyword&gt;Exercise/*physiology&lt;/keyword&gt;&lt;keyword&gt;Exercise Test/*methods&lt;/keyword&gt;&lt;keyword&gt;Heart Rate&lt;/keyword&gt;&lt;keyword&gt;Humans&lt;/keyword&gt;&lt;keyword&gt;Isotonic Solutions/administration &amp;amp; dosage&lt;/keyword&gt;&lt;keyword&gt;Lactic Acid&lt;/keyword&gt;&lt;keyword&gt;Male&lt;/keyword&gt;&lt;keyword&gt;Soccer/*physiology&lt;/keyword&gt;&lt;keyword&gt;Time Factors&lt;/keyword&gt;&lt;/keywords&gt;&lt;dates&gt;&lt;year&gt;2011&lt;/year&gt;&lt;pub-dates&gt;&lt;date&gt;Jul&lt;/date&gt;&lt;/pub-dates&gt;&lt;/dates&gt;&lt;isbn&gt;1439-3964 (Electronic)&amp;#xD;0172-4622 (Linking)&lt;/isbn&gt;&lt;accession-num&gt;21472627&lt;/accession-num&gt;&lt;urls&gt;&lt;related-urls&gt;&lt;url&gt;http://www.ncbi.nlm.nih.gov/pubmed/21472627&lt;/url&gt;&lt;/related-urls&gt;&lt;/urls&gt;&lt;electronic-resource-num&gt;10.1055/s-0031-1273742&lt;/electronic-resource-num&gt;&lt;/record&gt;&lt;/Cite&gt;&lt;/EndNote&gt;</w:instrText>
      </w:r>
      <w:r w:rsidR="00414AA2">
        <w:fldChar w:fldCharType="separate"/>
      </w:r>
      <w:r w:rsidR="008B0000">
        <w:rPr>
          <w:noProof/>
        </w:rPr>
        <w:t>(SMS; Russell et al. 2011)</w:t>
      </w:r>
      <w:r w:rsidR="00414AA2">
        <w:fldChar w:fldCharType="end"/>
      </w:r>
      <w:r w:rsidR="00330786">
        <w:t>.</w:t>
      </w:r>
      <w:r w:rsidR="00F12FBC">
        <w:t xml:space="preserve">  Eight of the initial </w:t>
      </w:r>
      <w:r w:rsidR="00933A24">
        <w:t>ten</w:t>
      </w:r>
      <w:r w:rsidR="00F12FBC">
        <w:t xml:space="preserve"> participants performed a</w:t>
      </w:r>
      <w:r w:rsidR="00956D44">
        <w:t xml:space="preserve"> second</w:t>
      </w:r>
      <w:r w:rsidR="00F12FBC">
        <w:t xml:space="preserve"> </w:t>
      </w:r>
      <w:r w:rsidR="001C692E">
        <w:t xml:space="preserve">main trial </w:t>
      </w:r>
      <w:r w:rsidR="00F12FBC">
        <w:t>in order to determine the re</w:t>
      </w:r>
      <w:r w:rsidR="005942E2">
        <w:t xml:space="preserve">producibility </w:t>
      </w:r>
      <w:r w:rsidR="00F12FBC">
        <w:t xml:space="preserve">of </w:t>
      </w:r>
      <w:r w:rsidR="00996EBA">
        <w:t xml:space="preserve">the </w:t>
      </w:r>
      <w:r w:rsidR="00E53AF2">
        <w:t xml:space="preserve">neuromuscular </w:t>
      </w:r>
      <w:r w:rsidR="00F12FBC">
        <w:t>fatigue</w:t>
      </w:r>
      <w:r w:rsidR="005942E2">
        <w:t xml:space="preserve"> measurements</w:t>
      </w:r>
      <w:r w:rsidR="00F12FBC">
        <w:t xml:space="preserve">.  Each visit was separated by at least </w:t>
      </w:r>
      <w:r w:rsidR="00C44E0F">
        <w:t>seven</w:t>
      </w:r>
      <w:r w:rsidR="00F12FBC">
        <w:t xml:space="preserve"> days to ensure f</w:t>
      </w:r>
      <w:r w:rsidR="00003113">
        <w:t>ull recovery</w:t>
      </w:r>
      <w:r>
        <w:t>,</w:t>
      </w:r>
      <w:r w:rsidR="00003113">
        <w:t xml:space="preserve"> and </w:t>
      </w:r>
      <w:r>
        <w:t xml:space="preserve">was </w:t>
      </w:r>
      <w:r w:rsidR="00003113">
        <w:t>completed on an</w:t>
      </w:r>
      <w:r w:rsidR="00F12FBC">
        <w:t xml:space="preserve"> indoor running track where the </w:t>
      </w:r>
      <w:r w:rsidR="00F733B1">
        <w:t xml:space="preserve">environmental conditions </w:t>
      </w:r>
      <w:r w:rsidR="0082328F">
        <w:t>remained</w:t>
      </w:r>
      <w:r w:rsidR="00F733B1">
        <w:t xml:space="preserve"> constant </w:t>
      </w:r>
      <w:r w:rsidR="00F12FBC">
        <w:t>(</w:t>
      </w:r>
      <w:r w:rsidR="00F733B1" w:rsidRPr="00B3324C">
        <w:rPr>
          <w:szCs w:val="24"/>
        </w:rPr>
        <w:t>temperature</w:t>
      </w:r>
      <w:r w:rsidR="00F733B1">
        <w:rPr>
          <w:szCs w:val="24"/>
        </w:rPr>
        <w:t>,</w:t>
      </w:r>
      <w:r w:rsidR="00F733B1" w:rsidRPr="00B3324C">
        <w:rPr>
          <w:szCs w:val="24"/>
        </w:rPr>
        <w:t xml:space="preserve"> </w:t>
      </w:r>
      <w:r w:rsidR="00F733B1">
        <w:rPr>
          <w:szCs w:val="24"/>
        </w:rPr>
        <w:t xml:space="preserve">19 </w:t>
      </w:r>
      <w:r w:rsidR="00F733B1">
        <w:rPr>
          <w:rFonts w:cs="Calibri"/>
          <w:szCs w:val="24"/>
        </w:rPr>
        <w:t>±</w:t>
      </w:r>
      <w:r w:rsidR="00F733B1">
        <w:rPr>
          <w:szCs w:val="24"/>
        </w:rPr>
        <w:t xml:space="preserve"> 1</w:t>
      </w:r>
      <w:r w:rsidR="00F733B1" w:rsidRPr="00B3324C">
        <w:rPr>
          <w:szCs w:val="24"/>
        </w:rPr>
        <w:t>°C</w:t>
      </w:r>
      <w:r w:rsidR="00F733B1">
        <w:rPr>
          <w:szCs w:val="24"/>
        </w:rPr>
        <w:t xml:space="preserve">; humidity, 34 </w:t>
      </w:r>
      <w:r w:rsidR="00F733B1">
        <w:rPr>
          <w:rFonts w:cs="Calibri"/>
          <w:szCs w:val="24"/>
        </w:rPr>
        <w:t>±</w:t>
      </w:r>
      <w:r w:rsidR="00F733B1">
        <w:rPr>
          <w:szCs w:val="24"/>
        </w:rPr>
        <w:t xml:space="preserve"> 1%</w:t>
      </w:r>
      <w:r w:rsidR="008E7A44">
        <w:t xml:space="preserve">). </w:t>
      </w:r>
      <w:r>
        <w:t>N</w:t>
      </w:r>
      <w:r w:rsidR="00F12FBC">
        <w:t>euromuscular function</w:t>
      </w:r>
      <w:r w:rsidR="003003C8">
        <w:t xml:space="preserve"> and</w:t>
      </w:r>
      <w:r w:rsidR="00F12FBC">
        <w:t xml:space="preserve"> corticospinal excitability</w:t>
      </w:r>
      <w:r w:rsidR="003003C8">
        <w:t xml:space="preserve"> </w:t>
      </w:r>
      <w:r w:rsidR="00740C91">
        <w:t>were</w:t>
      </w:r>
      <w:r w:rsidR="003003C8">
        <w:t xml:space="preserve"> assessed at baseline and then </w:t>
      </w:r>
      <w:r w:rsidR="00740C91">
        <w:t xml:space="preserve">at HT (45 min), FT (90 min) and following ET (120 min).  </w:t>
      </w:r>
    </w:p>
    <w:p w14:paraId="26248205" w14:textId="77777777" w:rsidR="00F733B1" w:rsidRDefault="00F733B1" w:rsidP="005A1E60">
      <w:pPr>
        <w:spacing w:after="0" w:line="420" w:lineRule="exact"/>
        <w:jc w:val="both"/>
      </w:pPr>
    </w:p>
    <w:p w14:paraId="029CB888" w14:textId="77777777" w:rsidR="00F733B1" w:rsidRDefault="00F733B1" w:rsidP="005A1E60">
      <w:pPr>
        <w:spacing w:after="0" w:line="420" w:lineRule="exact"/>
        <w:jc w:val="both"/>
        <w:rPr>
          <w:b/>
        </w:rPr>
      </w:pPr>
      <w:r>
        <w:rPr>
          <w:b/>
        </w:rPr>
        <w:t>Procedures</w:t>
      </w:r>
    </w:p>
    <w:p w14:paraId="4733C6D7" w14:textId="7463EAE6" w:rsidR="00F733B1" w:rsidRDefault="00330786" w:rsidP="005A1E60">
      <w:pPr>
        <w:spacing w:after="0" w:line="420" w:lineRule="exact"/>
        <w:jc w:val="both"/>
        <w:rPr>
          <w:b/>
        </w:rPr>
      </w:pPr>
      <w:r>
        <w:rPr>
          <w:b/>
        </w:rPr>
        <w:t>Practice trial</w:t>
      </w:r>
      <w:r w:rsidR="001C692E">
        <w:rPr>
          <w:b/>
        </w:rPr>
        <w:t>s</w:t>
      </w:r>
    </w:p>
    <w:p w14:paraId="7F1FB391" w14:textId="645151CC" w:rsidR="001A7EA0" w:rsidRDefault="002671C0" w:rsidP="005A1E60">
      <w:pPr>
        <w:spacing w:after="0" w:line="420" w:lineRule="exact"/>
        <w:jc w:val="both"/>
      </w:pPr>
      <w:r>
        <w:t>On the first practice visit participants completed a</w:t>
      </w:r>
      <w:r w:rsidR="001A7EA0">
        <w:t xml:space="preserve"> standardised warm up</w:t>
      </w:r>
      <w:r w:rsidR="00BF57D4">
        <w:t xml:space="preserve"> (consisting of running, dynamic stretching</w:t>
      </w:r>
      <w:r>
        <w:t>,</w:t>
      </w:r>
      <w:r w:rsidR="00BF57D4">
        <w:t xml:space="preserve"> and ball dribbling drills)</w:t>
      </w:r>
      <w:r w:rsidR="001A7EA0">
        <w:t xml:space="preserve"> </w:t>
      </w:r>
      <w:r>
        <w:t xml:space="preserve">followed by a progressive shuttle run test to exhaustion to estimate </w:t>
      </w:r>
      <w:r w:rsidR="001A7EA0">
        <w:t>V̇O</w:t>
      </w:r>
      <w:r w:rsidR="001A7EA0" w:rsidRPr="0037378F">
        <w:rPr>
          <w:vertAlign w:val="subscript"/>
        </w:rPr>
        <w:t>2</w:t>
      </w:r>
      <w:r w:rsidR="001A7EA0">
        <w:rPr>
          <w:vertAlign w:val="subscript"/>
        </w:rPr>
        <w:t xml:space="preserve">max </w:t>
      </w:r>
      <w:r w:rsidR="00E53AF2">
        <w:fldChar w:fldCharType="begin"/>
      </w:r>
      <w:r w:rsidR="008B0000">
        <w:instrText xml:space="preserve"> ADDIN EN.CITE &lt;EndNote&gt;&lt;Cite&gt;&lt;Author&gt;Ramsbottom&lt;/Author&gt;&lt;Year&gt;1988&lt;/Year&gt;&lt;RecNum&gt;12&lt;/RecNum&gt;&lt;DisplayText&gt;(Ramsbottom et al. 1988)&lt;/DisplayText&gt;&lt;record&gt;&lt;rec-number&gt;12&lt;/rec-number&gt;&lt;foreign-keys&gt;&lt;key app="EN" db-id="p2fesastt0ve94e0vvzv0f91dzfaptesfaww" timestamp="1443621331"&gt;12&lt;/key&gt;&lt;/foreign-keys&gt;&lt;ref-type name="Journal Article"&gt;17&lt;/ref-type&gt;&lt;contributors&gt;&lt;authors&gt;&lt;author&gt;Ramsbottom, R.&lt;/author&gt;&lt;author&gt;Brewer, J.&lt;/author&gt;&lt;author&gt;Williams, C.&lt;/author&gt;&lt;/authors&gt;&lt;/contributors&gt;&lt;auth-address&gt;Department of Physical Education and Sports Science, University of Technology, Loughborough, Leicestershire.&lt;/auth-address&gt;&lt;titles&gt;&lt;title&gt;A progressive shuttle run test to estimate maximal oxygen uptake&lt;/title&gt;&lt;secondary-title&gt;Br J Sports Med&lt;/secondary-title&gt;&lt;alt-title&gt;British journal of sports medicine&lt;/alt-title&gt;&lt;/titles&gt;&lt;periodical&gt;&lt;full-title&gt;Br J Sports Med&lt;/full-title&gt;&lt;abbr-1&gt;British journal of sports medicine&lt;/abbr-1&gt;&lt;/periodical&gt;&lt;alt-periodical&gt;&lt;full-title&gt;Br J Sports Med&lt;/full-title&gt;&lt;abbr-1&gt;British journal of sports medicine&lt;/abbr-1&gt;&lt;/alt-periodical&gt;&lt;pages&gt;141-4&lt;/pages&gt;&lt;volume&gt;22&lt;/volume&gt;&lt;number&gt;4&lt;/number&gt;&lt;keywords&gt;&lt;keyword&gt;Adult&lt;/keyword&gt;&lt;keyword&gt;Exercise Test/methods&lt;/keyword&gt;&lt;keyword&gt;Female&lt;/keyword&gt;&lt;keyword&gt;Heart Rate&lt;/keyword&gt;&lt;keyword&gt;Humans&lt;/keyword&gt;&lt;keyword&gt;Male&lt;/keyword&gt;&lt;keyword&gt;*Oxygen Consumption&lt;/keyword&gt;&lt;keyword&gt;Physical Endurance&lt;/keyword&gt;&lt;keyword&gt;Predictive Value of Tests&lt;/keyword&gt;&lt;keyword&gt;*Running&lt;/keyword&gt;&lt;/keywords&gt;&lt;dates&gt;&lt;year&gt;1988&lt;/year&gt;&lt;pub-dates&gt;&lt;date&gt;Dec&lt;/date&gt;&lt;/pub-dates&gt;&lt;/dates&gt;&lt;isbn&gt;0306-3674 (Print)&amp;#xD;0306-3674 (Linking)&lt;/isbn&gt;&lt;accession-num&gt;3228681&lt;/accession-num&gt;&lt;urls&gt;&lt;related-urls&gt;&lt;url&gt;http://www.ncbi.nlm.nih.gov/pubmed/3228681&lt;/url&gt;&lt;/related-urls&gt;&lt;/urls&gt;&lt;custom2&gt;1478728&lt;/custom2&gt;&lt;/record&gt;&lt;/Cite&gt;&lt;/EndNote&gt;</w:instrText>
      </w:r>
      <w:r w:rsidR="00E53AF2">
        <w:fldChar w:fldCharType="separate"/>
      </w:r>
      <w:r w:rsidR="008B0000">
        <w:rPr>
          <w:noProof/>
        </w:rPr>
        <w:t>(Ramsbottom et al. 1988)</w:t>
      </w:r>
      <w:r w:rsidR="00E53AF2">
        <w:fldChar w:fldCharType="end"/>
      </w:r>
      <w:r w:rsidR="00EC14C9">
        <w:t xml:space="preserve">.  </w:t>
      </w:r>
      <w:r w:rsidR="007C1CF6">
        <w:t>A</w:t>
      </w:r>
      <w:r w:rsidR="00EC14C9">
        <w:t>ll participants reached</w:t>
      </w:r>
      <w:r w:rsidR="007C1CF6">
        <w:t xml:space="preserve"> at least,</w:t>
      </w:r>
      <w:r w:rsidR="00EC14C9">
        <w:t xml:space="preserve"> level 12 on the progressive shuttle test and</w:t>
      </w:r>
      <w:r w:rsidR="00682A6C">
        <w:t xml:space="preserve"> </w:t>
      </w:r>
      <w:r>
        <w:t>th</w:t>
      </w:r>
      <w:r w:rsidR="00EC14C9">
        <w:t xml:space="preserve">is </w:t>
      </w:r>
      <w:r>
        <w:t>result was used to</w:t>
      </w:r>
      <w:r w:rsidR="00682A6C">
        <w:t xml:space="preserve"> determine the intensity of the main trials</w:t>
      </w:r>
      <w:r>
        <w:t xml:space="preserve"> </w:t>
      </w:r>
      <w:r w:rsidR="008827AD">
        <w:fldChar w:fldCharType="begin"/>
      </w:r>
      <w:r w:rsidR="009643E7">
        <w:instrText xml:space="preserve"> ADDIN EN.CITE &lt;EndNote&gt;&lt;Cite&gt;&lt;Author&gt;Russell&lt;/Author&gt;&lt;Year&gt;2011&lt;/Year&gt;&lt;RecNum&gt;5&lt;/RecNum&gt;&lt;DisplayText&gt;(Russell et al. 2011)&lt;/DisplayText&gt;&lt;record&gt;&lt;rec-number&gt;5&lt;/rec-number&gt;&lt;foreign-keys&gt;&lt;key app="EN" db-id="p2fesastt0ve94e0vvzv0f91dzfaptesfaww" timestamp="1443610026"&gt;5&lt;/key&gt;&lt;/foreign-keys&gt;&lt;ref-type name="Journal Article"&gt;17&lt;/ref-type&gt;&lt;contributors&gt;&lt;authors&gt;&lt;author&gt;Russell, M.&lt;/author&gt;&lt;author&gt;Rees, G.&lt;/author&gt;&lt;author&gt;Benton, D.&lt;/author&gt;&lt;author&gt;Kingsley, M.&lt;/author&gt;&lt;/authors&gt;&lt;/contributors&gt;&lt;auth-address&gt;Moulton College, Sports Studies, Northampton, United Kingdom.&lt;/auth-address&gt;&lt;titles&gt;&lt;title&gt;An exercise protocol that replicates soccer match-play&lt;/title&gt;&lt;secondary-title&gt;Int J Sports Med&lt;/secondary-title&gt;&lt;alt-title&gt;International journal of sports medicine&lt;/alt-title&gt;&lt;/titles&gt;&lt;periodical&gt;&lt;full-title&gt;Int J Sports Med&lt;/full-title&gt;&lt;abbr-1&gt;International journal of sports medicine&lt;/abbr-1&gt;&lt;/periodical&gt;&lt;alt-periodical&gt;&lt;full-title&gt;Int J Sports Med&lt;/full-title&gt;&lt;abbr-1&gt;International journal of sports medicine&lt;/abbr-1&gt;&lt;/alt-periodical&gt;&lt;pages&gt;511-8&lt;/pages&gt;&lt;volume&gt;32&lt;/volume&gt;&lt;number&gt;7&lt;/number&gt;&lt;keywords&gt;&lt;keyword&gt;Adolescent&lt;/keyword&gt;&lt;keyword&gt;Beverages&lt;/keyword&gt;&lt;keyword&gt;Blood Glucose/metabolism&lt;/keyword&gt;&lt;keyword&gt;Electrolytes/administration &amp;amp; dosage&lt;/keyword&gt;&lt;keyword&gt;Exercise/*physiology&lt;/keyword&gt;&lt;keyword&gt;Exercise Test/*methods&lt;/keyword&gt;&lt;keyword&gt;Heart Rate&lt;/keyword&gt;&lt;keyword&gt;Humans&lt;/keyword&gt;&lt;keyword&gt;Isotonic Solutions/administration &amp;amp; dosage&lt;/keyword&gt;&lt;keyword&gt;Lactic Acid&lt;/keyword&gt;&lt;keyword&gt;Male&lt;/keyword&gt;&lt;keyword&gt;Soccer/*physiology&lt;/keyword&gt;&lt;keyword&gt;Time Factors&lt;/keyword&gt;&lt;/keywords&gt;&lt;dates&gt;&lt;year&gt;2011&lt;/year&gt;&lt;pub-dates&gt;&lt;date&gt;Jul&lt;/date&gt;&lt;/pub-dates&gt;&lt;/dates&gt;&lt;isbn&gt;1439-3964 (Electronic)&amp;#xD;0172-4622 (Linking)&lt;/isbn&gt;&lt;accession-num&gt;21472627&lt;/accession-num&gt;&lt;urls&gt;&lt;related-urls&gt;&lt;url&gt;http://www.ncbi.nlm.nih.gov/pubmed/21472627&lt;/url&gt;&lt;/related-urls&gt;&lt;/urls&gt;&lt;electronic-resource-num&gt;10.1055/s-0031-1273742&lt;/electronic-resource-num&gt;&lt;/record&gt;&lt;/Cite&gt;&lt;/EndNote&gt;</w:instrText>
      </w:r>
      <w:r w:rsidR="008827AD">
        <w:fldChar w:fldCharType="separate"/>
      </w:r>
      <w:r w:rsidR="009643E7">
        <w:rPr>
          <w:noProof/>
        </w:rPr>
        <w:t>(Russell et al. 2011)</w:t>
      </w:r>
      <w:r w:rsidR="008827AD">
        <w:fldChar w:fldCharType="end"/>
      </w:r>
      <w:r w:rsidR="001A7EA0">
        <w:t xml:space="preserve">.  </w:t>
      </w:r>
      <w:r w:rsidR="001C692E">
        <w:t xml:space="preserve">During the second practice trial </w:t>
      </w:r>
      <w:r w:rsidR="001A7EA0">
        <w:t xml:space="preserve">participants were </w:t>
      </w:r>
      <w:r w:rsidR="00682A6C">
        <w:t xml:space="preserve">habituated </w:t>
      </w:r>
      <w:r w:rsidR="001A7EA0">
        <w:t>with the techniques to assess neuromuscular function</w:t>
      </w:r>
      <w:r>
        <w:t>,</w:t>
      </w:r>
      <w:r w:rsidR="001A7EA0">
        <w:t xml:space="preserve"> and </w:t>
      </w:r>
      <w:r w:rsidR="00330786">
        <w:t>completed the</w:t>
      </w:r>
      <w:r w:rsidR="001A7EA0">
        <w:t xml:space="preserve"> 120 min SMS</w:t>
      </w:r>
      <w:r w:rsidR="00330786">
        <w:t xml:space="preserve"> protocol</w:t>
      </w:r>
      <w:r>
        <w:t xml:space="preserve"> (described below)</w:t>
      </w:r>
      <w:r w:rsidR="001A7EA0">
        <w:t>.</w:t>
      </w:r>
    </w:p>
    <w:p w14:paraId="76D1BF19" w14:textId="77777777" w:rsidR="00CC0D51" w:rsidRDefault="00CC0D51" w:rsidP="005A1E60">
      <w:pPr>
        <w:spacing w:after="0" w:line="420" w:lineRule="exact"/>
        <w:jc w:val="both"/>
      </w:pPr>
    </w:p>
    <w:p w14:paraId="7B55E9FB" w14:textId="77777777" w:rsidR="001A7EA0" w:rsidRDefault="001A7EA0" w:rsidP="005A1E60">
      <w:pPr>
        <w:spacing w:after="0" w:line="420" w:lineRule="exact"/>
        <w:jc w:val="both"/>
        <w:rPr>
          <w:b/>
        </w:rPr>
      </w:pPr>
      <w:r>
        <w:rPr>
          <w:b/>
        </w:rPr>
        <w:t>Main trial procedures</w:t>
      </w:r>
    </w:p>
    <w:p w14:paraId="53BE30D2" w14:textId="40C7961A" w:rsidR="008827AD" w:rsidRDefault="00BF57D4" w:rsidP="005A1E60">
      <w:pPr>
        <w:spacing w:after="0" w:line="420" w:lineRule="exact"/>
        <w:jc w:val="both"/>
      </w:pPr>
      <w:r>
        <w:t>Upon arrival at the laboratory</w:t>
      </w:r>
      <w:r w:rsidR="002671C0">
        <w:t>,</w:t>
      </w:r>
      <w:r>
        <w:t xml:space="preserve"> body mass and stature were recorded (Seca GmbH &amp; Co., Germany) before the consumption of a standardised breakfast (cereals and milk; equating to 10% of participants’ daily calorific intake) and 500 m</w:t>
      </w:r>
      <w:r w:rsidR="00330786">
        <w:t>L</w:t>
      </w:r>
      <w:r>
        <w:t xml:space="preserve"> of </w:t>
      </w:r>
      <w:r w:rsidR="00682A6C">
        <w:t xml:space="preserve">mineral </w:t>
      </w:r>
      <w:r>
        <w:t xml:space="preserve">water.  Participants then rested for 90 min before baseline </w:t>
      </w:r>
      <w:r>
        <w:lastRenderedPageBreak/>
        <w:t>neuromuscular function was assessed</w:t>
      </w:r>
      <w:r w:rsidR="0054482B">
        <w:t xml:space="preserve"> </w:t>
      </w:r>
      <w:r w:rsidR="00330786">
        <w:t>(described below)</w:t>
      </w:r>
      <w:r>
        <w:t>.  Following this assessment</w:t>
      </w:r>
      <w:r w:rsidR="000A1096">
        <w:t>,</w:t>
      </w:r>
      <w:r>
        <w:t xml:space="preserve"> </w:t>
      </w:r>
      <w:r w:rsidR="00330786">
        <w:t xml:space="preserve">and a </w:t>
      </w:r>
      <w:r>
        <w:t>standardised warm</w:t>
      </w:r>
      <w:r w:rsidR="00996EBA">
        <w:t>-</w:t>
      </w:r>
      <w:r>
        <w:t>up</w:t>
      </w:r>
      <w:r w:rsidR="00330786">
        <w:t xml:space="preserve">, </w:t>
      </w:r>
      <w:r>
        <w:t>participants consumed a further 300 m</w:t>
      </w:r>
      <w:r w:rsidR="00330786">
        <w:t>L</w:t>
      </w:r>
      <w:r>
        <w:t xml:space="preserve"> of water.  </w:t>
      </w:r>
      <w:r w:rsidR="00CA5976">
        <w:t>At HT 500 m</w:t>
      </w:r>
      <w:r w:rsidR="00330786">
        <w:t>L</w:t>
      </w:r>
      <w:r w:rsidR="00CA5976">
        <w:t xml:space="preserve"> of water was consumed and at FT, following the recording of all data, participants were given a further 300 m</w:t>
      </w:r>
      <w:r w:rsidR="00330786">
        <w:t>L</w:t>
      </w:r>
      <w:r w:rsidR="00CA5976">
        <w:t xml:space="preserve"> of water and two 66 g </w:t>
      </w:r>
      <w:r w:rsidR="00D6133F">
        <w:t>caffeine</w:t>
      </w:r>
      <w:r w:rsidR="00CA5976">
        <w:t>-free electrolyte gels (IsoGel, High5 Nutrition Ltd, UK).  A schematic of the main trial procedure can be seen in Figure 1.</w:t>
      </w:r>
    </w:p>
    <w:p w14:paraId="7186A39F" w14:textId="77777777" w:rsidR="000B3AD4" w:rsidRPr="00F12FBC" w:rsidRDefault="000B3AD4" w:rsidP="005A1E60">
      <w:pPr>
        <w:spacing w:after="0" w:line="420" w:lineRule="exact"/>
        <w:jc w:val="both"/>
      </w:pPr>
    </w:p>
    <w:p w14:paraId="2186EA8C" w14:textId="0131BE8D" w:rsidR="00E95547" w:rsidRDefault="00E95547" w:rsidP="005A1E60">
      <w:pPr>
        <w:spacing w:after="0" w:line="420" w:lineRule="exact"/>
        <w:jc w:val="both"/>
        <w:rPr>
          <w:b/>
        </w:rPr>
      </w:pPr>
      <w:r>
        <w:rPr>
          <w:b/>
        </w:rPr>
        <w:t>Soccer match simulation</w:t>
      </w:r>
      <w:r w:rsidR="0094435E">
        <w:rPr>
          <w:b/>
        </w:rPr>
        <w:t xml:space="preserve"> (SMS)</w:t>
      </w:r>
    </w:p>
    <w:p w14:paraId="49201979" w14:textId="57EAD46A" w:rsidR="007875FD" w:rsidRDefault="002671C0" w:rsidP="005A1E60">
      <w:pPr>
        <w:spacing w:after="0" w:line="420" w:lineRule="exact"/>
        <w:jc w:val="both"/>
      </w:pPr>
      <w:r>
        <w:t>T</w:t>
      </w:r>
      <w:r w:rsidR="00E95547">
        <w:t xml:space="preserve">he SMS involved two 45 min halves of </w:t>
      </w:r>
      <w:r w:rsidR="00CC0D51">
        <w:t>soccer</w:t>
      </w:r>
      <w:r>
        <w:t>-</w:t>
      </w:r>
      <w:r w:rsidR="00E95547">
        <w:t>specific activity separated by a 15 min rest (HT)</w:t>
      </w:r>
      <w:r w:rsidR="00C44E0F">
        <w:t>, followed by a 30 min ET period</w:t>
      </w:r>
      <w:r w:rsidR="00E95547">
        <w:t xml:space="preserve">.  </w:t>
      </w:r>
      <w:r w:rsidR="00CC0D51">
        <w:t xml:space="preserve">Each half of the SMS consisted of </w:t>
      </w:r>
      <w:r w:rsidR="00C44E0F">
        <w:t>seven</w:t>
      </w:r>
      <w:r>
        <w:t>, 4.5 min</w:t>
      </w:r>
      <w:r w:rsidR="00CC0D51">
        <w:t xml:space="preserve"> blocks (3 blocks during each ET period) of intermittent activity and ball dribbling tests</w:t>
      </w:r>
      <w:r w:rsidR="00EC14C9">
        <w:t xml:space="preserve"> over 20 m</w:t>
      </w:r>
      <w:r w:rsidR="00CC0D51">
        <w:t xml:space="preserve">.  Each 4.5 min block </w:t>
      </w:r>
      <w:r>
        <w:t xml:space="preserve">comprised </w:t>
      </w:r>
      <w:r w:rsidR="00933A24">
        <w:t>3 × 3</w:t>
      </w:r>
      <w:r w:rsidR="00CC0D51">
        <w:t xml:space="preserve"> cycles of </w:t>
      </w:r>
      <w:r w:rsidR="001C692E">
        <w:t xml:space="preserve">intermittent exercise consisting of </w:t>
      </w:r>
      <w:r w:rsidR="00CC0D51">
        <w:t>walks</w:t>
      </w:r>
      <w:r w:rsidR="001C692E">
        <w:t xml:space="preserve">, </w:t>
      </w:r>
      <w:r w:rsidR="00CC0D51">
        <w:t>side step</w:t>
      </w:r>
      <w:r w:rsidR="001C692E">
        <w:t>s</w:t>
      </w:r>
      <w:r w:rsidR="00CC0D51">
        <w:t>, dribble</w:t>
      </w:r>
      <w:r w:rsidR="001C692E">
        <w:t>s, jogs</w:t>
      </w:r>
      <w:r w:rsidR="00C76273">
        <w:t xml:space="preserve"> (</w:t>
      </w:r>
      <w:r w:rsidR="002A4272">
        <w:t>40</w:t>
      </w:r>
      <w:r w:rsidR="00C76273">
        <w:t>% VO</w:t>
      </w:r>
      <w:r w:rsidR="00C76273">
        <w:rPr>
          <w:vertAlign w:val="subscript"/>
        </w:rPr>
        <w:t>2max</w:t>
      </w:r>
      <w:r w:rsidR="00C76273">
        <w:t>)</w:t>
      </w:r>
      <w:r w:rsidR="002A4272">
        <w:t>, strides (85% VO</w:t>
      </w:r>
      <w:r w:rsidR="002A4272">
        <w:rPr>
          <w:vertAlign w:val="subscript"/>
        </w:rPr>
        <w:t>2max</w:t>
      </w:r>
      <w:r w:rsidR="002A4272">
        <w:t>)</w:t>
      </w:r>
      <w:r w:rsidR="001C692E">
        <w:t xml:space="preserve"> and </w:t>
      </w:r>
      <w:r w:rsidR="00C76273">
        <w:t xml:space="preserve">maximal intensity </w:t>
      </w:r>
      <w:r w:rsidR="001C692E">
        <w:t>s</w:t>
      </w:r>
      <w:r w:rsidR="00CC0D51">
        <w:t>print</w:t>
      </w:r>
      <w:r w:rsidR="001C692E">
        <w:t>s</w:t>
      </w:r>
      <w:r>
        <w:t xml:space="preserve"> over 20 m</w:t>
      </w:r>
      <w:r w:rsidR="00C76273">
        <w:t xml:space="preserve"> all in keeping with an audible beep</w:t>
      </w:r>
      <w:r w:rsidR="001C692E">
        <w:t xml:space="preserve">, as previously described and validated </w:t>
      </w:r>
      <w:r w:rsidR="003003C8">
        <w:t xml:space="preserve">by </w:t>
      </w:r>
      <w:r w:rsidR="001C692E">
        <w:t xml:space="preserve">Russell </w:t>
      </w:r>
      <w:r w:rsidR="001C692E" w:rsidRPr="00923ED9">
        <w:t>et al</w:t>
      </w:r>
      <w:r w:rsidR="001C692E" w:rsidRPr="00823724">
        <w:rPr>
          <w:i/>
        </w:rPr>
        <w:t>.</w:t>
      </w:r>
      <w:r w:rsidR="001C692E">
        <w:t xml:space="preserve"> </w:t>
      </w:r>
      <w:r w:rsidR="001C692E">
        <w:fldChar w:fldCharType="begin"/>
      </w:r>
      <w:r w:rsidR="008B0000">
        <w:instrText xml:space="preserve"> ADDIN EN.CITE &lt;EndNote&gt;&lt;Cite ExcludeAuth="1"&gt;&lt;Author&gt;Russell&lt;/Author&gt;&lt;Year&gt;2011&lt;/Year&gt;&lt;RecNum&gt;5&lt;/RecNum&gt;&lt;DisplayText&gt;(2011)&lt;/DisplayText&gt;&lt;record&gt;&lt;rec-number&gt;5&lt;/rec-number&gt;&lt;foreign-keys&gt;&lt;key app="EN" db-id="p2fesastt0ve94e0vvzv0f91dzfaptesfaww" timestamp="1443610026"&gt;5&lt;/key&gt;&lt;/foreign-keys&gt;&lt;ref-type name="Journal Article"&gt;17&lt;/ref-type&gt;&lt;contributors&gt;&lt;authors&gt;&lt;author&gt;Russell, M.&lt;/author&gt;&lt;author&gt;Rees, G.&lt;/author&gt;&lt;author&gt;Benton, D.&lt;/author&gt;&lt;author&gt;Kingsley, M.&lt;/author&gt;&lt;/authors&gt;&lt;/contributors&gt;&lt;auth-address&gt;Moulton College, Sports Studies, Northampton, United Kingdom.&lt;/auth-address&gt;&lt;titles&gt;&lt;title&gt;An exercise protocol that replicates soccer match-play&lt;/title&gt;&lt;secondary-title&gt;Int J Sports Med&lt;/secondary-title&gt;&lt;alt-title&gt;International journal of sports medicine&lt;/alt-title&gt;&lt;/titles&gt;&lt;periodical&gt;&lt;full-title&gt;Int J Sports Med&lt;/full-title&gt;&lt;abbr-1&gt;International journal of sports medicine&lt;/abbr-1&gt;&lt;/periodical&gt;&lt;alt-periodical&gt;&lt;full-title&gt;Int J Sports Med&lt;/full-title&gt;&lt;abbr-1&gt;International journal of sports medicine&lt;/abbr-1&gt;&lt;/alt-periodical&gt;&lt;pages&gt;511-8&lt;/pages&gt;&lt;volume&gt;32&lt;/volume&gt;&lt;number&gt;7&lt;/number&gt;&lt;keywords&gt;&lt;keyword&gt;Adolescent&lt;/keyword&gt;&lt;keyword&gt;Beverages&lt;/keyword&gt;&lt;keyword&gt;Blood Glucose/metabolism&lt;/keyword&gt;&lt;keyword&gt;Electrolytes/administration &amp;amp; dosage&lt;/keyword&gt;&lt;keyword&gt;Exercise/*physiology&lt;/keyword&gt;&lt;keyword&gt;Exercise Test/*methods&lt;/keyword&gt;&lt;keyword&gt;Heart Rate&lt;/keyword&gt;&lt;keyword&gt;Humans&lt;/keyword&gt;&lt;keyword&gt;Isotonic Solutions/administration &amp;amp; dosage&lt;/keyword&gt;&lt;keyword&gt;Lactic Acid&lt;/keyword&gt;&lt;keyword&gt;Male&lt;/keyword&gt;&lt;keyword&gt;Soccer/*physiology&lt;/keyword&gt;&lt;keyword&gt;Time Factors&lt;/keyword&gt;&lt;/keywords&gt;&lt;dates&gt;&lt;year&gt;2011&lt;/year&gt;&lt;pub-dates&gt;&lt;date&gt;Jul&lt;/date&gt;&lt;/pub-dates&gt;&lt;/dates&gt;&lt;isbn&gt;1439-3964 (Electronic)&amp;#xD;0172-4622 (Linking)&lt;/isbn&gt;&lt;accession-num&gt;21472627&lt;/accession-num&gt;&lt;urls&gt;&lt;related-urls&gt;&lt;url&gt;http://www.ncbi.nlm.nih.gov/pubmed/21472627&lt;/url&gt;&lt;/related-urls&gt;&lt;/urls&gt;&lt;electronic-resource-num&gt;10.1055/s-0031-1273742&lt;/electronic-resource-num&gt;&lt;/record&gt;&lt;/Cite&gt;&lt;/EndNote&gt;</w:instrText>
      </w:r>
      <w:r w:rsidR="001C692E">
        <w:fldChar w:fldCharType="separate"/>
      </w:r>
      <w:r w:rsidR="008B0000">
        <w:rPr>
          <w:noProof/>
        </w:rPr>
        <w:t>(2011)</w:t>
      </w:r>
      <w:r w:rsidR="001C692E">
        <w:fldChar w:fldCharType="end"/>
      </w:r>
      <w:r w:rsidR="00CC0D51">
        <w:t xml:space="preserve">. </w:t>
      </w:r>
      <w:r w:rsidR="003003C8">
        <w:t xml:space="preserve"> </w:t>
      </w:r>
      <w:r w:rsidR="00E95547">
        <w:t xml:space="preserve">At FT, following the measurement of neuromuscular function, a </w:t>
      </w:r>
      <w:r w:rsidR="00C44E0F">
        <w:t>five</w:t>
      </w:r>
      <w:r w:rsidR="00E95547">
        <w:t xml:space="preserve"> min passive recovery period was </w:t>
      </w:r>
      <w:r w:rsidR="007875FD">
        <w:t>undertaken</w:t>
      </w:r>
      <w:r w:rsidR="00E95547">
        <w:t xml:space="preserve"> before ET.  The ET</w:t>
      </w:r>
      <w:r w:rsidR="007875FD">
        <w:t xml:space="preserve"> period</w:t>
      </w:r>
      <w:r w:rsidR="00E95547">
        <w:t xml:space="preserve"> consi</w:t>
      </w:r>
      <w:r w:rsidR="00CC0D51">
        <w:t>sted of two 15 min halves</w:t>
      </w:r>
      <w:r w:rsidR="00330786">
        <w:t xml:space="preserve">, </w:t>
      </w:r>
      <w:r w:rsidR="00CC0D51">
        <w:t xml:space="preserve">interspersed </w:t>
      </w:r>
      <w:r w:rsidR="007875FD">
        <w:t>by</w:t>
      </w:r>
      <w:r w:rsidR="00CC0D51">
        <w:t xml:space="preserve"> a </w:t>
      </w:r>
      <w:r w:rsidR="007875FD">
        <w:t>two</w:t>
      </w:r>
      <w:r w:rsidR="00CC0D51">
        <w:t xml:space="preserve"> min </w:t>
      </w:r>
      <w:r w:rsidR="00E95547">
        <w:t>break.  Due to the inclusion of ET and omission of measuring passing and shooting components, the protocol was a modified version of the previously used SMS</w:t>
      </w:r>
      <w:r w:rsidR="007875FD">
        <w:t xml:space="preserve">, which has been shown to be both valid and reliable when performed over 90 </w:t>
      </w:r>
      <w:r w:rsidR="007875FD">
        <w:fldChar w:fldCharType="begin"/>
      </w:r>
      <w:r w:rsidR="009643E7">
        <w:instrText xml:space="preserve"> ADDIN EN.CITE &lt;EndNote&gt;&lt;Cite&gt;&lt;Author&gt;Russell&lt;/Author&gt;&lt;Year&gt;2011&lt;/Year&gt;&lt;RecNum&gt;5&lt;/RecNum&gt;&lt;DisplayText&gt;(Russell et al. 2011)&lt;/DisplayText&gt;&lt;record&gt;&lt;rec-number&gt;5&lt;/rec-number&gt;&lt;foreign-keys&gt;&lt;key app="EN" db-id="p2fesastt0ve94e0vvzv0f91dzfaptesfaww" timestamp="1443610026"&gt;5&lt;/key&gt;&lt;/foreign-keys&gt;&lt;ref-type name="Journal Article"&gt;17&lt;/ref-type&gt;&lt;contributors&gt;&lt;authors&gt;&lt;author&gt;Russell, M.&lt;/author&gt;&lt;author&gt;Rees, G.&lt;/author&gt;&lt;author&gt;Benton, D.&lt;/author&gt;&lt;author&gt;Kingsley, M.&lt;/author&gt;&lt;/authors&gt;&lt;/contributors&gt;&lt;auth-address&gt;Moulton College, Sports Studies, Northampton, United Kingdom.&lt;/auth-address&gt;&lt;titles&gt;&lt;title&gt;An exercise protocol that replicates soccer match-play&lt;/title&gt;&lt;secondary-title&gt;Int J Sports Med&lt;/secondary-title&gt;&lt;alt-title&gt;International journal of sports medicine&lt;/alt-title&gt;&lt;/titles&gt;&lt;periodical&gt;&lt;full-title&gt;Int J Sports Med&lt;/full-title&gt;&lt;abbr-1&gt;International journal of sports medicine&lt;/abbr-1&gt;&lt;/periodical&gt;&lt;alt-periodical&gt;&lt;full-title&gt;Int J Sports Med&lt;/full-title&gt;&lt;abbr-1&gt;International journal of sports medicine&lt;/abbr-1&gt;&lt;/alt-periodical&gt;&lt;pages&gt;511-8&lt;/pages&gt;&lt;volume&gt;32&lt;/volume&gt;&lt;number&gt;7&lt;/number&gt;&lt;keywords&gt;&lt;keyword&gt;Adolescent&lt;/keyword&gt;&lt;keyword&gt;Beverages&lt;/keyword&gt;&lt;keyword&gt;Blood Glucose/metabolism&lt;/keyword&gt;&lt;keyword&gt;Electrolytes/administration &amp;amp; dosage&lt;/keyword&gt;&lt;keyword&gt;Exercise/*physiology&lt;/keyword&gt;&lt;keyword&gt;Exercise Test/*methods&lt;/keyword&gt;&lt;keyword&gt;Heart Rate&lt;/keyword&gt;&lt;keyword&gt;Humans&lt;/keyword&gt;&lt;keyword&gt;Isotonic Solutions/administration &amp;amp; dosage&lt;/keyword&gt;&lt;keyword&gt;Lactic Acid&lt;/keyword&gt;&lt;keyword&gt;Male&lt;/keyword&gt;&lt;keyword&gt;Soccer/*physiology&lt;/keyword&gt;&lt;keyword&gt;Time Factors&lt;/keyword&gt;&lt;/keywords&gt;&lt;dates&gt;&lt;year&gt;2011&lt;/year&gt;&lt;pub-dates&gt;&lt;date&gt;Jul&lt;/date&gt;&lt;/pub-dates&gt;&lt;/dates&gt;&lt;isbn&gt;1439-3964 (Electronic)&amp;#xD;0172-4622 (Linking)&lt;/isbn&gt;&lt;accession-num&gt;21472627&lt;/accession-num&gt;&lt;urls&gt;&lt;related-urls&gt;&lt;url&gt;http://www.ncbi.nlm.nih.gov/pubmed/21472627&lt;/url&gt;&lt;/related-urls&gt;&lt;/urls&gt;&lt;electronic-resource-num&gt;10.1055/s-0031-1273742&lt;/electronic-resource-num&gt;&lt;/record&gt;&lt;/Cite&gt;&lt;/EndNote&gt;</w:instrText>
      </w:r>
      <w:r w:rsidR="007875FD">
        <w:fldChar w:fldCharType="separate"/>
      </w:r>
      <w:r w:rsidR="009643E7">
        <w:rPr>
          <w:noProof/>
        </w:rPr>
        <w:t>(Russell et al. 2011)</w:t>
      </w:r>
      <w:r w:rsidR="007875FD">
        <w:fldChar w:fldCharType="end"/>
      </w:r>
      <w:r w:rsidR="007875FD">
        <w:t xml:space="preserve"> and 120 min </w:t>
      </w:r>
      <w:r w:rsidR="007875FD">
        <w:fldChar w:fldCharType="begin"/>
      </w:r>
      <w:r w:rsidR="009643E7">
        <w:instrText xml:space="preserve"> ADDIN EN.CITE &lt;EndNote&gt;&lt;Cite&gt;&lt;Author&gt;Harper&lt;/Author&gt;&lt;Year&gt;2016&lt;/Year&gt;&lt;RecNum&gt;55&lt;/RecNum&gt;&lt;DisplayText&gt;(Harper et al. 2016c)&lt;/DisplayText&gt;&lt;record&gt;&lt;rec-number&gt;55&lt;/rec-number&gt;&lt;foreign-keys&gt;&lt;key app="EN" db-id="p2fesastt0ve94e0vvzv0f91dzfaptesfaww" timestamp="1467036495"&gt;55&lt;/key&gt;&lt;/foreign-keys&gt;&lt;ref-type name="Journal Article"&gt;17&lt;/ref-type&gt;&lt;contributors&gt;&lt;authors&gt;&lt;author&gt;Harper, L. D.&lt;/author&gt;&lt;author&gt;Hunter, R.&lt;/author&gt;&lt;author&gt;Parker, P.&lt;/author&gt;&lt;author&gt;Goodall, S.&lt;/author&gt;&lt;author&gt;Thomas, K.&lt;/author&gt;&lt;author&gt;Howatson, G.&lt;/author&gt;&lt;author&gt;West, D. J.&lt;/author&gt;&lt;author&gt;Stevenson, E.&lt;/author&gt;&lt;author&gt;Russell, M.&lt;/author&gt;&lt;/authors&gt;&lt;/contributors&gt;&lt;auth-address&gt;1Sport, Exercise and Rehabilitation, Health and Life Sciences, Northumbria University, Newcastle upon Tyne, UK 2Water Research Group, School of Environmental Sciences and Development, Northwest University, Potchefstroom, South Africa.&lt;/auth-address&gt;&lt;titles&gt;&lt;title&gt;Test-retest reliability of physiological and performance responses to 120 minutes of simulated soccer match-play&lt;/title&gt;&lt;secondary-title&gt;J Strength Cond Res&lt;/secondary-title&gt;&lt;alt-title&gt;Journal of strength and conditioning research / National Strength &amp;amp; Conditioning Association&lt;/alt-title&gt;&lt;/titles&gt;&lt;periodical&gt;&lt;full-title&gt;J Strength Cond Res&lt;/full-title&gt;&lt;/periodical&gt;&lt;dates&gt;&lt;year&gt;2016&lt;/year&gt;&lt;pub-dates&gt;&lt;date&gt;Mar 3&lt;/date&gt;&lt;/pub-dates&gt;&lt;/dates&gt;&lt;isbn&gt;1533-4287 (Electronic)&amp;#xD;1064-8011 (Linking)&lt;/isbn&gt;&lt;accession-num&gt;26950356&lt;/accession-num&gt;&lt;urls&gt;&lt;related-urls&gt;&lt;url&gt;http://www.ncbi.nlm.nih.gov/pubmed/26950356&lt;/url&gt;&lt;/related-urls&gt;&lt;/urls&gt;&lt;electronic-resource-num&gt;10.1519/JSC.0000000000001400&lt;/electronic-resource-num&gt;&lt;/record&gt;&lt;/Cite&gt;&lt;/EndNote&gt;</w:instrText>
      </w:r>
      <w:r w:rsidR="007875FD">
        <w:fldChar w:fldCharType="separate"/>
      </w:r>
      <w:r w:rsidR="009643E7">
        <w:rPr>
          <w:noProof/>
        </w:rPr>
        <w:t>(Harper et al. 2016c)</w:t>
      </w:r>
      <w:r w:rsidR="007875FD">
        <w:fldChar w:fldCharType="end"/>
      </w:r>
      <w:r w:rsidR="0056486E">
        <w:t xml:space="preserve">.  </w:t>
      </w:r>
      <w:r w:rsidR="003D4AAB">
        <w:t>On completion of the SMS participants had covered approximate</w:t>
      </w:r>
      <w:r w:rsidR="0094435E">
        <w:t>ly</w:t>
      </w:r>
      <w:r w:rsidR="003D4AAB">
        <w:t xml:space="preserve"> 14.4 km involving 30 dribbles and 30 sprints, which is similar to actual completion of a match requiring ET </w:t>
      </w:r>
      <w:r w:rsidR="00FF0F49">
        <w:fldChar w:fldCharType="begin"/>
      </w:r>
      <w:r w:rsidR="009643E7">
        <w:instrText xml:space="preserve"> ADDIN EN.CITE &lt;EndNote&gt;&lt;Cite&gt;&lt;Author&gt;Russell&lt;/Author&gt;&lt;Year&gt;2015&lt;/Year&gt;&lt;RecNum&gt;3&lt;/RecNum&gt;&lt;DisplayText&gt;(Russell et al. 2015)&lt;/DisplayText&gt;&lt;record&gt;&lt;rec-number&gt;3&lt;/rec-number&gt;&lt;foreign-keys&gt;&lt;key app="EN" db-id="p2fesastt0ve94e0vvzv0f91dzfaptesfaww" timestamp="1443609975"&gt;3&lt;/key&gt;&lt;/foreign-keys&gt;&lt;ref-type name="Journal Article"&gt;17&lt;/ref-type&gt;&lt;contributors&gt;&lt;authors&gt;&lt;author&gt;Russell, M.&lt;/author&gt;&lt;author&gt;Sparkes, W.&lt;/author&gt;&lt;author&gt;Northeast, J.&lt;/author&gt;&lt;author&gt;Kilduff, L. P.&lt;/author&gt;&lt;/authors&gt;&lt;/contributors&gt;&lt;auth-address&gt;a Sport, Exercise and Rehabilitation , Northumbria University , Newcastle-upon-Tyne , UK.&lt;/auth-address&gt;&lt;titles&gt;&lt;title&gt;Responses to a 120 min reserve team soccer match: a case study focusing on the demands of extra time&lt;/title&gt;&lt;secondary-title&gt;J Sports Sci&lt;/secondary-title&gt;&lt;alt-title&gt;Journal of sports sciences&lt;/alt-title&gt;&lt;/titles&gt;&lt;periodical&gt;&lt;full-title&gt;J Sports Sci&lt;/full-title&gt;&lt;abbr-1&gt;Journal of sports sciences&lt;/abbr-1&gt;&lt;/periodical&gt;&lt;alt-periodical&gt;&lt;full-title&gt;J Sports Sci&lt;/full-title&gt;&lt;abbr-1&gt;Journal of sports sciences&lt;/abbr-1&gt;&lt;/alt-periodical&gt;&lt;pages&gt;1-7&lt;/pages&gt;&lt;dates&gt;&lt;year&gt;2015&lt;/year&gt;&lt;pub-dates&gt;&lt;date&gt;Jul 6&lt;/date&gt;&lt;/pub-dates&gt;&lt;/dates&gt;&lt;isbn&gt;1466-447X (Electronic)&amp;#xD;0264-0414 (Linking)&lt;/isbn&gt;&lt;accession-num&gt;26148212&lt;/accession-num&gt;&lt;urls&gt;&lt;related-urls&gt;&lt;url&gt;http://www.ncbi.nlm.nih.gov/pubmed/26148212&lt;/url&gt;&lt;/related-urls&gt;&lt;/urls&gt;&lt;electronic-resource-num&gt;10.1080/02640414.2015.1064153&lt;/electronic-resource-num&gt;&lt;/record&gt;&lt;/Cite&gt;&lt;/EndNote&gt;</w:instrText>
      </w:r>
      <w:r w:rsidR="00FF0F49">
        <w:fldChar w:fldCharType="separate"/>
      </w:r>
      <w:r w:rsidR="009643E7">
        <w:rPr>
          <w:noProof/>
        </w:rPr>
        <w:t>(Russell et al. 2015)</w:t>
      </w:r>
      <w:r w:rsidR="00FF0F49">
        <w:fldChar w:fldCharType="end"/>
      </w:r>
      <w:r w:rsidR="003D4AAB">
        <w:t>.</w:t>
      </w:r>
      <w:r w:rsidR="00C76273">
        <w:t xml:space="preserve">  Heart rate (Polar RS400; Polar Electro, Kempele, Finland) and the rating of perceived exertion (RPE, Borg 6-20 scale) were measured throughout the SMS. </w:t>
      </w:r>
    </w:p>
    <w:p w14:paraId="1CE27AC9" w14:textId="6F7E12E4" w:rsidR="00974448" w:rsidRDefault="005306D3" w:rsidP="005A1E60">
      <w:pPr>
        <w:spacing w:after="0" w:line="420" w:lineRule="exact"/>
        <w:jc w:val="both"/>
      </w:pPr>
      <w:r>
        <w:t xml:space="preserve"> </w:t>
      </w:r>
    </w:p>
    <w:p w14:paraId="18C64AFA" w14:textId="77777777" w:rsidR="00933A24" w:rsidRPr="00FF0F49" w:rsidRDefault="00933A24" w:rsidP="00933A24">
      <w:pPr>
        <w:spacing w:after="0" w:line="420" w:lineRule="exact"/>
        <w:jc w:val="both"/>
        <w:rPr>
          <w:rFonts w:cs="Calibri"/>
          <w:b/>
          <w:iCs/>
          <w:szCs w:val="24"/>
        </w:rPr>
      </w:pPr>
      <w:r>
        <w:rPr>
          <w:rFonts w:cs="Calibri"/>
          <w:b/>
          <w:iCs/>
          <w:szCs w:val="24"/>
        </w:rPr>
        <w:t>Assessment of neuromuscular function</w:t>
      </w:r>
    </w:p>
    <w:p w14:paraId="7FF0CB24" w14:textId="3CB9CE3A" w:rsidR="00933A24" w:rsidRDefault="00933A24" w:rsidP="00933A24">
      <w:pPr>
        <w:spacing w:after="0" w:line="420" w:lineRule="exact"/>
        <w:jc w:val="both"/>
        <w:rPr>
          <w:iCs/>
        </w:rPr>
      </w:pPr>
      <w:r>
        <w:rPr>
          <w:iCs/>
        </w:rPr>
        <w:t xml:space="preserve">To assess </w:t>
      </w:r>
      <w:r w:rsidRPr="00B3324C">
        <w:rPr>
          <w:iCs/>
        </w:rPr>
        <w:t xml:space="preserve">changes in neuromuscular function, force and EMG variables were assessed before and immediately after </w:t>
      </w:r>
      <w:r>
        <w:rPr>
          <w:iCs/>
        </w:rPr>
        <w:t>(within 2.5 min) HT, FT and ET</w:t>
      </w:r>
      <w:r w:rsidRPr="00B3324C">
        <w:rPr>
          <w:iCs/>
        </w:rPr>
        <w:t>.  M</w:t>
      </w:r>
      <w:r>
        <w:rPr>
          <w:iCs/>
        </w:rPr>
        <w:t>aximum voluntary contraction</w:t>
      </w:r>
      <w:r w:rsidRPr="00B3324C">
        <w:rPr>
          <w:iCs/>
        </w:rPr>
        <w:t xml:space="preserve"> </w:t>
      </w:r>
      <w:r>
        <w:rPr>
          <w:iCs/>
        </w:rPr>
        <w:t xml:space="preserve">(MVC) </w:t>
      </w:r>
      <w:r w:rsidRPr="00B3324C">
        <w:rPr>
          <w:iCs/>
        </w:rPr>
        <w:t xml:space="preserve">force was determined from three maximal, 3 s contractions.  Femoral nerve stimulation was delivered during each of the contractions and an additional stimulus was delivered at rest, </w:t>
      </w:r>
      <w:r w:rsidRPr="00407290">
        <w:rPr>
          <w:rFonts w:ascii="Times New Roman" w:hAnsi="Times New Roman"/>
          <w:iCs/>
        </w:rPr>
        <w:t>~</w:t>
      </w:r>
      <w:r w:rsidRPr="00B3324C">
        <w:rPr>
          <w:iCs/>
        </w:rPr>
        <w:t xml:space="preserve">2 s after the superimposed stimulus, to determine voluntary activation </w:t>
      </w:r>
      <w:r w:rsidRPr="00B3324C">
        <w:rPr>
          <w:iCs/>
        </w:rPr>
        <w:fldChar w:fldCharType="begin"/>
      </w:r>
      <w:r w:rsidR="00923ED9">
        <w:rPr>
          <w:iCs/>
        </w:rPr>
        <w:instrText xml:space="preserve"> ADDIN EN.CITE &lt;EndNote&gt;&lt;Cite&gt;&lt;Author&gt;Merton&lt;/Author&gt;&lt;Year&gt;1954&lt;/Year&gt;&lt;RecNum&gt;16&lt;/RecNum&gt;&lt;DisplayText&gt;(Merton 1954)&lt;/DisplayText&gt;&lt;record&gt;&lt;rec-number&gt;16&lt;/rec-number&gt;&lt;foreign-keys&gt;&lt;key app="EN" db-id="55fwtvvxsr2pzpe25edxzwrlztzx9etex5v0" timestamp="1470661076"&gt;16&lt;/key&gt;&lt;/foreign-keys&gt;&lt;ref-type name="Journal Article"&gt;17&lt;/ref-type&gt;&lt;contributors&gt;&lt;authors&gt;&lt;author&gt;Merton, P. A.&lt;/author&gt;&lt;/authors&gt;&lt;/contributors&gt;&lt;titles&gt;&lt;title&gt;Voluntary strength and fatigue&lt;/title&gt;&lt;secondary-title&gt;J Physiol&lt;/secondary-title&gt;&lt;alt-title&gt;The Journal of physiology&lt;/alt-title&gt;&lt;/titles&gt;&lt;periodical&gt;&lt;full-title&gt;J Physiol&lt;/full-title&gt;&lt;abbr-1&gt;The Journal of physiology&lt;/abbr-1&gt;&lt;/periodical&gt;&lt;alt-periodical&gt;&lt;full-title&gt;J Physiol&lt;/full-title&gt;&lt;abbr-1&gt;The Journal of physiology&lt;/abbr-1&gt;&lt;/alt-periodical&gt;&lt;pages&gt;553-64&lt;/pages&gt;&lt;volume&gt;123&lt;/volume&gt;&lt;number&gt;3&lt;/number&gt;&lt;keywords&gt;&lt;keyword&gt;*Fatigue&lt;/keyword&gt;&lt;keyword&gt;Humans&lt;/keyword&gt;&lt;keyword&gt;Muscles/*physiology&lt;/keyword&gt;&lt;keyword&gt;Work/*physiology&lt;/keyword&gt;&lt;/keywords&gt;&lt;dates&gt;&lt;year&gt;1954&lt;/year&gt;&lt;pub-dates&gt;&lt;date&gt;Mar 29&lt;/date&gt;&lt;/pub-dates&gt;&lt;/dates&gt;&lt;isbn&gt;0022-3751 (Print)&amp;#xD;0022-3751 (Linking)&lt;/isbn&gt;&lt;accession-num&gt;13152698&lt;/accession-num&gt;&lt;urls&gt;&lt;related-urls&gt;&lt;url&gt;http://www.ncbi.nlm.nih.gov/pubmed/13152698&lt;/url&gt;&lt;/related-urls&gt;&lt;/urls&gt;&lt;custom2&gt;1366225&lt;/custom2&gt;&lt;/record&gt;&lt;/Cite&gt;&lt;/EndNote&gt;</w:instrText>
      </w:r>
      <w:r w:rsidRPr="00B3324C">
        <w:rPr>
          <w:iCs/>
        </w:rPr>
        <w:fldChar w:fldCharType="separate"/>
      </w:r>
      <w:r w:rsidR="00923ED9">
        <w:rPr>
          <w:iCs/>
          <w:noProof/>
        </w:rPr>
        <w:t>(Merton 1954)</w:t>
      </w:r>
      <w:r w:rsidRPr="00B3324C">
        <w:rPr>
          <w:iCs/>
        </w:rPr>
        <w:fldChar w:fldCharType="end"/>
      </w:r>
      <w:r>
        <w:rPr>
          <w:iCs/>
        </w:rPr>
        <w:t xml:space="preserve"> and the</w:t>
      </w:r>
      <w:r w:rsidRPr="00B3324C">
        <w:rPr>
          <w:iCs/>
        </w:rPr>
        <w:t xml:space="preserve"> potentiated quadriceps twitch force (</w:t>
      </w:r>
      <w:r w:rsidRPr="00B3324C">
        <w:t>Q</w:t>
      </w:r>
      <w:r w:rsidRPr="00B3324C">
        <w:rPr>
          <w:iCs/>
          <w:vertAlign w:val="subscript"/>
        </w:rPr>
        <w:t>tw,pot</w:t>
      </w:r>
      <w:r w:rsidRPr="00B3324C">
        <w:rPr>
          <w:iCs/>
        </w:rPr>
        <w:t>)</w:t>
      </w:r>
      <w:r>
        <w:rPr>
          <w:iCs/>
        </w:rPr>
        <w:t>.</w:t>
      </w:r>
      <w:r w:rsidRPr="00B3324C">
        <w:rPr>
          <w:iCs/>
        </w:rPr>
        <w:t xml:space="preserve"> </w:t>
      </w:r>
      <w:r>
        <w:rPr>
          <w:iCs/>
        </w:rPr>
        <w:t xml:space="preserve"> Single pulse </w:t>
      </w:r>
      <w:r w:rsidRPr="00B3324C">
        <w:rPr>
          <w:iCs/>
        </w:rPr>
        <w:t>TMS was delivered during</w:t>
      </w:r>
      <w:r>
        <w:rPr>
          <w:iCs/>
        </w:rPr>
        <w:t xml:space="preserve"> </w:t>
      </w:r>
      <w:r w:rsidRPr="00B3324C">
        <w:rPr>
          <w:iCs/>
        </w:rPr>
        <w:t>brief (</w:t>
      </w:r>
      <w:r w:rsidRPr="00270494">
        <w:rPr>
          <w:rFonts w:ascii="Times New Roman" w:hAnsi="Times New Roman"/>
          <w:iCs/>
        </w:rPr>
        <w:t>~</w:t>
      </w:r>
      <w:r w:rsidRPr="001334B8">
        <w:rPr>
          <w:rFonts w:cs="Calibri"/>
          <w:iCs/>
        </w:rPr>
        <w:t>3</w:t>
      </w:r>
      <w:r w:rsidRPr="00B3324C">
        <w:rPr>
          <w:iCs/>
        </w:rPr>
        <w:t xml:space="preserve"> s) maximal and submaximal voluntary contractions for the </w:t>
      </w:r>
      <w:r>
        <w:rPr>
          <w:iCs/>
        </w:rPr>
        <w:t>measurement of</w:t>
      </w:r>
      <w:r w:rsidRPr="00B3324C">
        <w:rPr>
          <w:iCs/>
        </w:rPr>
        <w:t xml:space="preserve"> voluntary activation</w:t>
      </w:r>
      <w:r w:rsidR="00180A50">
        <w:rPr>
          <w:iCs/>
        </w:rPr>
        <w:t xml:space="preserve"> (VA</w:t>
      </w:r>
      <w:r w:rsidR="00180A50" w:rsidRPr="00180A50">
        <w:rPr>
          <w:iCs/>
          <w:vertAlign w:val="subscript"/>
        </w:rPr>
        <w:t>TMS</w:t>
      </w:r>
      <w:r w:rsidR="00180A50">
        <w:rPr>
          <w:iCs/>
        </w:rPr>
        <w:t>)</w:t>
      </w:r>
      <w:r w:rsidRPr="00B3324C">
        <w:rPr>
          <w:iCs/>
        </w:rPr>
        <w:t xml:space="preserve">.  </w:t>
      </w:r>
      <w:r>
        <w:rPr>
          <w:iCs/>
        </w:rPr>
        <w:t>Each</w:t>
      </w:r>
      <w:r w:rsidRPr="00B3324C">
        <w:rPr>
          <w:iCs/>
        </w:rPr>
        <w:t xml:space="preserve"> set of contractions comprised 100, 75, and 50% MVC efforts separated by </w:t>
      </w:r>
      <w:r w:rsidRPr="00270494">
        <w:rPr>
          <w:rFonts w:ascii="Times New Roman" w:hAnsi="Times New Roman"/>
          <w:iCs/>
        </w:rPr>
        <w:t>~</w:t>
      </w:r>
      <w:r w:rsidRPr="00B3324C">
        <w:rPr>
          <w:iCs/>
        </w:rPr>
        <w:t>5 s of rest; the contraction</w:t>
      </w:r>
      <w:r>
        <w:rPr>
          <w:iCs/>
        </w:rPr>
        <w:t xml:space="preserve"> sets were repeated three </w:t>
      </w:r>
      <w:r>
        <w:rPr>
          <w:iCs/>
        </w:rPr>
        <w:lastRenderedPageBreak/>
        <w:t>times</w:t>
      </w:r>
      <w:r w:rsidRPr="00B3324C">
        <w:rPr>
          <w:iCs/>
        </w:rPr>
        <w:t xml:space="preserve"> with 15 s between each set</w:t>
      </w:r>
      <w:r>
        <w:rPr>
          <w:iCs/>
        </w:rPr>
        <w:t xml:space="preserve"> and mean value</w:t>
      </w:r>
      <w:r w:rsidR="008E7A44">
        <w:rPr>
          <w:iCs/>
        </w:rPr>
        <w:t>s</w:t>
      </w:r>
      <w:r>
        <w:rPr>
          <w:iCs/>
        </w:rPr>
        <w:t xml:space="preserve"> </w:t>
      </w:r>
      <w:r w:rsidR="008E7A44">
        <w:rPr>
          <w:iCs/>
        </w:rPr>
        <w:t xml:space="preserve">for outcome variables were </w:t>
      </w:r>
      <w:r>
        <w:rPr>
          <w:iCs/>
        </w:rPr>
        <w:t>used for analysis</w:t>
      </w:r>
      <w:r w:rsidRPr="00B3324C">
        <w:rPr>
          <w:iCs/>
        </w:rPr>
        <w:t xml:space="preserve">.  </w:t>
      </w:r>
      <w:r>
        <w:rPr>
          <w:iCs/>
        </w:rPr>
        <w:t>During all contractions v</w:t>
      </w:r>
      <w:r w:rsidRPr="00B3324C">
        <w:rPr>
          <w:iCs/>
        </w:rPr>
        <w:t>isual feedback of the target force was provided via a computer monitor.</w:t>
      </w:r>
    </w:p>
    <w:p w14:paraId="0A371883" w14:textId="5AE435CC" w:rsidR="00933A24" w:rsidRDefault="00933A24" w:rsidP="00933A24">
      <w:pPr>
        <w:spacing w:after="0" w:line="420" w:lineRule="exact"/>
        <w:jc w:val="both"/>
        <w:rPr>
          <w:b/>
        </w:rPr>
      </w:pPr>
      <w:r w:rsidRPr="003D4AAB">
        <w:rPr>
          <w:b/>
        </w:rPr>
        <w:t xml:space="preserve">  </w:t>
      </w:r>
    </w:p>
    <w:p w14:paraId="2496A532" w14:textId="69F76C07" w:rsidR="003D4AAB" w:rsidRDefault="003D4AAB" w:rsidP="005A1E60">
      <w:pPr>
        <w:spacing w:after="0" w:line="420" w:lineRule="exact"/>
        <w:jc w:val="both"/>
        <w:rPr>
          <w:b/>
        </w:rPr>
      </w:pPr>
      <w:r>
        <w:rPr>
          <w:b/>
        </w:rPr>
        <w:t xml:space="preserve">Force and </w:t>
      </w:r>
      <w:r w:rsidR="00AD253E">
        <w:rPr>
          <w:b/>
        </w:rPr>
        <w:t>EMG</w:t>
      </w:r>
      <w:r>
        <w:rPr>
          <w:b/>
        </w:rPr>
        <w:t xml:space="preserve"> recordings</w:t>
      </w:r>
    </w:p>
    <w:p w14:paraId="66746616" w14:textId="2AE84BB8" w:rsidR="00AD253E" w:rsidRDefault="00AD253E" w:rsidP="005A1E60">
      <w:pPr>
        <w:spacing w:after="0" w:line="420" w:lineRule="exact"/>
        <w:jc w:val="both"/>
        <w:rPr>
          <w:rFonts w:cs="Calibri"/>
          <w:iCs/>
          <w:szCs w:val="24"/>
        </w:rPr>
      </w:pPr>
      <w:r>
        <w:rPr>
          <w:rFonts w:cs="Calibri"/>
          <w:iCs/>
          <w:szCs w:val="24"/>
        </w:rPr>
        <w:t>A</w:t>
      </w:r>
      <w:r w:rsidRPr="00885F4A">
        <w:rPr>
          <w:rFonts w:cs="Calibri"/>
          <w:iCs/>
          <w:szCs w:val="24"/>
        </w:rPr>
        <w:t xml:space="preserve"> calibrated load cell (</w:t>
      </w:r>
      <w:r w:rsidRPr="003A2512">
        <w:rPr>
          <w:lang w:val="en-US"/>
        </w:rPr>
        <w:t xml:space="preserve">MuscleLab force sensor 300, Ergotest </w:t>
      </w:r>
      <w:r w:rsidR="0011679F">
        <w:rPr>
          <w:lang w:val="en-US"/>
        </w:rPr>
        <w:t>T</w:t>
      </w:r>
      <w:r w:rsidRPr="003A2512">
        <w:rPr>
          <w:lang w:val="en-US"/>
        </w:rPr>
        <w:t>echnology, Norway</w:t>
      </w:r>
      <w:r>
        <w:rPr>
          <w:lang w:val="en-US"/>
        </w:rPr>
        <w:t>) was used to measure k</w:t>
      </w:r>
      <w:r w:rsidRPr="00885F4A">
        <w:rPr>
          <w:rFonts w:cs="Calibri"/>
          <w:iCs/>
          <w:szCs w:val="24"/>
        </w:rPr>
        <w:t>nee</w:t>
      </w:r>
      <w:r>
        <w:rPr>
          <w:rFonts w:cs="Calibri"/>
          <w:iCs/>
          <w:szCs w:val="24"/>
        </w:rPr>
        <w:t xml:space="preserve"> </w:t>
      </w:r>
      <w:r w:rsidRPr="00885F4A">
        <w:rPr>
          <w:rFonts w:cs="Calibri"/>
          <w:iCs/>
          <w:szCs w:val="24"/>
        </w:rPr>
        <w:t>extensor force</w:t>
      </w:r>
      <w:r>
        <w:rPr>
          <w:rFonts w:cs="Calibri"/>
          <w:iCs/>
          <w:szCs w:val="24"/>
        </w:rPr>
        <w:t xml:space="preserve"> (N)</w:t>
      </w:r>
      <w:r w:rsidRPr="00885F4A">
        <w:rPr>
          <w:rFonts w:cs="Calibri"/>
          <w:iCs/>
          <w:szCs w:val="24"/>
        </w:rPr>
        <w:t xml:space="preserve"> during voluntary and evoked contractions.  The load cell was fixed to a custom-built chair and connected to a non-compliant cuff attached around the participant’s right leg</w:t>
      </w:r>
      <w:r>
        <w:rPr>
          <w:rFonts w:cs="Calibri"/>
          <w:iCs/>
          <w:szCs w:val="24"/>
        </w:rPr>
        <w:t>,</w:t>
      </w:r>
      <w:r w:rsidRPr="00885F4A">
        <w:rPr>
          <w:rFonts w:cs="Calibri"/>
          <w:iCs/>
          <w:szCs w:val="24"/>
        </w:rPr>
        <w:t xml:space="preserve"> superior to the </w:t>
      </w:r>
      <w:r>
        <w:rPr>
          <w:rFonts w:cs="Calibri"/>
          <w:iCs/>
          <w:szCs w:val="24"/>
        </w:rPr>
        <w:t>malleoli</w:t>
      </w:r>
      <w:r w:rsidRPr="00885F4A">
        <w:rPr>
          <w:rFonts w:cs="Calibri"/>
          <w:iCs/>
          <w:szCs w:val="24"/>
        </w:rPr>
        <w:t>.  Participants sat upright in the chair with the hips and knees at 90</w:t>
      </w:r>
      <w:r w:rsidRPr="00885F4A">
        <w:rPr>
          <w:rFonts w:cs="Calibri"/>
          <w:iCs/>
          <w:szCs w:val="24"/>
        </w:rPr>
        <w:sym w:font="Symbol" w:char="F0B0"/>
      </w:r>
      <w:r w:rsidRPr="00885F4A">
        <w:rPr>
          <w:rFonts w:cs="Calibri"/>
          <w:iCs/>
          <w:szCs w:val="24"/>
        </w:rPr>
        <w:t xml:space="preserve"> of flexion</w:t>
      </w:r>
      <w:r>
        <w:rPr>
          <w:rFonts w:cs="Calibri"/>
          <w:iCs/>
          <w:szCs w:val="24"/>
        </w:rPr>
        <w:t xml:space="preserve"> and were instructed to grasp the handles on the side of the chair for support during contractions</w:t>
      </w:r>
      <w:r w:rsidRPr="00885F4A">
        <w:rPr>
          <w:rFonts w:cs="Calibri"/>
          <w:iCs/>
          <w:szCs w:val="24"/>
        </w:rPr>
        <w:t xml:space="preserve">.  EMG activity was recorded from the </w:t>
      </w:r>
      <w:r>
        <w:rPr>
          <w:rFonts w:cs="Calibri"/>
          <w:iCs/>
          <w:szCs w:val="24"/>
        </w:rPr>
        <w:t>rectus femoris (RF), vastus lateralis (</w:t>
      </w:r>
      <w:r w:rsidRPr="00885F4A">
        <w:rPr>
          <w:rFonts w:cs="Calibri"/>
          <w:iCs/>
          <w:szCs w:val="24"/>
        </w:rPr>
        <w:t>VL</w:t>
      </w:r>
      <w:r>
        <w:rPr>
          <w:rFonts w:cs="Calibri"/>
          <w:iCs/>
          <w:szCs w:val="24"/>
        </w:rPr>
        <w:t>)</w:t>
      </w:r>
      <w:r w:rsidRPr="00885F4A">
        <w:rPr>
          <w:rFonts w:cs="Calibri"/>
          <w:iCs/>
          <w:szCs w:val="24"/>
        </w:rPr>
        <w:t xml:space="preserve"> and biceps femoris (BF).  Surface </w:t>
      </w:r>
      <w:r>
        <w:rPr>
          <w:rFonts w:cs="Calibri"/>
          <w:iCs/>
          <w:szCs w:val="24"/>
        </w:rPr>
        <w:t>Ag/AgCl</w:t>
      </w:r>
      <w:r w:rsidRPr="00885F4A">
        <w:rPr>
          <w:rFonts w:cs="Calibri"/>
          <w:iCs/>
          <w:szCs w:val="24"/>
        </w:rPr>
        <w:t xml:space="preserve"> electrodes</w:t>
      </w:r>
      <w:r>
        <w:rPr>
          <w:rFonts w:cs="Calibri"/>
          <w:iCs/>
          <w:szCs w:val="24"/>
        </w:rPr>
        <w:t xml:space="preserve"> (Kendall H87PG/F, Covidien, Mansfield, MA, USA)</w:t>
      </w:r>
      <w:r w:rsidRPr="00885F4A">
        <w:rPr>
          <w:rFonts w:cs="Calibri"/>
          <w:iCs/>
          <w:szCs w:val="24"/>
        </w:rPr>
        <w:t xml:space="preserve"> were placed 2 cm apart over the muscle bellies and a reference electrode was placed over the </w:t>
      </w:r>
      <w:r w:rsidR="009979FF">
        <w:rPr>
          <w:rFonts w:cs="Calibri"/>
          <w:iCs/>
          <w:szCs w:val="24"/>
        </w:rPr>
        <w:t xml:space="preserve">ipsilateral </w:t>
      </w:r>
      <w:r w:rsidRPr="00885F4A">
        <w:rPr>
          <w:rFonts w:cs="Calibri"/>
          <w:iCs/>
          <w:szCs w:val="24"/>
        </w:rPr>
        <w:t>patella.</w:t>
      </w:r>
      <w:r>
        <w:rPr>
          <w:rFonts w:cs="Calibri"/>
          <w:iCs/>
          <w:szCs w:val="24"/>
        </w:rPr>
        <w:t xml:space="preserve"> Electrode placement was marked with permanent ink to ensure a consistent placement between </w:t>
      </w:r>
      <w:r w:rsidR="009452B7">
        <w:rPr>
          <w:rFonts w:cs="Calibri"/>
          <w:iCs/>
          <w:szCs w:val="24"/>
        </w:rPr>
        <w:t>each</w:t>
      </w:r>
      <w:r>
        <w:rPr>
          <w:rFonts w:cs="Calibri"/>
          <w:iCs/>
          <w:szCs w:val="24"/>
        </w:rPr>
        <w:t xml:space="preserve"> assessment point.</w:t>
      </w:r>
      <w:r w:rsidRPr="00885F4A">
        <w:rPr>
          <w:rFonts w:cs="Calibri"/>
          <w:iCs/>
          <w:szCs w:val="24"/>
        </w:rPr>
        <w:t xml:space="preserve">  The electrodes were used to record the compound muscle action potential (M-wave) elicited by electrical stimulation of the </w:t>
      </w:r>
      <w:r>
        <w:rPr>
          <w:rFonts w:cs="Calibri"/>
          <w:iCs/>
          <w:szCs w:val="24"/>
        </w:rPr>
        <w:t>femoral nerve,</w:t>
      </w:r>
      <w:r w:rsidRPr="00885F4A">
        <w:rPr>
          <w:rFonts w:cs="Calibri"/>
          <w:iCs/>
          <w:szCs w:val="24"/>
        </w:rPr>
        <w:t xml:space="preserve"> </w:t>
      </w:r>
      <w:r>
        <w:rPr>
          <w:rFonts w:cs="Calibri"/>
          <w:iCs/>
          <w:szCs w:val="24"/>
        </w:rPr>
        <w:t>motor evoked potentials (</w:t>
      </w:r>
      <w:r w:rsidRPr="00885F4A">
        <w:rPr>
          <w:rFonts w:cs="Calibri"/>
          <w:iCs/>
          <w:szCs w:val="24"/>
        </w:rPr>
        <w:t>MEP</w:t>
      </w:r>
      <w:r>
        <w:rPr>
          <w:rFonts w:cs="Calibri"/>
          <w:iCs/>
          <w:szCs w:val="24"/>
        </w:rPr>
        <w:t>)</w:t>
      </w:r>
      <w:r w:rsidRPr="00885F4A">
        <w:rPr>
          <w:rFonts w:cs="Calibri"/>
          <w:iCs/>
          <w:szCs w:val="24"/>
        </w:rPr>
        <w:t xml:space="preserve"> elicited by TMS</w:t>
      </w:r>
      <w:r>
        <w:rPr>
          <w:rFonts w:cs="Calibri"/>
          <w:iCs/>
          <w:szCs w:val="24"/>
        </w:rPr>
        <w:t xml:space="preserve"> and root-mean-square amplitude for maximal voluntary contractions (</w:t>
      </w:r>
      <w:r w:rsidR="00C214DF" w:rsidRPr="00923ED9">
        <w:rPr>
          <w:rFonts w:cs="Calibri"/>
          <w:iCs/>
          <w:szCs w:val="24"/>
        </w:rPr>
        <w:t>rms</w:t>
      </w:r>
      <w:r w:rsidR="00C214DF">
        <w:rPr>
          <w:rFonts w:cs="Calibri"/>
          <w:iCs/>
          <w:szCs w:val="24"/>
        </w:rPr>
        <w:t>EMG</w:t>
      </w:r>
      <w:r>
        <w:rPr>
          <w:rFonts w:cs="Calibri"/>
          <w:iCs/>
          <w:szCs w:val="24"/>
        </w:rPr>
        <w:t>)</w:t>
      </w:r>
      <w:r w:rsidRPr="00885F4A">
        <w:rPr>
          <w:rFonts w:cs="Calibri"/>
          <w:iCs/>
          <w:szCs w:val="24"/>
        </w:rPr>
        <w:t>.</w:t>
      </w:r>
      <w:r w:rsidR="00C214DF">
        <w:rPr>
          <w:rFonts w:cs="Calibri"/>
          <w:iCs/>
          <w:szCs w:val="24"/>
        </w:rPr>
        <w:t xml:space="preserve">  The </w:t>
      </w:r>
      <w:r w:rsidR="00C214DF" w:rsidRPr="00923ED9">
        <w:rPr>
          <w:rFonts w:cs="Calibri"/>
          <w:iCs/>
          <w:szCs w:val="24"/>
        </w:rPr>
        <w:t>rms</w:t>
      </w:r>
      <w:r w:rsidR="00C214DF">
        <w:rPr>
          <w:rFonts w:cs="Calibri"/>
          <w:iCs/>
          <w:szCs w:val="24"/>
        </w:rPr>
        <w:t xml:space="preserve">EMG values in the RF and VL were normalised to the corresponding </w:t>
      </w:r>
      <w:r w:rsidR="00923ED9">
        <w:rPr>
          <w:rFonts w:cs="Calibri"/>
          <w:iCs/>
          <w:szCs w:val="24"/>
        </w:rPr>
        <w:t>maximal</w:t>
      </w:r>
      <w:r w:rsidR="00C214DF" w:rsidRPr="00C214DF">
        <w:rPr>
          <w:rFonts w:cs="Calibri"/>
          <w:iCs/>
          <w:szCs w:val="24"/>
          <w:vertAlign w:val="subscript"/>
        </w:rPr>
        <w:t xml:space="preserve"> </w:t>
      </w:r>
      <w:r w:rsidR="00C214DF">
        <w:rPr>
          <w:rFonts w:cs="Calibri"/>
          <w:iCs/>
          <w:szCs w:val="24"/>
        </w:rPr>
        <w:t>values at each time point (</w:t>
      </w:r>
      <w:r w:rsidR="00C214DF" w:rsidRPr="00923ED9">
        <w:rPr>
          <w:rFonts w:cs="Calibri"/>
          <w:iCs/>
          <w:szCs w:val="24"/>
        </w:rPr>
        <w:t>rms</w:t>
      </w:r>
      <w:r w:rsidR="00C214DF">
        <w:rPr>
          <w:rFonts w:cs="Calibri"/>
          <w:iCs/>
          <w:szCs w:val="24"/>
        </w:rPr>
        <w:t>EMG</w:t>
      </w:r>
      <w:r w:rsidR="00D76146">
        <w:rPr>
          <w:rFonts w:cs="Calibri"/>
          <w:iCs/>
          <w:szCs w:val="24"/>
        </w:rPr>
        <w:t>·</w:t>
      </w:r>
      <w:r w:rsidR="00C214DF">
        <w:rPr>
          <w:rFonts w:cs="Calibri"/>
          <w:iCs/>
          <w:szCs w:val="24"/>
        </w:rPr>
        <w:t>M</w:t>
      </w:r>
      <w:r w:rsidR="00D76146" w:rsidRPr="00D76146">
        <w:rPr>
          <w:rFonts w:cs="Calibri"/>
          <w:iCs/>
          <w:szCs w:val="24"/>
          <w:vertAlign w:val="superscript"/>
        </w:rPr>
        <w:t>−1</w:t>
      </w:r>
      <w:r w:rsidR="00C214DF">
        <w:rPr>
          <w:rFonts w:cs="Calibri"/>
          <w:iCs/>
          <w:szCs w:val="24"/>
        </w:rPr>
        <w:t>).</w:t>
      </w:r>
      <w:r>
        <w:rPr>
          <w:rFonts w:cs="Calibri"/>
          <w:iCs/>
          <w:szCs w:val="24"/>
        </w:rPr>
        <w:t xml:space="preserve">  </w:t>
      </w:r>
      <w:r w:rsidR="00C214DF">
        <w:rPr>
          <w:rFonts w:cs="Calibri"/>
          <w:iCs/>
          <w:szCs w:val="24"/>
        </w:rPr>
        <w:t xml:space="preserve">EMG </w:t>
      </w:r>
      <w:r w:rsidRPr="00885F4A">
        <w:rPr>
          <w:rFonts w:cs="Calibri"/>
          <w:iCs/>
          <w:szCs w:val="24"/>
        </w:rPr>
        <w:t>Signals were amplified</w:t>
      </w:r>
      <w:r>
        <w:rPr>
          <w:rFonts w:cs="Calibri"/>
          <w:iCs/>
          <w:szCs w:val="24"/>
        </w:rPr>
        <w:t xml:space="preserve"> (</w:t>
      </w:r>
      <w:r w:rsidRPr="00885F4A">
        <w:rPr>
          <w:rFonts w:cs="Calibri"/>
          <w:iCs/>
          <w:szCs w:val="24"/>
        </w:rPr>
        <w:t xml:space="preserve">gain </w:t>
      </w:r>
      <w:r>
        <w:rPr>
          <w:rFonts w:cs="Calibri"/>
          <w:iCs/>
          <w:szCs w:val="24"/>
        </w:rPr>
        <w:t>×1000 for EMG and ×300 for</w:t>
      </w:r>
      <w:r w:rsidRPr="00885F4A">
        <w:rPr>
          <w:rFonts w:cs="Calibri"/>
          <w:iCs/>
          <w:szCs w:val="24"/>
        </w:rPr>
        <w:t xml:space="preserve"> </w:t>
      </w:r>
      <w:r>
        <w:rPr>
          <w:rFonts w:cs="Calibri"/>
          <w:iCs/>
          <w:szCs w:val="24"/>
        </w:rPr>
        <w:t>f</w:t>
      </w:r>
      <w:r w:rsidRPr="00885F4A">
        <w:rPr>
          <w:rFonts w:cs="Calibri"/>
          <w:iCs/>
          <w:szCs w:val="24"/>
        </w:rPr>
        <w:t>orce</w:t>
      </w:r>
      <w:r>
        <w:rPr>
          <w:rFonts w:cs="Calibri"/>
          <w:iCs/>
          <w:szCs w:val="24"/>
        </w:rPr>
        <w:t>, CED 1902, Cambridge Electronic Design, UK</w:t>
      </w:r>
      <w:r w:rsidRPr="00885F4A">
        <w:rPr>
          <w:rFonts w:cs="Calibri"/>
          <w:iCs/>
          <w:szCs w:val="24"/>
        </w:rPr>
        <w:t xml:space="preserve">), band-pass filtered (EMG only: 20-2000 Hz), digitised (4 kHz; </w:t>
      </w:r>
      <w:r>
        <w:rPr>
          <w:rFonts w:cs="Calibri"/>
          <w:iCs/>
          <w:szCs w:val="24"/>
        </w:rPr>
        <w:t>CED 1401, Cambridge Electronic Design, UK</w:t>
      </w:r>
      <w:r w:rsidRPr="00885F4A">
        <w:rPr>
          <w:rFonts w:cs="Calibri"/>
          <w:iCs/>
          <w:szCs w:val="24"/>
        </w:rPr>
        <w:t xml:space="preserve">), acquired and analysed </w:t>
      </w:r>
      <w:r>
        <w:rPr>
          <w:rFonts w:cs="Calibri"/>
          <w:iCs/>
          <w:szCs w:val="24"/>
        </w:rPr>
        <w:t xml:space="preserve">off line </w:t>
      </w:r>
      <w:r w:rsidRPr="00885F4A">
        <w:rPr>
          <w:rFonts w:cs="Calibri"/>
          <w:iCs/>
          <w:szCs w:val="24"/>
        </w:rPr>
        <w:t>(</w:t>
      </w:r>
      <w:r>
        <w:rPr>
          <w:rFonts w:cs="Calibri"/>
          <w:iCs/>
          <w:szCs w:val="24"/>
        </w:rPr>
        <w:t>Spike2</w:t>
      </w:r>
      <w:r w:rsidRPr="00885F4A">
        <w:rPr>
          <w:rFonts w:cs="Calibri"/>
          <w:iCs/>
          <w:szCs w:val="24"/>
        </w:rPr>
        <w:t xml:space="preserve"> v7.</w:t>
      </w:r>
      <w:r>
        <w:rPr>
          <w:rFonts w:cs="Calibri"/>
          <w:iCs/>
          <w:szCs w:val="24"/>
        </w:rPr>
        <w:t>12</w:t>
      </w:r>
      <w:r w:rsidRPr="00885F4A">
        <w:rPr>
          <w:rFonts w:cs="Calibri"/>
          <w:iCs/>
          <w:szCs w:val="24"/>
        </w:rPr>
        <w:t xml:space="preserve">, </w:t>
      </w:r>
      <w:r>
        <w:rPr>
          <w:rFonts w:cs="Calibri"/>
          <w:iCs/>
          <w:szCs w:val="24"/>
        </w:rPr>
        <w:t>Cambridge Electronic Design, UK</w:t>
      </w:r>
      <w:r w:rsidRPr="00885F4A">
        <w:rPr>
          <w:rFonts w:cs="Calibri"/>
          <w:iCs/>
          <w:szCs w:val="24"/>
        </w:rPr>
        <w:t>).</w:t>
      </w:r>
    </w:p>
    <w:p w14:paraId="59133DB5" w14:textId="77777777" w:rsidR="00B305C7" w:rsidRDefault="00B305C7" w:rsidP="005A1E60">
      <w:pPr>
        <w:spacing w:after="0" w:line="420" w:lineRule="exact"/>
        <w:jc w:val="both"/>
        <w:rPr>
          <w:b/>
        </w:rPr>
      </w:pPr>
    </w:p>
    <w:p w14:paraId="692ED334" w14:textId="77777777" w:rsidR="00FF0F49" w:rsidRPr="007913C7" w:rsidRDefault="00FF0F49" w:rsidP="00FF0F49">
      <w:pPr>
        <w:spacing w:after="0" w:line="420" w:lineRule="exact"/>
        <w:jc w:val="both"/>
        <w:rPr>
          <w:rFonts w:cs="Calibri"/>
          <w:iCs/>
          <w:szCs w:val="24"/>
        </w:rPr>
      </w:pPr>
      <w:r>
        <w:rPr>
          <w:b/>
        </w:rPr>
        <w:t>Femoral Nerve Stimulation</w:t>
      </w:r>
    </w:p>
    <w:p w14:paraId="4D4899DC" w14:textId="50C68119" w:rsidR="00856169" w:rsidRDefault="00FF0F49" w:rsidP="00FF0F49">
      <w:pPr>
        <w:spacing w:after="0" w:line="420" w:lineRule="exact"/>
        <w:jc w:val="both"/>
        <w:rPr>
          <w:rFonts w:cs="Calibri"/>
          <w:iCs/>
        </w:rPr>
      </w:pPr>
      <w:r>
        <w:rPr>
          <w:rFonts w:cs="Calibri"/>
          <w:iCs/>
          <w:szCs w:val="24"/>
        </w:rPr>
        <w:t xml:space="preserve">Single, electrical </w:t>
      </w:r>
      <w:r w:rsidRPr="0015451C">
        <w:rPr>
          <w:rFonts w:cs="Calibri"/>
          <w:iCs/>
          <w:szCs w:val="24"/>
        </w:rPr>
        <w:t xml:space="preserve">stimuli (200 </w:t>
      </w:r>
      <w:r w:rsidRPr="0015451C">
        <w:rPr>
          <w:rFonts w:cs="Calibri"/>
          <w:i/>
          <w:iCs/>
          <w:szCs w:val="24"/>
        </w:rPr>
        <w:t>µ</w:t>
      </w:r>
      <w:r w:rsidRPr="0015451C">
        <w:rPr>
          <w:rFonts w:cs="Calibri"/>
          <w:iCs/>
          <w:szCs w:val="24"/>
        </w:rPr>
        <w:t>s</w:t>
      </w:r>
      <w:r>
        <w:rPr>
          <w:rFonts w:cs="Calibri"/>
          <w:iCs/>
          <w:szCs w:val="24"/>
        </w:rPr>
        <w:t xml:space="preserve"> pulse width</w:t>
      </w:r>
      <w:r w:rsidRPr="0015451C">
        <w:rPr>
          <w:rFonts w:cs="Calibri"/>
          <w:iCs/>
          <w:szCs w:val="24"/>
        </w:rPr>
        <w:t>) were delivered to the</w:t>
      </w:r>
      <w:r>
        <w:rPr>
          <w:rFonts w:cs="Calibri"/>
          <w:iCs/>
          <w:szCs w:val="24"/>
        </w:rPr>
        <w:t xml:space="preserve"> right femoral nerve through surface electrodes (CF3200, Nidd Valley Medical Ltd, North Yorkshire, UK) using</w:t>
      </w:r>
      <w:r w:rsidRPr="0015451C">
        <w:rPr>
          <w:rFonts w:cs="Calibri"/>
          <w:iCs/>
          <w:szCs w:val="24"/>
        </w:rPr>
        <w:t xml:space="preserve"> a constant-current stimulator (DS7AH, Digitimer Ltd, Welwyn Garden City, Hertfordshire, UK)</w:t>
      </w:r>
      <w:r>
        <w:rPr>
          <w:rFonts w:cs="Calibri"/>
          <w:iCs/>
          <w:szCs w:val="24"/>
        </w:rPr>
        <w:t xml:space="preserve">.  In line with previous investigations from our laboratory </w:t>
      </w:r>
      <w:r>
        <w:rPr>
          <w:rFonts w:cs="Calibri"/>
          <w:iCs/>
          <w:szCs w:val="24"/>
        </w:rPr>
        <w:fldChar w:fldCharType="begin">
          <w:fldData xml:space="preserve">PEVuZE5vdGU+PENpdGU+PEF1dGhvcj5Hb29kYWxsPC9BdXRob3I+PFllYXI+MjAxNTwvWWVhcj48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</w:fldData>
        </w:fldChar>
      </w:r>
      <w:r w:rsidR="00923ED9">
        <w:rPr>
          <w:rFonts w:cs="Calibri"/>
          <w:iCs/>
          <w:szCs w:val="24"/>
        </w:rPr>
        <w:instrText xml:space="preserve"> ADDIN EN.CITE </w:instrText>
      </w:r>
      <w:r w:rsidR="00923ED9">
        <w:rPr>
          <w:rFonts w:cs="Calibri"/>
          <w:iCs/>
          <w:szCs w:val="24"/>
        </w:rPr>
        <w:fldChar w:fldCharType="begin">
          <w:fldData xml:space="preserve">PEVuZE5vdGU+PENpdGU+PEF1dGhvcj5Hb29kYWxsPC9BdXRob3I+PFllYXI+MjAxNTwvWWVhcj48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</w:fldData>
        </w:fldChar>
      </w:r>
      <w:r w:rsidR="00923ED9">
        <w:rPr>
          <w:rFonts w:cs="Calibri"/>
          <w:iCs/>
          <w:szCs w:val="24"/>
        </w:rPr>
        <w:instrText xml:space="preserve"> ADDIN EN.CITE.DATA </w:instrText>
      </w:r>
      <w:r w:rsidR="00923ED9">
        <w:rPr>
          <w:rFonts w:cs="Calibri"/>
          <w:iCs/>
          <w:szCs w:val="24"/>
        </w:rPr>
      </w:r>
      <w:r w:rsidR="00923ED9">
        <w:rPr>
          <w:rFonts w:cs="Calibri"/>
          <w:iCs/>
          <w:szCs w:val="24"/>
        </w:rPr>
        <w:fldChar w:fldCharType="end"/>
      </w:r>
      <w:r>
        <w:rPr>
          <w:rFonts w:cs="Calibri"/>
          <w:iCs/>
          <w:szCs w:val="24"/>
        </w:rPr>
      </w:r>
      <w:r>
        <w:rPr>
          <w:rFonts w:cs="Calibri"/>
          <w:iCs/>
          <w:szCs w:val="24"/>
        </w:rPr>
        <w:fldChar w:fldCharType="separate"/>
      </w:r>
      <w:r w:rsidR="009643E7">
        <w:rPr>
          <w:rFonts w:cs="Calibri"/>
          <w:iCs/>
          <w:noProof/>
          <w:szCs w:val="24"/>
        </w:rPr>
        <w:t>(Goodall et al. 2015a; Goodall et al. 2015b; Thomas et al. 2015)</w:t>
      </w:r>
      <w:r>
        <w:rPr>
          <w:rFonts w:cs="Calibri"/>
          <w:iCs/>
          <w:szCs w:val="24"/>
        </w:rPr>
        <w:fldChar w:fldCharType="end"/>
      </w:r>
      <w:r>
        <w:rPr>
          <w:rFonts w:cs="Calibri"/>
          <w:iCs/>
          <w:szCs w:val="24"/>
        </w:rPr>
        <w:t>, t</w:t>
      </w:r>
      <w:r w:rsidRPr="00B3324C">
        <w:rPr>
          <w:iCs/>
          <w:szCs w:val="24"/>
        </w:rPr>
        <w:t>he cathode was positioned over the nerve</w:t>
      </w:r>
      <w:r>
        <w:rPr>
          <w:iCs/>
          <w:szCs w:val="24"/>
        </w:rPr>
        <w:t>,</w:t>
      </w:r>
      <w:r w:rsidRPr="00B3324C">
        <w:rPr>
          <w:iCs/>
          <w:szCs w:val="24"/>
        </w:rPr>
        <w:t xml:space="preserve"> high in the femoral triangle</w:t>
      </w:r>
      <w:r>
        <w:rPr>
          <w:iCs/>
          <w:szCs w:val="24"/>
        </w:rPr>
        <w:t>,</w:t>
      </w:r>
      <w:r w:rsidRPr="00B3324C">
        <w:rPr>
          <w:iCs/>
          <w:szCs w:val="24"/>
        </w:rPr>
        <w:t xml:space="preserve"> whilst the anode was placed midway between the greater trochanter and the iliac crest. </w:t>
      </w:r>
      <w:r w:rsidRPr="00B3324C">
        <w:rPr>
          <w:rFonts w:cs="Calibri"/>
          <w:iCs/>
          <w:sz w:val="20"/>
          <w:szCs w:val="24"/>
        </w:rPr>
        <w:t xml:space="preserve"> </w:t>
      </w:r>
      <w:r w:rsidRPr="0015451C">
        <w:rPr>
          <w:rFonts w:cs="Calibri"/>
          <w:iCs/>
          <w:szCs w:val="24"/>
        </w:rPr>
        <w:t>Single stimuli were delivered</w:t>
      </w:r>
      <w:r>
        <w:rPr>
          <w:rFonts w:cs="Calibri"/>
          <w:iCs/>
          <w:szCs w:val="24"/>
        </w:rPr>
        <w:t xml:space="preserve"> to the relaxed muscle</w:t>
      </w:r>
      <w:r w:rsidRPr="0015451C">
        <w:rPr>
          <w:rFonts w:cs="Calibri"/>
          <w:iCs/>
          <w:szCs w:val="24"/>
        </w:rPr>
        <w:t xml:space="preserve"> beginning at </w:t>
      </w:r>
      <w:r>
        <w:rPr>
          <w:rFonts w:cs="Calibri"/>
          <w:iCs/>
          <w:szCs w:val="24"/>
        </w:rPr>
        <w:t>4</w:t>
      </w:r>
      <w:r w:rsidRPr="0015451C">
        <w:rPr>
          <w:rFonts w:cs="Calibri"/>
          <w:iCs/>
          <w:szCs w:val="24"/>
        </w:rPr>
        <w:t>0 mA</w:t>
      </w:r>
      <w:r>
        <w:rPr>
          <w:rFonts w:cs="Calibri"/>
          <w:iCs/>
          <w:szCs w:val="24"/>
        </w:rPr>
        <w:t xml:space="preserve">, the intensity was </w:t>
      </w:r>
      <w:r w:rsidRPr="0015451C">
        <w:rPr>
          <w:rFonts w:cs="Calibri"/>
          <w:iCs/>
          <w:szCs w:val="24"/>
        </w:rPr>
        <w:t>increas</w:t>
      </w:r>
      <w:r>
        <w:rPr>
          <w:rFonts w:cs="Calibri"/>
          <w:iCs/>
          <w:szCs w:val="24"/>
        </w:rPr>
        <w:t>ed</w:t>
      </w:r>
      <w:r w:rsidRPr="0015451C">
        <w:rPr>
          <w:rFonts w:cs="Calibri"/>
          <w:iCs/>
          <w:szCs w:val="24"/>
        </w:rPr>
        <w:t xml:space="preserve"> by 20 mA until </w:t>
      </w:r>
      <w:r>
        <w:rPr>
          <w:rFonts w:cs="Calibri"/>
          <w:iCs/>
          <w:szCs w:val="24"/>
        </w:rPr>
        <w:t xml:space="preserve">a </w:t>
      </w:r>
      <w:r w:rsidRPr="0015451C">
        <w:rPr>
          <w:rFonts w:cs="Calibri"/>
          <w:iCs/>
          <w:szCs w:val="24"/>
        </w:rPr>
        <w:t>plateau occurred in twitch amplitude and</w:t>
      </w:r>
      <w:r>
        <w:rPr>
          <w:rFonts w:cs="Calibri"/>
          <w:iCs/>
          <w:szCs w:val="24"/>
        </w:rPr>
        <w:t xml:space="preserve"> M-wave</w:t>
      </w:r>
      <w:r w:rsidRPr="0015451C">
        <w:rPr>
          <w:rFonts w:cs="Calibri"/>
          <w:iCs/>
          <w:szCs w:val="24"/>
        </w:rPr>
        <w:t xml:space="preserve"> </w:t>
      </w:r>
      <w:r>
        <w:rPr>
          <w:rFonts w:cs="Calibri"/>
          <w:iCs/>
          <w:szCs w:val="24"/>
        </w:rPr>
        <w:t>(</w:t>
      </w:r>
      <w:r w:rsidRPr="0015451C">
        <w:rPr>
          <w:rFonts w:cs="Calibri"/>
          <w:szCs w:val="24"/>
        </w:rPr>
        <w:t>M</w:t>
      </w:r>
      <w:r w:rsidRPr="0015451C">
        <w:rPr>
          <w:rFonts w:cs="Calibri"/>
          <w:iCs/>
          <w:szCs w:val="24"/>
          <w:vertAlign w:val="subscript"/>
        </w:rPr>
        <w:t>max</w:t>
      </w:r>
      <w:r w:rsidRPr="00222F42">
        <w:rPr>
          <w:rFonts w:cs="Calibri"/>
          <w:iCs/>
          <w:szCs w:val="24"/>
        </w:rPr>
        <w:t>)</w:t>
      </w:r>
      <w:r w:rsidRPr="0015451C">
        <w:rPr>
          <w:rFonts w:cs="Calibri"/>
          <w:iCs/>
          <w:szCs w:val="24"/>
        </w:rPr>
        <w:t xml:space="preserve">.  Supramaximal stimulation was </w:t>
      </w:r>
      <w:r>
        <w:rPr>
          <w:rFonts w:cs="Calibri"/>
          <w:iCs/>
          <w:szCs w:val="24"/>
        </w:rPr>
        <w:t xml:space="preserve">delivered </w:t>
      </w:r>
      <w:r w:rsidRPr="0015451C">
        <w:rPr>
          <w:rFonts w:cs="Calibri"/>
          <w:iCs/>
          <w:szCs w:val="24"/>
        </w:rPr>
        <w:t>by inc</w:t>
      </w:r>
      <w:r>
        <w:rPr>
          <w:rFonts w:cs="Calibri"/>
          <w:iCs/>
          <w:szCs w:val="24"/>
        </w:rPr>
        <w:t xml:space="preserve">reasing the final stimulator output intensity by a further </w:t>
      </w:r>
      <w:r w:rsidR="0001140E">
        <w:rPr>
          <w:rFonts w:cs="Calibri"/>
          <w:iCs/>
          <w:szCs w:val="24"/>
        </w:rPr>
        <w:t>3</w:t>
      </w:r>
      <w:r w:rsidRPr="0015451C">
        <w:rPr>
          <w:rFonts w:cs="Calibri"/>
          <w:iCs/>
          <w:szCs w:val="24"/>
        </w:rPr>
        <w:t>0% (</w:t>
      </w:r>
      <w:r>
        <w:rPr>
          <w:rFonts w:cs="Calibri"/>
          <w:iCs/>
          <w:szCs w:val="24"/>
        </w:rPr>
        <w:t>mean current</w:t>
      </w:r>
      <w:r w:rsidR="00502D58">
        <w:rPr>
          <w:rFonts w:cs="Calibri"/>
          <w:iCs/>
          <w:szCs w:val="24"/>
        </w:rPr>
        <w:t>,</w:t>
      </w:r>
      <w:r>
        <w:rPr>
          <w:rFonts w:cs="Calibri"/>
          <w:iCs/>
          <w:szCs w:val="24"/>
        </w:rPr>
        <w:t xml:space="preserve"> 19</w:t>
      </w:r>
      <w:r w:rsidR="0001140E">
        <w:rPr>
          <w:rFonts w:cs="Calibri"/>
          <w:iCs/>
          <w:szCs w:val="24"/>
        </w:rPr>
        <w:t>0</w:t>
      </w:r>
      <w:r w:rsidRPr="0015451C">
        <w:rPr>
          <w:rFonts w:cs="Calibri"/>
          <w:iCs/>
          <w:szCs w:val="24"/>
        </w:rPr>
        <w:t xml:space="preserve"> </w:t>
      </w:r>
      <w:r>
        <w:rPr>
          <w:rFonts w:cs="Calibri"/>
          <w:iCs/>
          <w:szCs w:val="24"/>
        </w:rPr>
        <w:t>±</w:t>
      </w:r>
      <w:r w:rsidRPr="0015451C">
        <w:rPr>
          <w:rFonts w:cs="Calibri"/>
          <w:iCs/>
          <w:szCs w:val="24"/>
        </w:rPr>
        <w:t xml:space="preserve"> </w:t>
      </w:r>
      <w:r w:rsidR="0001140E">
        <w:rPr>
          <w:rFonts w:cs="Calibri"/>
          <w:iCs/>
          <w:szCs w:val="24"/>
        </w:rPr>
        <w:t>30</w:t>
      </w:r>
      <w:r w:rsidRPr="0015451C">
        <w:rPr>
          <w:rFonts w:cs="Calibri"/>
          <w:iCs/>
          <w:szCs w:val="24"/>
        </w:rPr>
        <w:t xml:space="preserve"> mA).</w:t>
      </w:r>
      <w:r>
        <w:rPr>
          <w:rFonts w:cs="Calibri"/>
          <w:iCs/>
          <w:szCs w:val="24"/>
        </w:rPr>
        <w:t xml:space="preserve">  The positions of the stimulating electrodes </w:t>
      </w:r>
      <w:r>
        <w:rPr>
          <w:rFonts w:cs="Calibri"/>
          <w:iCs/>
          <w:szCs w:val="24"/>
        </w:rPr>
        <w:lastRenderedPageBreak/>
        <w:t xml:space="preserve">were marked with indelible ink to ensure consistent placement </w:t>
      </w:r>
      <w:r w:rsidR="0001140E">
        <w:rPr>
          <w:rFonts w:cs="Calibri"/>
          <w:iCs/>
          <w:szCs w:val="24"/>
        </w:rPr>
        <w:t>during the times of assessment</w:t>
      </w:r>
      <w:r>
        <w:rPr>
          <w:rFonts w:cs="Calibri"/>
          <w:iCs/>
          <w:szCs w:val="24"/>
        </w:rPr>
        <w:t xml:space="preserve">. </w:t>
      </w:r>
      <w:r w:rsidR="0001140E">
        <w:rPr>
          <w:rFonts w:cs="Calibri"/>
          <w:iCs/>
          <w:szCs w:val="24"/>
        </w:rPr>
        <w:t xml:space="preserve"> At each time point </w:t>
      </w:r>
      <w:r>
        <w:rPr>
          <w:rFonts w:cs="Calibri"/>
          <w:iCs/>
        </w:rPr>
        <w:t>m</w:t>
      </w:r>
      <w:r w:rsidRPr="005277AD">
        <w:rPr>
          <w:rFonts w:cs="Calibri"/>
          <w:iCs/>
        </w:rPr>
        <w:t xml:space="preserve">uscle contractility was assessed for </w:t>
      </w:r>
      <w:r w:rsidR="00B426F3">
        <w:rPr>
          <w:rFonts w:cs="Calibri"/>
          <w:iCs/>
        </w:rPr>
        <w:t>the</w:t>
      </w:r>
      <w:r w:rsidRPr="005277AD">
        <w:rPr>
          <w:rFonts w:cs="Calibri"/>
          <w:iCs/>
        </w:rPr>
        <w:t xml:space="preserve"> peripherally-derived resting twitch</w:t>
      </w:r>
      <w:r w:rsidR="00B426F3">
        <w:rPr>
          <w:rFonts w:cs="Calibri"/>
          <w:iCs/>
        </w:rPr>
        <w:t>es</w:t>
      </w:r>
      <w:r w:rsidRPr="005277AD">
        <w:rPr>
          <w:rFonts w:cs="Calibri"/>
          <w:iCs/>
        </w:rPr>
        <w:t xml:space="preserve"> as twitch amplitude (Q</w:t>
      </w:r>
      <w:r w:rsidRPr="005277AD">
        <w:rPr>
          <w:rFonts w:cs="Calibri"/>
          <w:iCs/>
          <w:vertAlign w:val="subscript"/>
        </w:rPr>
        <w:t>tw,pot</w:t>
      </w:r>
      <w:r w:rsidRPr="005277AD">
        <w:rPr>
          <w:rFonts w:cs="Calibri"/>
          <w:iCs/>
        </w:rPr>
        <w:t>: the maximum twitch tension)</w:t>
      </w:r>
      <w:r>
        <w:rPr>
          <w:rFonts w:cs="Calibri"/>
          <w:iCs/>
        </w:rPr>
        <w:t xml:space="preserve"> and m</w:t>
      </w:r>
      <w:r w:rsidRPr="005277AD">
        <w:rPr>
          <w:rFonts w:cs="Calibri"/>
          <w:iCs/>
        </w:rPr>
        <w:t xml:space="preserve">embrane excitability was inferred from the peak-to-peak amplitude and area of the electrically-evoked </w:t>
      </w:r>
      <w:r w:rsidRPr="005277AD">
        <w:rPr>
          <w:rFonts w:cs="Calibri"/>
        </w:rPr>
        <w:t>M</w:t>
      </w:r>
      <w:r w:rsidRPr="005277AD">
        <w:rPr>
          <w:rFonts w:cs="Calibri"/>
          <w:iCs/>
          <w:vertAlign w:val="subscript"/>
        </w:rPr>
        <w:t>max</w:t>
      </w:r>
      <w:r w:rsidRPr="005277AD">
        <w:rPr>
          <w:rFonts w:cs="Calibri"/>
          <w:iCs/>
        </w:rPr>
        <w:t>.</w:t>
      </w:r>
    </w:p>
    <w:p w14:paraId="7E56D680" w14:textId="77777777" w:rsidR="00856169" w:rsidRDefault="00856169" w:rsidP="00FF0F49">
      <w:pPr>
        <w:spacing w:after="0" w:line="420" w:lineRule="exact"/>
        <w:jc w:val="both"/>
        <w:rPr>
          <w:rFonts w:cs="Calibri"/>
          <w:iCs/>
        </w:rPr>
      </w:pPr>
    </w:p>
    <w:p w14:paraId="5BDD982F" w14:textId="77777777" w:rsidR="00856169" w:rsidRDefault="00856169" w:rsidP="00856169">
      <w:pPr>
        <w:spacing w:after="0" w:line="420" w:lineRule="exact"/>
        <w:jc w:val="both"/>
        <w:rPr>
          <w:b/>
        </w:rPr>
      </w:pPr>
      <w:r>
        <w:rPr>
          <w:b/>
        </w:rPr>
        <w:t>Transcranial Magnetic Stimulation</w:t>
      </w:r>
    </w:p>
    <w:p w14:paraId="2D700308" w14:textId="18A0398E" w:rsidR="009452B7" w:rsidRDefault="00856169" w:rsidP="00856169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iCs/>
          <w:szCs w:val="24"/>
        </w:rPr>
        <w:t>Single pulse TMS was delivered using</w:t>
      </w:r>
      <w:r w:rsidRPr="000D6426">
        <w:rPr>
          <w:rFonts w:cs="Calibri"/>
          <w:iCs/>
          <w:szCs w:val="24"/>
        </w:rPr>
        <w:t xml:space="preserve"> a concave double cone coil (110 mm diameter; maximum output 1.4 T)</w:t>
      </w:r>
      <w:r>
        <w:rPr>
          <w:rFonts w:cs="Calibri"/>
          <w:iCs/>
          <w:szCs w:val="24"/>
        </w:rPr>
        <w:t xml:space="preserve">, </w:t>
      </w:r>
      <w:r w:rsidRPr="000D6426">
        <w:rPr>
          <w:rFonts w:cs="Calibri"/>
          <w:iCs/>
          <w:szCs w:val="24"/>
        </w:rPr>
        <w:t>powered by a mono-pulse magnetic stimulator (Magstim 200, The Magstim Company Ltd, Whitland, UK)</w:t>
      </w:r>
      <w:r>
        <w:rPr>
          <w:rFonts w:cs="Calibri"/>
          <w:iCs/>
          <w:szCs w:val="24"/>
        </w:rPr>
        <w:t xml:space="preserve">.  </w:t>
      </w:r>
      <w:r w:rsidRPr="000D6426">
        <w:rPr>
          <w:rFonts w:cs="Calibri"/>
          <w:iCs/>
          <w:szCs w:val="24"/>
        </w:rPr>
        <w:t xml:space="preserve">The coil was held over the vertex </w:t>
      </w:r>
      <w:r>
        <w:rPr>
          <w:rFonts w:cs="Calibri"/>
          <w:iCs/>
          <w:szCs w:val="24"/>
        </w:rPr>
        <w:t xml:space="preserve">in order </w:t>
      </w:r>
      <w:r w:rsidRPr="000D6426">
        <w:rPr>
          <w:rFonts w:cs="Calibri"/>
          <w:iCs/>
          <w:szCs w:val="24"/>
        </w:rPr>
        <w:t>to stimulate the left hemisphere (</w:t>
      </w:r>
      <w:r>
        <w:rPr>
          <w:rFonts w:cs="Calibri"/>
          <w:iCs/>
          <w:szCs w:val="24"/>
        </w:rPr>
        <w:t xml:space="preserve">induced current = </w:t>
      </w:r>
      <w:r w:rsidRPr="000D6426">
        <w:rPr>
          <w:rFonts w:cs="Calibri"/>
          <w:iCs/>
          <w:szCs w:val="24"/>
        </w:rPr>
        <w:t>postero-anterior)</w:t>
      </w:r>
      <w:r>
        <w:rPr>
          <w:rFonts w:cs="Calibri"/>
          <w:iCs/>
          <w:szCs w:val="24"/>
        </w:rPr>
        <w:t xml:space="preserve">, </w:t>
      </w:r>
      <w:r w:rsidRPr="000D6426">
        <w:rPr>
          <w:rFonts w:cs="Calibri"/>
          <w:iCs/>
          <w:szCs w:val="24"/>
        </w:rPr>
        <w:t xml:space="preserve">in </w:t>
      </w:r>
      <w:r>
        <w:rPr>
          <w:rFonts w:cs="Calibri"/>
          <w:iCs/>
          <w:szCs w:val="24"/>
        </w:rPr>
        <w:t>the</w:t>
      </w:r>
      <w:r w:rsidRPr="000D6426">
        <w:rPr>
          <w:rFonts w:cs="Calibri"/>
          <w:iCs/>
          <w:szCs w:val="24"/>
        </w:rPr>
        <w:t xml:space="preserve"> optimal position to elicit a large MEP in the </w:t>
      </w:r>
      <w:r>
        <w:rPr>
          <w:rFonts w:cs="Calibri"/>
          <w:iCs/>
          <w:szCs w:val="24"/>
        </w:rPr>
        <w:t>knee extensors</w:t>
      </w:r>
      <w:r w:rsidRPr="000D6426">
        <w:rPr>
          <w:rFonts w:cs="Calibri"/>
          <w:iCs/>
          <w:szCs w:val="24"/>
        </w:rPr>
        <w:t xml:space="preserve"> </w:t>
      </w:r>
      <w:r>
        <w:rPr>
          <w:rFonts w:cs="Calibri"/>
          <w:iCs/>
          <w:szCs w:val="24"/>
        </w:rPr>
        <w:t xml:space="preserve">(RF) </w:t>
      </w:r>
      <w:r w:rsidRPr="000D6426">
        <w:rPr>
          <w:rFonts w:cs="Calibri"/>
          <w:iCs/>
          <w:szCs w:val="24"/>
        </w:rPr>
        <w:t xml:space="preserve">and a small MEP in the antagonist (BF).  </w:t>
      </w:r>
      <w:r>
        <w:rPr>
          <w:rFonts w:cs="Calibri"/>
          <w:szCs w:val="24"/>
        </w:rPr>
        <w:t>T</w:t>
      </w:r>
      <w:r w:rsidRPr="000D6426">
        <w:rPr>
          <w:rFonts w:cs="Calibri"/>
          <w:iCs/>
          <w:szCs w:val="24"/>
        </w:rPr>
        <w:t>he optimal coil position was marked on the scalp with indelible ink</w:t>
      </w:r>
      <w:r>
        <w:rPr>
          <w:rFonts w:cs="Calibri"/>
          <w:iCs/>
          <w:szCs w:val="24"/>
        </w:rPr>
        <w:t xml:space="preserve"> in order to ensure a </w:t>
      </w:r>
      <w:r w:rsidRPr="000D6426">
        <w:rPr>
          <w:rFonts w:cs="Calibri"/>
          <w:iCs/>
          <w:szCs w:val="24"/>
        </w:rPr>
        <w:t>reproducib</w:t>
      </w:r>
      <w:r>
        <w:rPr>
          <w:rFonts w:cs="Calibri"/>
          <w:iCs/>
          <w:szCs w:val="24"/>
        </w:rPr>
        <w:t>le</w:t>
      </w:r>
      <w:r w:rsidRPr="000D6426">
        <w:rPr>
          <w:rFonts w:cs="Calibri"/>
          <w:iCs/>
          <w:szCs w:val="24"/>
        </w:rPr>
        <w:t xml:space="preserve"> </w:t>
      </w:r>
      <w:r>
        <w:rPr>
          <w:rFonts w:cs="Calibri"/>
          <w:iCs/>
          <w:szCs w:val="24"/>
        </w:rPr>
        <w:t>site of</w:t>
      </w:r>
      <w:r w:rsidRPr="000D6426">
        <w:rPr>
          <w:rFonts w:cs="Calibri"/>
          <w:iCs/>
          <w:szCs w:val="24"/>
        </w:rPr>
        <w:t xml:space="preserve"> </w:t>
      </w:r>
      <w:r w:rsidRPr="000D6426">
        <w:rPr>
          <w:rFonts w:cs="Calibri"/>
          <w:szCs w:val="24"/>
        </w:rPr>
        <w:t>stimulation.</w:t>
      </w:r>
      <w:r>
        <w:rPr>
          <w:rFonts w:cs="Calibri"/>
          <w:szCs w:val="24"/>
        </w:rPr>
        <w:t xml:space="preserve">  To measure VA</w:t>
      </w:r>
      <w:r w:rsidRPr="0014117F">
        <w:rPr>
          <w:rFonts w:cs="Calibri"/>
          <w:szCs w:val="24"/>
          <w:vertAlign w:val="subscript"/>
        </w:rPr>
        <w:t>TMS</w:t>
      </w:r>
      <w:r>
        <w:rPr>
          <w:rFonts w:cs="Calibri"/>
          <w:szCs w:val="24"/>
        </w:rPr>
        <w:t xml:space="preserve"> and corticospinal excitability, the stimulator output was set to produce the largest possible superimposed twitch force (SIT) during a 50% MVC contraction.  The stimulation</w:t>
      </w:r>
      <w:r w:rsidRPr="00F00884">
        <w:rPr>
          <w:rFonts w:cs="Calibri"/>
          <w:szCs w:val="24"/>
        </w:rPr>
        <w:t xml:space="preserve"> intensity</w:t>
      </w:r>
      <w:r>
        <w:rPr>
          <w:rFonts w:cs="Calibri"/>
          <w:szCs w:val="24"/>
        </w:rPr>
        <w:t xml:space="preserve"> (62</w:t>
      </w:r>
      <w:r w:rsidRPr="00721B8A">
        <w:rPr>
          <w:rFonts w:cs="Calibri"/>
          <w:szCs w:val="24"/>
        </w:rPr>
        <w:t xml:space="preserve"> ± </w:t>
      </w:r>
      <w:r>
        <w:rPr>
          <w:rFonts w:cs="Calibri"/>
          <w:szCs w:val="24"/>
        </w:rPr>
        <w:t>6%)</w:t>
      </w:r>
      <w:r w:rsidRPr="00F00884">
        <w:rPr>
          <w:rFonts w:cs="Calibri"/>
          <w:szCs w:val="24"/>
        </w:rPr>
        <w:t xml:space="preserve"> elicited a large MEP in the </w:t>
      </w:r>
      <w:r>
        <w:rPr>
          <w:rFonts w:cs="Calibri"/>
          <w:szCs w:val="24"/>
        </w:rPr>
        <w:t>RF</w:t>
      </w:r>
      <w:r w:rsidRPr="00F00884">
        <w:rPr>
          <w:rFonts w:cs="Calibri"/>
          <w:szCs w:val="24"/>
        </w:rPr>
        <w:t xml:space="preserve"> (</w:t>
      </w:r>
      <w:r>
        <w:rPr>
          <w:rFonts w:cs="Calibri"/>
          <w:szCs w:val="24"/>
        </w:rPr>
        <w:t xml:space="preserve">pooled average </w:t>
      </w:r>
      <w:r w:rsidRPr="00721B8A">
        <w:rPr>
          <w:rFonts w:cs="Calibri"/>
          <w:szCs w:val="24"/>
        </w:rPr>
        <w:t xml:space="preserve">of </w:t>
      </w:r>
      <w:r w:rsidR="00E53AF2">
        <w:rPr>
          <w:rFonts w:ascii="Times New Roman" w:hAnsi="Times New Roman"/>
          <w:szCs w:val="24"/>
        </w:rPr>
        <w:t>~</w:t>
      </w:r>
      <w:r>
        <w:rPr>
          <w:rFonts w:asciiTheme="minorHAnsi" w:hAnsiTheme="minorHAnsi" w:cstheme="minorHAnsi"/>
          <w:szCs w:val="24"/>
        </w:rPr>
        <w:t>6</w:t>
      </w:r>
      <w:r w:rsidR="00E53AF2">
        <w:rPr>
          <w:rFonts w:asciiTheme="minorHAnsi" w:hAnsiTheme="minorHAnsi" w:cstheme="minorHAnsi"/>
          <w:szCs w:val="24"/>
        </w:rPr>
        <w:t>6</w:t>
      </w:r>
      <w:r>
        <w:rPr>
          <w:rFonts w:cs="Calibri"/>
          <w:szCs w:val="24"/>
        </w:rPr>
        <w:t xml:space="preserve">% </w:t>
      </w:r>
      <w:r w:rsidRPr="00F00884">
        <w:rPr>
          <w:rFonts w:cs="Calibri"/>
          <w:szCs w:val="24"/>
        </w:rPr>
        <w:t>of M</w:t>
      </w:r>
      <w:r w:rsidRPr="00F00884">
        <w:rPr>
          <w:rFonts w:cs="Calibri"/>
          <w:szCs w:val="24"/>
          <w:vertAlign w:val="subscript"/>
        </w:rPr>
        <w:t>max</w:t>
      </w:r>
      <w:r w:rsidRPr="00F00884">
        <w:rPr>
          <w:rFonts w:cs="Calibri"/>
          <w:szCs w:val="24"/>
        </w:rPr>
        <w:t xml:space="preserve"> </w:t>
      </w:r>
      <w:r w:rsidR="003003C8" w:rsidRPr="00721B8A">
        <w:rPr>
          <w:rFonts w:cs="Calibri"/>
          <w:szCs w:val="24"/>
        </w:rPr>
        <w:t>area</w:t>
      </w:r>
      <w:r w:rsidR="003003C8" w:rsidRPr="00F00884">
        <w:rPr>
          <w:rFonts w:cs="Calibri"/>
          <w:szCs w:val="24"/>
        </w:rPr>
        <w:t xml:space="preserve"> </w:t>
      </w:r>
      <w:r w:rsidRPr="00F00884">
        <w:rPr>
          <w:rFonts w:cs="Calibri"/>
          <w:szCs w:val="24"/>
        </w:rPr>
        <w:t xml:space="preserve">during </w:t>
      </w:r>
      <w:r>
        <w:rPr>
          <w:rFonts w:cs="Calibri"/>
          <w:szCs w:val="24"/>
        </w:rPr>
        <w:t>contractions ≥50% MVC</w:t>
      </w:r>
      <w:r w:rsidRPr="00F00884">
        <w:rPr>
          <w:rFonts w:cs="Calibri"/>
          <w:szCs w:val="24"/>
        </w:rPr>
        <w:t xml:space="preserve">) indicating the TMS stimulus activated a high proportion of knee extensor motor units, while causing only a small MEP in the </w:t>
      </w:r>
      <w:r>
        <w:rPr>
          <w:rFonts w:cs="Calibri"/>
          <w:szCs w:val="24"/>
        </w:rPr>
        <w:t>antagonist</w:t>
      </w:r>
      <w:r w:rsidRPr="00F00884">
        <w:rPr>
          <w:rFonts w:cs="Calibri"/>
          <w:szCs w:val="24"/>
        </w:rPr>
        <w:t xml:space="preserve"> (</w:t>
      </w:r>
      <w:r w:rsidRPr="00411E55">
        <w:rPr>
          <w:rFonts w:ascii="Times New Roman" w:hAnsi="Times New Roman"/>
          <w:szCs w:val="24"/>
        </w:rPr>
        <w:t>~</w:t>
      </w:r>
      <w:r>
        <w:rPr>
          <w:rFonts w:asciiTheme="minorHAnsi" w:hAnsiTheme="minorHAnsi" w:cstheme="minorHAnsi"/>
          <w:szCs w:val="24"/>
        </w:rPr>
        <w:t>20</w:t>
      </w:r>
      <w:r w:rsidRPr="00F00884">
        <w:rPr>
          <w:rFonts w:cs="Calibri"/>
          <w:szCs w:val="24"/>
        </w:rPr>
        <w:t>% of</w:t>
      </w:r>
      <w:r>
        <w:rPr>
          <w:rFonts w:cs="Calibri"/>
          <w:szCs w:val="24"/>
        </w:rPr>
        <w:t xml:space="preserve"> RF</w:t>
      </w:r>
      <w:r w:rsidRPr="00F00884">
        <w:rPr>
          <w:rFonts w:cs="Calibri"/>
          <w:szCs w:val="24"/>
        </w:rPr>
        <w:t xml:space="preserve"> MEP during knee-extensor contractions).</w:t>
      </w:r>
      <w:r>
        <w:rPr>
          <w:rFonts w:cs="Calibri"/>
          <w:szCs w:val="24"/>
        </w:rPr>
        <w:t xml:space="preserve">  At all-time points corticospinal responsiveness was quantified as the MEP elicited during a 50% MVC expressed relative to the M</w:t>
      </w:r>
      <w:r w:rsidRPr="00433078">
        <w:rPr>
          <w:rFonts w:cs="Calibri"/>
          <w:szCs w:val="24"/>
          <w:vertAlign w:val="subscript"/>
        </w:rPr>
        <w:t>max</w:t>
      </w:r>
      <w:r>
        <w:rPr>
          <w:rFonts w:cs="Calibri"/>
          <w:szCs w:val="24"/>
          <w:vertAlign w:val="subscript"/>
        </w:rPr>
        <w:t xml:space="preserve"> </w:t>
      </w:r>
      <w:r>
        <w:rPr>
          <w:rFonts w:cs="Calibri"/>
          <w:szCs w:val="24"/>
        </w:rPr>
        <w:t xml:space="preserve">elicited </w:t>
      </w:r>
      <w:r w:rsidR="0066622D">
        <w:rPr>
          <w:rFonts w:cs="Calibri"/>
          <w:szCs w:val="24"/>
        </w:rPr>
        <w:t>at the same contraction strength</w:t>
      </w:r>
      <w:r>
        <w:rPr>
          <w:rFonts w:cs="Calibri"/>
          <w:szCs w:val="24"/>
        </w:rPr>
        <w:t xml:space="preserve">.  We ensured participants received clear instructions to achieve a plateau in force when contracting at varying force levels whilst receiving TMS </w:t>
      </w:r>
      <w:r>
        <w:rPr>
          <w:rFonts w:cs="Calibri"/>
          <w:szCs w:val="24"/>
        </w:rPr>
        <w:fldChar w:fldCharType="begin"/>
      </w:r>
      <w:r w:rsidR="008B0000">
        <w:rPr>
          <w:rFonts w:cs="Calibri"/>
          <w:szCs w:val="24"/>
        </w:rPr>
        <w:instrText xml:space="preserve"> ADDIN EN.CITE &lt;EndNote&gt;&lt;Cite&gt;&lt;Author&gt;Gruet&lt;/Author&gt;&lt;Year&gt;2013&lt;/Year&gt;&lt;RecNum&gt;10&lt;/RecNum&gt;&lt;DisplayText&gt;(Gruet et al. 2013)&lt;/DisplayText&gt;&lt;record&gt;&lt;rec-number&gt;10&lt;/rec-number&gt;&lt;foreign-keys&gt;&lt;key app="EN" db-id="p2fesastt0ve94e0vvzv0f91dzfaptesfaww" timestamp="1443615502"&gt;10&lt;/key&gt;&lt;/foreign-keys&gt;&lt;ref-type name="Journal Article"&gt;17&lt;/ref-type&gt;&lt;contributors&gt;&lt;authors&gt;&lt;author&gt;Gruet, M.&lt;/author&gt;&lt;author&gt;Temesi, J.&lt;/author&gt;&lt;author&gt;Rupp, T.&lt;/author&gt;&lt;author&gt;Millet, G. Y.&lt;/author&gt;&lt;author&gt;Verges, S.&lt;/author&gt;&lt;/authors&gt;&lt;/contributors&gt;&lt;auth-address&gt;Laboratoire HP2, U1042 INSERM, Universite Joseph Fourier, Grenoble, France.&lt;/auth-address&gt;&lt;titles&gt;&lt;title&gt;Effect of different approaches to target force on transcranial magnetic stimulation responses&lt;/title&gt;&lt;secondary-title&gt;Muscle Nerve&lt;/secondary-title&gt;&lt;alt-title&gt;Muscle &amp;amp; nerve&lt;/alt-title&gt;&lt;/titles&gt;&lt;periodical&gt;&lt;full-title&gt;Muscle Nerve&lt;/full-title&gt;&lt;abbr-1&gt;Muscle &amp;amp; nerve&lt;/abbr-1&gt;&lt;/periodical&gt;&lt;alt-periodical&gt;&lt;full-title&gt;Muscle Nerve&lt;/full-title&gt;&lt;abbr-1&gt;Muscle &amp;amp; nerve&lt;/abbr-1&gt;&lt;/alt-periodical&gt;&lt;pages&gt;430-2&lt;/pages&gt;&lt;volume&gt;48&lt;/volume&gt;&lt;number&gt;3&lt;/number&gt;&lt;keywords&gt;&lt;keyword&gt;Adult&lt;/keyword&gt;&lt;keyword&gt;Electric Stimulation&lt;/keyword&gt;&lt;keyword&gt;Electromyography&lt;/keyword&gt;&lt;keyword&gt;Evoked Potentials, Motor/*physiology&lt;/keyword&gt;&lt;keyword&gt;Humans&lt;/keyword&gt;&lt;keyword&gt;Male&lt;/keyword&gt;&lt;keyword&gt;Muscle Contraction/*physiology&lt;/keyword&gt;&lt;keyword&gt;Muscle, Skeletal/*physiology&lt;/keyword&gt;&lt;keyword&gt;Time Factors&lt;/keyword&gt;&lt;keyword&gt;*Transcranial Magnetic Stimulation&lt;/keyword&gt;&lt;keyword&gt;Young Adult&lt;/keyword&gt;&lt;/keywords&gt;&lt;dates&gt;&lt;year&gt;2013&lt;/year&gt;&lt;pub-dates&gt;&lt;date&gt;Sep&lt;/date&gt;&lt;/pub-dates&gt;&lt;/dates&gt;&lt;isbn&gt;1097-4598 (Electronic)&amp;#xD;0148-639X (Linking)&lt;/isbn&gt;&lt;accession-num&gt;23853044&lt;/accession-num&gt;&lt;urls&gt;&lt;related-urls&gt;&lt;url&gt;http://www.ncbi.nlm.nih.gov/pubmed/23853044&lt;/url&gt;&lt;/related-urls&gt;&lt;/urls&gt;&lt;electronic-resource-num&gt;10.1002/mus.23786&lt;/electronic-resource-num&gt;&lt;/record&gt;&lt;/Cite&gt;&lt;/EndNote&gt;</w:instrText>
      </w:r>
      <w:r>
        <w:rPr>
          <w:rFonts w:cs="Calibri"/>
          <w:szCs w:val="24"/>
        </w:rPr>
        <w:fldChar w:fldCharType="separate"/>
      </w:r>
      <w:r w:rsidR="008B0000">
        <w:rPr>
          <w:rFonts w:cs="Calibri"/>
          <w:noProof/>
          <w:szCs w:val="24"/>
        </w:rPr>
        <w:t>(Gruet et al. 2013)</w:t>
      </w:r>
      <w:r>
        <w:rPr>
          <w:rFonts w:cs="Calibri"/>
          <w:szCs w:val="24"/>
        </w:rPr>
        <w:fldChar w:fldCharType="end"/>
      </w:r>
      <w:r>
        <w:rPr>
          <w:rFonts w:cs="Calibri"/>
          <w:szCs w:val="24"/>
        </w:rPr>
        <w:t>.</w:t>
      </w:r>
    </w:p>
    <w:p w14:paraId="6B090600" w14:textId="77777777" w:rsidR="008B24C7" w:rsidRDefault="008B24C7" w:rsidP="00FA040D">
      <w:pPr>
        <w:spacing w:after="0" w:line="420" w:lineRule="exact"/>
        <w:jc w:val="both"/>
      </w:pPr>
    </w:p>
    <w:p w14:paraId="2E520D34" w14:textId="2DAA3327" w:rsidR="008B24C7" w:rsidRDefault="008B24C7" w:rsidP="008B24C7">
      <w:pPr>
        <w:spacing w:after="0" w:line="420" w:lineRule="exact"/>
        <w:jc w:val="both"/>
        <w:rPr>
          <w:b/>
        </w:rPr>
      </w:pPr>
      <w:r>
        <w:rPr>
          <w:b/>
        </w:rPr>
        <w:t xml:space="preserve">Data </w:t>
      </w:r>
      <w:r w:rsidR="00DF0C4E">
        <w:rPr>
          <w:b/>
        </w:rPr>
        <w:t>A</w:t>
      </w:r>
      <w:r>
        <w:rPr>
          <w:b/>
        </w:rPr>
        <w:t>nalysis</w:t>
      </w:r>
    </w:p>
    <w:p w14:paraId="1E69FD2B" w14:textId="394861A5" w:rsidR="008B24C7" w:rsidRDefault="008B24C7" w:rsidP="008B24C7">
      <w:pPr>
        <w:spacing w:after="0" w:line="420" w:lineRule="exact"/>
        <w:jc w:val="both"/>
        <w:rPr>
          <w:rFonts w:cs="Calibri"/>
          <w:szCs w:val="24"/>
        </w:rPr>
      </w:pPr>
      <w:r>
        <w:rPr>
          <w:rFonts w:cs="Calibri"/>
          <w:szCs w:val="24"/>
        </w:rPr>
        <w:t xml:space="preserve">Voluntary activation measured through stimulation of the femoral nerve was quantified using the twitch interpolation technique </w:t>
      </w:r>
      <w:r>
        <w:rPr>
          <w:rFonts w:cs="Calibri"/>
          <w:szCs w:val="24"/>
        </w:rPr>
        <w:fldChar w:fldCharType="begin"/>
      </w:r>
      <w:r w:rsidR="00923ED9">
        <w:rPr>
          <w:rFonts w:cs="Calibri"/>
          <w:szCs w:val="24"/>
        </w:rPr>
        <w:instrText xml:space="preserve"> ADDIN EN.CITE &lt;EndNote&gt;&lt;Cite&gt;&lt;Author&gt;Merton&lt;/Author&gt;&lt;Year&gt;1954&lt;/Year&gt;&lt;RecNum&gt;16&lt;/RecNum&gt;&lt;DisplayText&gt;(Merton 1954)&lt;/DisplayText&gt;&lt;record&gt;&lt;rec-number&gt;16&lt;/rec-number&gt;&lt;foreign-keys&gt;&lt;key app="EN" db-id="55fwtvvxsr2pzpe25edxzwrlztzx9etex5v0" timestamp="1470661076"&gt;16&lt;/key&gt;&lt;/foreign-keys&gt;&lt;ref-type name="Journal Article"&gt;17&lt;/ref-type&gt;&lt;contributors&gt;&lt;authors&gt;&lt;author&gt;Merton, P. A.&lt;/author&gt;&lt;/authors&gt;&lt;/contributors&gt;&lt;titles&gt;&lt;title&gt;Voluntary strength and fatigue&lt;/title&gt;&lt;secondary-title&gt;J Physiol&lt;/secondary-title&gt;&lt;alt-title&gt;The Journal of physiology&lt;/alt-title&gt;&lt;/titles&gt;&lt;periodical&gt;&lt;full-title&gt;J Physiol&lt;/full-title&gt;&lt;abbr-1&gt;The Journal of physiology&lt;/abbr-1&gt;&lt;/periodical&gt;&lt;alt-periodical&gt;&lt;full-title&gt;J Physiol&lt;/full-title&gt;&lt;abbr-1&gt;The Journal of physiology&lt;/abbr-1&gt;&lt;/alt-periodical&gt;&lt;pages&gt;553-64&lt;/pages&gt;&lt;volume&gt;123&lt;/volume&gt;&lt;number&gt;3&lt;/number&gt;&lt;keywords&gt;&lt;keyword&gt;*Fatigue&lt;/keyword&gt;&lt;keyword&gt;Humans&lt;/keyword&gt;&lt;keyword&gt;Muscles/*physiology&lt;/keyword&gt;&lt;keyword&gt;Work/*physiology&lt;/keyword&gt;&lt;/keywords&gt;&lt;dates&gt;&lt;year&gt;1954&lt;/year&gt;&lt;pub-dates&gt;&lt;date&gt;Mar 29&lt;/date&gt;&lt;/pub-dates&gt;&lt;/dates&gt;&lt;isbn&gt;0022-3751 (Print)&amp;#xD;0022-3751 (Linking)&lt;/isbn&gt;&lt;accession-num&gt;13152698&lt;/accession-num&gt;&lt;urls&gt;&lt;related-urls&gt;&lt;url&gt;http://www.ncbi.nlm.nih.gov/pubmed/13152698&lt;/url&gt;&lt;/related-urls&gt;&lt;/urls&gt;&lt;custom2&gt;1366225&lt;/custom2&gt;&lt;/record&gt;&lt;/Cite&gt;&lt;/EndNote&gt;</w:instrText>
      </w:r>
      <w:r>
        <w:rPr>
          <w:rFonts w:cs="Calibri"/>
          <w:szCs w:val="24"/>
        </w:rPr>
        <w:fldChar w:fldCharType="separate"/>
      </w:r>
      <w:r w:rsidR="008B0000">
        <w:rPr>
          <w:rFonts w:cs="Calibri"/>
          <w:noProof/>
          <w:szCs w:val="24"/>
        </w:rPr>
        <w:t>(Merton 1954)</w:t>
      </w:r>
      <w:r>
        <w:rPr>
          <w:rFonts w:cs="Calibri"/>
          <w:szCs w:val="24"/>
        </w:rPr>
        <w:fldChar w:fldCharType="end"/>
      </w:r>
      <w:r>
        <w:rPr>
          <w:rFonts w:cs="Calibri"/>
          <w:szCs w:val="24"/>
        </w:rPr>
        <w:t xml:space="preserve">.  Voluntary activation was quantified by comparing the amplitude of the SIT during MVC with the amplitude of the resting </w:t>
      </w:r>
      <w:r w:rsidR="00B16CE0" w:rsidRPr="00B3324C">
        <w:t>Q</w:t>
      </w:r>
      <w:r w:rsidR="00B16CE0" w:rsidRPr="00B3324C">
        <w:rPr>
          <w:iCs/>
          <w:vertAlign w:val="subscript"/>
        </w:rPr>
        <w:t>tw,pot</w:t>
      </w:r>
      <w:r w:rsidR="00B16CE0">
        <w:rPr>
          <w:rFonts w:cs="Calibri"/>
          <w:szCs w:val="24"/>
        </w:rPr>
        <w:t xml:space="preserve"> </w:t>
      </w:r>
      <w:r>
        <w:rPr>
          <w:rFonts w:cs="Calibri"/>
          <w:szCs w:val="24"/>
        </w:rPr>
        <w:t>elicited 2 s post-MVC: motor nerve VA (%) = (1 – [SIT/Q</w:t>
      </w:r>
      <w:r w:rsidRPr="00C85A81">
        <w:rPr>
          <w:rFonts w:cs="Calibri"/>
          <w:szCs w:val="24"/>
          <w:vertAlign w:val="subscript"/>
        </w:rPr>
        <w:t>tw,pot</w:t>
      </w:r>
      <w:r>
        <w:rPr>
          <w:rFonts w:cs="Calibri"/>
          <w:szCs w:val="24"/>
        </w:rPr>
        <w:t xml:space="preserve">] </w:t>
      </w:r>
      <w:r w:rsidRPr="00E469B2">
        <w:rPr>
          <w:rFonts w:cs="Calibri"/>
          <w:szCs w:val="24"/>
        </w:rPr>
        <w:t>×</w:t>
      </w:r>
      <w:r>
        <w:rPr>
          <w:rFonts w:cs="Calibri"/>
          <w:szCs w:val="24"/>
        </w:rPr>
        <w:t xml:space="preserve"> 100).  Assessment of VA</w:t>
      </w:r>
      <w:r w:rsidRPr="00A07105">
        <w:rPr>
          <w:rFonts w:cs="Calibri"/>
          <w:szCs w:val="24"/>
          <w:vertAlign w:val="subscript"/>
        </w:rPr>
        <w:t>TMS</w:t>
      </w:r>
      <w:r w:rsidRPr="00E469B2">
        <w:rPr>
          <w:rFonts w:cs="Calibri"/>
          <w:szCs w:val="24"/>
        </w:rPr>
        <w:t xml:space="preserve"> </w:t>
      </w:r>
      <w:r>
        <w:rPr>
          <w:rFonts w:cs="Calibri"/>
          <w:szCs w:val="24"/>
        </w:rPr>
        <w:t>was made</w:t>
      </w:r>
      <w:r w:rsidRPr="00E469B2">
        <w:rPr>
          <w:rFonts w:cs="Calibri"/>
          <w:szCs w:val="24"/>
        </w:rPr>
        <w:t xml:space="preserve"> by measuring the force responses </w:t>
      </w:r>
      <w:r>
        <w:rPr>
          <w:rFonts w:cs="Calibri"/>
          <w:szCs w:val="24"/>
        </w:rPr>
        <w:t>from</w:t>
      </w:r>
      <w:r w:rsidRPr="00E469B2">
        <w:rPr>
          <w:rFonts w:cs="Calibri"/>
          <w:szCs w:val="24"/>
        </w:rPr>
        <w:t xml:space="preserve"> motor</w:t>
      </w:r>
      <w:r>
        <w:rPr>
          <w:rFonts w:cs="Calibri"/>
          <w:szCs w:val="24"/>
        </w:rPr>
        <w:t xml:space="preserve"> </w:t>
      </w:r>
      <w:r w:rsidRPr="00E469B2">
        <w:rPr>
          <w:rFonts w:cs="Calibri"/>
          <w:szCs w:val="24"/>
        </w:rPr>
        <w:t xml:space="preserve">cortex stimulation during submaximal and maximal contractions.  </w:t>
      </w:r>
      <w:r>
        <w:rPr>
          <w:rFonts w:cs="Calibri"/>
          <w:szCs w:val="24"/>
        </w:rPr>
        <w:t>C</w:t>
      </w:r>
      <w:r w:rsidRPr="00E469B2">
        <w:rPr>
          <w:rFonts w:cs="Calibri"/>
          <w:szCs w:val="24"/>
        </w:rPr>
        <w:t>orticospinal excitability</w:t>
      </w:r>
      <w:r>
        <w:rPr>
          <w:rFonts w:cs="Calibri"/>
          <w:szCs w:val="24"/>
        </w:rPr>
        <w:t xml:space="preserve"> is known to </w:t>
      </w:r>
      <w:r w:rsidRPr="00E469B2">
        <w:rPr>
          <w:rFonts w:cs="Calibri"/>
          <w:szCs w:val="24"/>
        </w:rPr>
        <w:t xml:space="preserve">increase </w:t>
      </w:r>
      <w:r>
        <w:rPr>
          <w:rFonts w:cs="Calibri"/>
          <w:szCs w:val="24"/>
        </w:rPr>
        <w:t>during voluntary contraction</w:t>
      </w:r>
      <w:r w:rsidRPr="00E469B2">
        <w:rPr>
          <w:rFonts w:cs="Calibri"/>
          <w:szCs w:val="24"/>
        </w:rPr>
        <w:t xml:space="preserve"> thus, </w:t>
      </w:r>
      <w:r>
        <w:rPr>
          <w:rFonts w:cs="Calibri"/>
          <w:szCs w:val="24"/>
        </w:rPr>
        <w:t>it was necessary to</w:t>
      </w:r>
      <w:r w:rsidRPr="00E469B2">
        <w:rPr>
          <w:rFonts w:cs="Calibri"/>
          <w:szCs w:val="24"/>
        </w:rPr>
        <w:t xml:space="preserve"> estimate the amplitude of the resting twitch</w:t>
      </w:r>
      <w:r>
        <w:rPr>
          <w:rFonts w:cs="Calibri"/>
          <w:szCs w:val="24"/>
        </w:rPr>
        <w:t xml:space="preserve"> (ERT)</w:t>
      </w:r>
      <w:r w:rsidRPr="00E469B2">
        <w:rPr>
          <w:rFonts w:cs="Calibri"/>
          <w:szCs w:val="24"/>
        </w:rPr>
        <w:t xml:space="preserve"> </w:t>
      </w:r>
      <w:r>
        <w:rPr>
          <w:rFonts w:cs="Calibri"/>
          <w:szCs w:val="24"/>
        </w:rPr>
        <w:t>through linear regression of the SIT force evoked by TMS during the maximal and submaximal contractions</w:t>
      </w:r>
      <w:r w:rsidRPr="00E469B2">
        <w:rPr>
          <w:rFonts w:cs="Calibri"/>
          <w:szCs w:val="24"/>
        </w:rPr>
        <w:t>.</w:t>
      </w:r>
      <w:r>
        <w:rPr>
          <w:rFonts w:cs="Calibri"/>
          <w:szCs w:val="24"/>
        </w:rPr>
        <w:t xml:space="preserve">  Regression analysis confirmed the linearity of this relationship at all assessment points (mean </w:t>
      </w:r>
      <w:r w:rsidRPr="00385649">
        <w:rPr>
          <w:rFonts w:cs="Calibri"/>
          <w:i/>
          <w:szCs w:val="24"/>
        </w:rPr>
        <w:t>r</w:t>
      </w:r>
      <w:r w:rsidRPr="00A54988">
        <w:rPr>
          <w:rFonts w:cs="Calibri"/>
          <w:szCs w:val="24"/>
          <w:vertAlign w:val="superscript"/>
        </w:rPr>
        <w:t>2</w:t>
      </w:r>
      <w:r>
        <w:rPr>
          <w:rFonts w:cs="Calibri"/>
          <w:szCs w:val="24"/>
        </w:rPr>
        <w:t xml:space="preserve"> ≥ 0.91).</w:t>
      </w:r>
      <w:r w:rsidRPr="00E469B2">
        <w:rPr>
          <w:rFonts w:cs="Calibri"/>
          <w:szCs w:val="24"/>
        </w:rPr>
        <w:t xml:space="preserve"> </w:t>
      </w:r>
      <w:r>
        <w:rPr>
          <w:rFonts w:cs="Calibri"/>
          <w:szCs w:val="24"/>
        </w:rPr>
        <w:t xml:space="preserve"> Subsequently, VA</w:t>
      </w:r>
      <w:r w:rsidRPr="00A07105">
        <w:rPr>
          <w:rFonts w:cs="Calibri"/>
          <w:szCs w:val="24"/>
          <w:vertAlign w:val="subscript"/>
        </w:rPr>
        <w:t>TMS</w:t>
      </w:r>
      <w:r>
        <w:rPr>
          <w:rFonts w:cs="Calibri"/>
          <w:szCs w:val="24"/>
        </w:rPr>
        <w:t xml:space="preserve"> (</w:t>
      </w:r>
      <w:r w:rsidRPr="00E469B2">
        <w:rPr>
          <w:rFonts w:cs="Calibri"/>
          <w:szCs w:val="24"/>
        </w:rPr>
        <w:t xml:space="preserve">%) was quantified </w:t>
      </w:r>
      <w:r>
        <w:rPr>
          <w:rFonts w:cs="Calibri"/>
          <w:szCs w:val="24"/>
        </w:rPr>
        <w:t xml:space="preserve">using </w:t>
      </w:r>
      <w:r>
        <w:rPr>
          <w:rFonts w:cs="Calibri"/>
          <w:szCs w:val="24"/>
        </w:rPr>
        <w:lastRenderedPageBreak/>
        <w:t>the equation: (1 – [SIT/</w:t>
      </w:r>
      <w:r w:rsidRPr="00E469B2">
        <w:rPr>
          <w:rFonts w:cs="Calibri"/>
          <w:szCs w:val="24"/>
        </w:rPr>
        <w:t>ERT] × 100).</w:t>
      </w:r>
      <w:r>
        <w:rPr>
          <w:rFonts w:cs="Calibri"/>
          <w:szCs w:val="24"/>
        </w:rPr>
        <w:t xml:space="preserve">  </w:t>
      </w:r>
      <w:r w:rsidRPr="00E469B2">
        <w:rPr>
          <w:rFonts w:cs="Calibri"/>
          <w:szCs w:val="24"/>
        </w:rPr>
        <w:t xml:space="preserve">The peak-to-peak amplitude and area of evoked MEPs and </w:t>
      </w:r>
      <w:r w:rsidRPr="00E469B2">
        <w:rPr>
          <w:rFonts w:cs="Calibri"/>
          <w:iCs/>
          <w:szCs w:val="24"/>
        </w:rPr>
        <w:t>M</w:t>
      </w:r>
      <w:r w:rsidRPr="00E469B2">
        <w:rPr>
          <w:rFonts w:cs="Calibri"/>
          <w:szCs w:val="24"/>
          <w:vertAlign w:val="subscript"/>
        </w:rPr>
        <w:t>max</w:t>
      </w:r>
      <w:r w:rsidRPr="00E469B2">
        <w:rPr>
          <w:rFonts w:cs="Calibri"/>
          <w:szCs w:val="24"/>
        </w:rPr>
        <w:t xml:space="preserve"> were </w:t>
      </w:r>
      <w:r>
        <w:rPr>
          <w:rFonts w:cs="Calibri"/>
          <w:szCs w:val="24"/>
        </w:rPr>
        <w:t>calculated</w:t>
      </w:r>
      <w:r w:rsidRPr="00E469B2">
        <w:rPr>
          <w:rFonts w:cs="Calibri"/>
          <w:szCs w:val="24"/>
        </w:rPr>
        <w:t xml:space="preserve"> offline.</w:t>
      </w:r>
    </w:p>
    <w:p w14:paraId="0ED10BB6" w14:textId="77777777" w:rsidR="00180A50" w:rsidRDefault="00180A50" w:rsidP="008B24C7">
      <w:pPr>
        <w:spacing w:after="0" w:line="420" w:lineRule="exact"/>
        <w:jc w:val="both"/>
        <w:rPr>
          <w:rFonts w:cs="Calibri"/>
          <w:szCs w:val="24"/>
        </w:rPr>
      </w:pPr>
    </w:p>
    <w:p w14:paraId="5A4A6D2D" w14:textId="7E5EC4BD" w:rsidR="008B24C7" w:rsidRDefault="008B24C7" w:rsidP="008B24C7">
      <w:pPr>
        <w:spacing w:after="0" w:line="420" w:lineRule="exact"/>
        <w:jc w:val="both"/>
        <w:rPr>
          <w:b/>
        </w:rPr>
      </w:pPr>
      <w:r>
        <w:rPr>
          <w:b/>
        </w:rPr>
        <w:t xml:space="preserve">Statistical </w:t>
      </w:r>
      <w:r w:rsidR="00DF0C4E">
        <w:rPr>
          <w:b/>
        </w:rPr>
        <w:t>A</w:t>
      </w:r>
      <w:r>
        <w:rPr>
          <w:b/>
        </w:rPr>
        <w:t>nalysis</w:t>
      </w:r>
    </w:p>
    <w:p w14:paraId="783B1CB0" w14:textId="484CE842" w:rsidR="007F108A" w:rsidRDefault="008B24C7" w:rsidP="008B24C7">
      <w:pPr>
        <w:spacing w:after="0" w:line="420" w:lineRule="exact"/>
        <w:jc w:val="both"/>
      </w:pPr>
      <w:r w:rsidRPr="000F0C1F">
        <w:rPr>
          <w:rFonts w:cs="Calibri"/>
          <w:szCs w:val="24"/>
        </w:rPr>
        <w:t>Data are presented as means ± SD in the text and figures.</w:t>
      </w:r>
      <w:r>
        <w:rPr>
          <w:rFonts w:cs="Calibri"/>
          <w:szCs w:val="24"/>
        </w:rPr>
        <w:t xml:space="preserve"> </w:t>
      </w:r>
      <w:r w:rsidR="008827AD">
        <w:rPr>
          <w:rFonts w:cs="Calibri"/>
          <w:szCs w:val="24"/>
        </w:rPr>
        <w:t xml:space="preserve"> </w:t>
      </w:r>
      <w:r w:rsidR="001C793C">
        <w:t>One-way r</w:t>
      </w:r>
      <w:r w:rsidR="001C793C" w:rsidRPr="00F50242">
        <w:t xml:space="preserve">epeated measures </w:t>
      </w:r>
      <w:r w:rsidR="001C793C">
        <w:t>analysis of variance (</w:t>
      </w:r>
      <w:r w:rsidR="001C793C" w:rsidRPr="00F50242">
        <w:t>ANOVA</w:t>
      </w:r>
      <w:r w:rsidR="001C793C">
        <w:t>)</w:t>
      </w:r>
      <w:r w:rsidR="001C793C" w:rsidRPr="00F50242">
        <w:t xml:space="preserve"> </w:t>
      </w:r>
      <w:r w:rsidR="001C793C">
        <w:t>was</w:t>
      </w:r>
      <w:r w:rsidR="001C793C" w:rsidRPr="00F50242">
        <w:t xml:space="preserve"> used to assess changes in</w:t>
      </w:r>
      <w:r w:rsidR="008827AD">
        <w:t xml:space="preserve"> all</w:t>
      </w:r>
      <w:r w:rsidR="001C793C" w:rsidRPr="00F50242">
        <w:t xml:space="preserve"> outcome measures.</w:t>
      </w:r>
      <w:r w:rsidR="001C793C">
        <w:t xml:space="preserve">  Assumptions of sphericity were explored and controlled for all variables using the Greenhouse-Geisser adjustment, where appropriate.</w:t>
      </w:r>
      <w:r w:rsidR="001C793C" w:rsidRPr="00F50242">
        <w:t xml:space="preserve"> </w:t>
      </w:r>
      <w:r w:rsidR="006628D0">
        <w:t xml:space="preserve"> </w:t>
      </w:r>
      <w:r w:rsidR="002671C0">
        <w:t>Where significant main effects were detected</w:t>
      </w:r>
      <w:r w:rsidR="005D4E3E">
        <w:t xml:space="preserve"> and pairwise comparisons b</w:t>
      </w:r>
      <w:r w:rsidR="003C4D9C">
        <w:t>etween time-points are reported,</w:t>
      </w:r>
      <w:r w:rsidR="005D4E3E">
        <w:t xml:space="preserve"> </w:t>
      </w:r>
      <w:r w:rsidR="002671C0">
        <w:t>t</w:t>
      </w:r>
      <w:r w:rsidR="0031136A">
        <w:t xml:space="preserve">he </w:t>
      </w:r>
      <w:r w:rsidR="00E44FCA">
        <w:t>Tukey</w:t>
      </w:r>
      <w:r w:rsidR="0031136A">
        <w:t xml:space="preserve"> method was used to </w:t>
      </w:r>
      <w:r w:rsidR="00E46B2E">
        <w:t>adjust</w:t>
      </w:r>
      <w:r w:rsidR="005D4E3E">
        <w:t xml:space="preserve"> for multiple comparisons</w:t>
      </w:r>
      <w:r w:rsidR="0031136A">
        <w:t xml:space="preserve"> </w:t>
      </w:r>
      <w:r w:rsidR="00E44FCA">
        <w:t xml:space="preserve">(Graphpad </w:t>
      </w:r>
      <w:r w:rsidR="00C717E5">
        <w:t>Prism, v5.04, La Jolla, CA, USA); s</w:t>
      </w:r>
      <w:r w:rsidR="00C717E5" w:rsidRPr="00F50242">
        <w:t xml:space="preserve">tatistical significance </w:t>
      </w:r>
      <w:r w:rsidR="00C717E5">
        <w:t>was</w:t>
      </w:r>
      <w:r w:rsidR="00C717E5" w:rsidRPr="00F50242">
        <w:t xml:space="preserve"> assumed at </w:t>
      </w:r>
      <w:r w:rsidR="00C717E5" w:rsidRPr="0089550D">
        <w:t xml:space="preserve">P </w:t>
      </w:r>
      <w:r w:rsidR="00C717E5">
        <w:t>≤</w:t>
      </w:r>
      <w:r w:rsidR="00C717E5" w:rsidRPr="00F50242">
        <w:t xml:space="preserve"> 0.05</w:t>
      </w:r>
      <w:r w:rsidR="00C717E5">
        <w:t xml:space="preserve">.  </w:t>
      </w:r>
      <w:r w:rsidR="005D4E3E">
        <w:t>E</w:t>
      </w:r>
      <w:r w:rsidR="00883216">
        <w:t>ffect size</w:t>
      </w:r>
      <w:r w:rsidR="005D4E3E">
        <w:t>s for selected pairwise comparisons</w:t>
      </w:r>
      <w:r w:rsidR="005B0093">
        <w:t xml:space="preserve"> were</w:t>
      </w:r>
      <w:r w:rsidR="00883216">
        <w:t xml:space="preserve"> determined </w:t>
      </w:r>
      <w:r w:rsidR="005D4E3E">
        <w:t xml:space="preserve">using </w:t>
      </w:r>
      <w:r w:rsidR="00883216">
        <w:t>Cohen</w:t>
      </w:r>
      <w:r w:rsidR="005D4E3E">
        <w:t>’s</w:t>
      </w:r>
      <w:r w:rsidR="00883216">
        <w:t xml:space="preserve"> </w:t>
      </w:r>
      <w:r w:rsidR="00DF74C1">
        <w:rPr>
          <w:i/>
        </w:rPr>
        <w:t>d</w:t>
      </w:r>
      <w:r w:rsidR="0031136A">
        <w:t xml:space="preserve">. </w:t>
      </w:r>
      <w:r w:rsidR="00E44FCA">
        <w:t xml:space="preserve"> </w:t>
      </w:r>
      <w:r w:rsidR="006628D0">
        <w:t xml:space="preserve">To determine </w:t>
      </w:r>
      <w:r w:rsidR="003505E9">
        <w:t xml:space="preserve">absolute and relative </w:t>
      </w:r>
      <w:r w:rsidR="000B3AD4">
        <w:t>reliability</w:t>
      </w:r>
      <w:r w:rsidR="005F5FC6">
        <w:t xml:space="preserve"> </w:t>
      </w:r>
      <w:r w:rsidR="006628D0">
        <w:t>of the fatigue response</w:t>
      </w:r>
      <w:r w:rsidR="005942E2">
        <w:t>,</w:t>
      </w:r>
      <w:r w:rsidR="006628D0">
        <w:t xml:space="preserve"> </w:t>
      </w:r>
      <w:r w:rsidR="0031136A">
        <w:t>t</w:t>
      </w:r>
      <w:r w:rsidR="00634CEB">
        <w:t xml:space="preserve">ypical error expressed as a </w:t>
      </w:r>
      <w:r w:rsidR="006628D0">
        <w:t xml:space="preserve">coefficient of variation </w:t>
      </w:r>
      <w:r w:rsidR="00D369B1">
        <w:fldChar w:fldCharType="begin"/>
      </w:r>
      <w:r w:rsidR="008B0000">
        <w:instrText xml:space="preserve"> ADDIN EN.CITE &lt;EndNote&gt;&lt;Cite&gt;&lt;Author&gt;Hopkins&lt;/Author&gt;&lt;Year&gt;2000&lt;/Year&gt;&lt;RecNum&gt;46&lt;/RecNum&gt;&lt;Prefix&gt;CV`, %`; &lt;/Prefix&gt;&lt;DisplayText&gt;(CV, %; Hopkins 2000)&lt;/DisplayText&gt;&lt;record&gt;&lt;rec-number&gt;46&lt;/rec-number&gt;&lt;foreign-keys&gt;&lt;key app="EN" db-id="p2fesastt0ve94e0vvzv0f91dzfaptesfaww" timestamp="1445595897"&gt;46&lt;/key&gt;&lt;/foreign-keys&gt;&lt;ref-type name="Journal Article"&gt;17&lt;/ref-type&gt;&lt;contributors&gt;&lt;authors&gt;&lt;author&gt;Hopkins, W. G.&lt;/author&gt;&lt;/authors&gt;&lt;/contributors&gt;&lt;auth-address&gt;Department of Physiology, School of Medical Sciences and School of Physical Education, University of Otago, Dunedin, New Zealand. will.hopkins@otago.ac.nz&lt;/auth-address&gt;&lt;titles&gt;&lt;title&gt;Measures of reliability in sports medicine and science&lt;/title&gt;&lt;secondary-title&gt;Sports Med&lt;/secondary-title&gt;&lt;/titles&gt;&lt;periodical&gt;&lt;full-title&gt;Sports Med&lt;/full-title&gt;&lt;/periodical&gt;&lt;pages&gt;1-15&lt;/pages&gt;&lt;volume&gt;30&lt;/volume&gt;&lt;number&gt;1&lt;/number&gt;&lt;edition&gt;2000/07/25&lt;/edition&gt;&lt;keywords&gt;&lt;keyword&gt;Algorithms&lt;/keyword&gt;&lt;keyword&gt;Analysis of Variance&lt;/keyword&gt;&lt;keyword&gt;Bias (Epidemiology)&lt;/keyword&gt;&lt;keyword&gt;Confidence Intervals&lt;/keyword&gt;&lt;keyword&gt;Decision Making&lt;/keyword&gt;&lt;keyword&gt;Fatigue/physiopathology&lt;/keyword&gt;&lt;keyword&gt;Humans&lt;/keyword&gt;&lt;keyword&gt;Learning&lt;/keyword&gt;&lt;keyword&gt;Linear Models&lt;/keyword&gt;&lt;keyword&gt;Motivation&lt;/keyword&gt;&lt;keyword&gt;Reproducibility of Results&lt;/keyword&gt;&lt;keyword&gt;Sample Size&lt;/keyword&gt;&lt;keyword&gt;Science/*statistics &amp;amp; numerical data&lt;/keyword&gt;&lt;keyword&gt;Sensitivity and Specificity&lt;/keyword&gt;&lt;keyword&gt;Sports Medicine/*statistics &amp;amp; numerical data&lt;/keyword&gt;&lt;/keywords&gt;&lt;dates&gt;&lt;year&gt;2000&lt;/year&gt;&lt;pub-dates&gt;&lt;date&gt;Jul&lt;/date&gt;&lt;/pub-dates&gt;&lt;/dates&gt;&lt;isbn&gt;0112-1642 (Print)&amp;#xD;0112-1642 (Linking)&lt;/isbn&gt;&lt;accession-num&gt;10907753&lt;/accession-num&gt;&lt;urls&gt;&lt;related-urls&gt;&lt;url&gt;http://www.ncbi.nlm.nih.gov/entrez/query.fcgi?cmd=Retrieve&amp;amp;db=PubMed&amp;amp;dopt=Citation&amp;amp;list_uids=10907753&lt;/url&gt;&lt;/related-urls&gt;&lt;/urls&gt;&lt;language&gt;eng&lt;/language&gt;&lt;/record&gt;&lt;/Cite&gt;&lt;/EndNote&gt;</w:instrText>
      </w:r>
      <w:r w:rsidR="00D369B1">
        <w:fldChar w:fldCharType="separate"/>
      </w:r>
      <w:r w:rsidR="008B0000">
        <w:rPr>
          <w:noProof/>
        </w:rPr>
        <w:t>(CV, %; Hopkins 2000)</w:t>
      </w:r>
      <w:r w:rsidR="00D369B1">
        <w:fldChar w:fldCharType="end"/>
      </w:r>
      <w:r w:rsidR="00634CEB">
        <w:t xml:space="preserve"> and the intraclass </w:t>
      </w:r>
      <w:r w:rsidR="006628D0">
        <w:t>correlation coefficient (ICC</w:t>
      </w:r>
      <w:r w:rsidR="006628D0">
        <w:rPr>
          <w:vertAlign w:val="subscript"/>
        </w:rPr>
        <w:t>2,1</w:t>
      </w:r>
      <w:r w:rsidR="00596D29">
        <w:t>; SPSS, v2</w:t>
      </w:r>
      <w:r w:rsidR="00CC3987">
        <w:t>2,</w:t>
      </w:r>
      <w:r w:rsidR="00596D29">
        <w:t xml:space="preserve"> IBM, Chicago, USA)</w:t>
      </w:r>
      <w:r w:rsidR="0031136A">
        <w:t xml:space="preserve"> were determined</w:t>
      </w:r>
      <w:r w:rsidR="00634CEB">
        <w:t xml:space="preserve"> at each time point</w:t>
      </w:r>
      <w:r w:rsidR="003505E9">
        <w:t>, respectively</w:t>
      </w:r>
      <w:r w:rsidR="006628D0">
        <w:t>.</w:t>
      </w:r>
      <w:r w:rsidR="00DF4AF8">
        <w:t xml:space="preserve">  A </w:t>
      </w:r>
      <w:r w:rsidR="00535407">
        <w:t>CV of ≤</w:t>
      </w:r>
      <w:r w:rsidR="00DF4AF8">
        <w:t xml:space="preserve"> </w:t>
      </w:r>
      <w:r w:rsidR="00535407">
        <w:t>5% and a</w:t>
      </w:r>
      <w:r w:rsidR="00DF4AF8">
        <w:t xml:space="preserve">n ICC of &gt; 0.75 </w:t>
      </w:r>
      <w:r w:rsidR="007F108A">
        <w:t xml:space="preserve">was considered </w:t>
      </w:r>
      <w:r w:rsidR="00DF4AF8">
        <w:t xml:space="preserve">excellent reliability, whereas a CV of 5-10% and ICC 0.60-0.70 </w:t>
      </w:r>
      <w:r w:rsidR="007F108A">
        <w:t>w</w:t>
      </w:r>
      <w:r w:rsidR="00DF2507">
        <w:t>ere</w:t>
      </w:r>
      <w:r w:rsidR="007F108A">
        <w:t xml:space="preserve"> considered </w:t>
      </w:r>
      <w:r w:rsidR="00DF4AF8">
        <w:t xml:space="preserve">good reliability </w:t>
      </w:r>
      <w:r w:rsidR="00DF4AF8">
        <w:fldChar w:fldCharType="begin">
          <w:fldData xml:space="preserve">PEVuZE5vdGU+PENpdGU+PEF1dGhvcj5EdWZmaWVsZDwvQXV0aG9yPjxZZWFyPjIwMDQ8L1llYXI+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=
</w:fldData>
        </w:fldChar>
      </w:r>
      <w:r w:rsidR="008B0000">
        <w:instrText xml:space="preserve"> ADDIN EN.CITE </w:instrText>
      </w:r>
      <w:r w:rsidR="008B0000">
        <w:fldChar w:fldCharType="begin">
          <w:fldData xml:space="preserve">PEVuZE5vdGU+PENpdGU+PEF1dGhvcj5EdWZmaWVsZDwvQXV0aG9yPjxZZWFyPjIwMDQ8L1llYXI+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=
</w:fldData>
        </w:fldChar>
      </w:r>
      <w:r w:rsidR="008B0000">
        <w:instrText xml:space="preserve"> ADDIN EN.CITE.DATA </w:instrText>
      </w:r>
      <w:r w:rsidR="008B0000">
        <w:fldChar w:fldCharType="end"/>
      </w:r>
      <w:r w:rsidR="00DF4AF8">
        <w:fldChar w:fldCharType="separate"/>
      </w:r>
      <w:r w:rsidR="008B0000">
        <w:rPr>
          <w:noProof/>
        </w:rPr>
        <w:t>(Duffield et al. 2004; Fleiss 1986)</w:t>
      </w:r>
      <w:r w:rsidR="00DF4AF8">
        <w:fldChar w:fldCharType="end"/>
      </w:r>
      <w:r w:rsidR="00DF4AF8">
        <w:t>.</w:t>
      </w:r>
    </w:p>
    <w:p w14:paraId="26DD0CF1" w14:textId="77777777" w:rsidR="003505E9" w:rsidRDefault="003505E9" w:rsidP="008B24C7">
      <w:pPr>
        <w:spacing w:after="0" w:line="420" w:lineRule="exact"/>
        <w:jc w:val="both"/>
      </w:pPr>
    </w:p>
    <w:p w14:paraId="2E7A421A" w14:textId="77777777" w:rsidR="00E53AF2" w:rsidRDefault="00E53AF2" w:rsidP="00E53AF2">
      <w:pPr>
        <w:spacing w:after="0" w:line="420" w:lineRule="exact"/>
        <w:jc w:val="center"/>
        <w:rPr>
          <w:b/>
        </w:rPr>
      </w:pPr>
      <w:r>
        <w:rPr>
          <w:b/>
        </w:rPr>
        <w:t>Results</w:t>
      </w:r>
    </w:p>
    <w:p w14:paraId="7AA66BE9" w14:textId="13DFCA09" w:rsidR="007C1CF6" w:rsidRPr="007C1CF6" w:rsidRDefault="007C1CF6" w:rsidP="00DF0C4E">
      <w:pPr>
        <w:spacing w:after="0" w:line="420" w:lineRule="exact"/>
        <w:jc w:val="both"/>
      </w:pPr>
      <w:r>
        <w:t xml:space="preserve">Heart rate </w:t>
      </w:r>
      <w:r w:rsidR="00E46B2E">
        <w:t xml:space="preserve">was </w:t>
      </w:r>
      <w:r>
        <w:t>increased throughout the SMS (</w:t>
      </w:r>
      <w:r w:rsidRPr="00E34A64">
        <w:rPr>
          <w:i/>
        </w:rPr>
        <w:t>F</w:t>
      </w:r>
      <w:r w:rsidRPr="00E34A64">
        <w:rPr>
          <w:vertAlign w:val="subscript"/>
        </w:rPr>
        <w:t xml:space="preserve">3,27 </w:t>
      </w:r>
      <w:r w:rsidRPr="00E34A64">
        <w:t xml:space="preserve">= </w:t>
      </w:r>
      <w:r w:rsidR="009A0E11">
        <w:t>223</w:t>
      </w:r>
      <w:r w:rsidRPr="00E34A64">
        <w:t>.5</w:t>
      </w:r>
      <w:r w:rsidR="009A0E11">
        <w:t>0</w:t>
      </w:r>
      <w:r w:rsidRPr="00E34A64">
        <w:t>, P &lt; 0.001</w:t>
      </w:r>
      <w:r>
        <w:t>) with values at HT, FT and ET being higher than baseline</w:t>
      </w:r>
      <w:r w:rsidR="00E34A64">
        <w:t xml:space="preserve"> (all P &lt; 0.001)</w:t>
      </w:r>
      <w:r>
        <w:t>.  In addition, RPE increased throughout the protocol (</w:t>
      </w:r>
      <w:r w:rsidRPr="00E34A64">
        <w:rPr>
          <w:i/>
        </w:rPr>
        <w:t>F</w:t>
      </w:r>
      <w:r w:rsidRPr="00E34A64">
        <w:rPr>
          <w:vertAlign w:val="subscript"/>
        </w:rPr>
        <w:t xml:space="preserve">3,27 </w:t>
      </w:r>
      <w:r w:rsidR="00E34A64" w:rsidRPr="00E34A64">
        <w:t>=</w:t>
      </w:r>
      <w:r w:rsidR="00E34A64">
        <w:rPr>
          <w:highlight w:val="yellow"/>
        </w:rPr>
        <w:t xml:space="preserve"> </w:t>
      </w:r>
      <w:r w:rsidR="009A0E11">
        <w:t>20</w:t>
      </w:r>
      <w:r w:rsidRPr="00E34A64">
        <w:t>.</w:t>
      </w:r>
      <w:r w:rsidR="009A0E11">
        <w:t>83</w:t>
      </w:r>
      <w:r w:rsidRPr="00E34A64">
        <w:t>, P &lt; 0.001</w:t>
      </w:r>
      <w:r>
        <w:t xml:space="preserve">) with values at HT, FT and ET being higher than that recorded after the first block of the protocol </w:t>
      </w:r>
      <w:r w:rsidR="00E34A64">
        <w:t>(all P ≤ 0.003)</w:t>
      </w:r>
      <w:r w:rsidR="00DF74C1">
        <w:t>.  The increase observed at ET was greater than HT (P &lt; 0.001) and FT (P = 0.034)</w:t>
      </w:r>
      <w:r w:rsidR="00E34A64">
        <w:t xml:space="preserve"> </w:t>
      </w:r>
      <w:r>
        <w:t>(Table 1).</w:t>
      </w:r>
    </w:p>
    <w:p w14:paraId="160CE057" w14:textId="77777777" w:rsidR="007C1CF6" w:rsidRDefault="007C1CF6" w:rsidP="00DF0C4E">
      <w:pPr>
        <w:spacing w:after="0" w:line="420" w:lineRule="exact"/>
        <w:jc w:val="both"/>
        <w:rPr>
          <w:b/>
        </w:rPr>
      </w:pPr>
    </w:p>
    <w:p w14:paraId="415E5E72" w14:textId="561F9E68" w:rsidR="00D31B18" w:rsidRDefault="00DF0C4E" w:rsidP="00DF0C4E">
      <w:pPr>
        <w:spacing w:after="0" w:line="420" w:lineRule="exact"/>
        <w:jc w:val="both"/>
        <w:rPr>
          <w:b/>
        </w:rPr>
      </w:pPr>
      <w:r w:rsidRPr="00DF0C4E">
        <w:rPr>
          <w:b/>
        </w:rPr>
        <w:t>Neuromuscular Function</w:t>
      </w:r>
    </w:p>
    <w:p w14:paraId="7952B940" w14:textId="05675A7A" w:rsidR="00043E52" w:rsidRDefault="0089550D" w:rsidP="00DF0C4E">
      <w:pPr>
        <w:spacing w:after="0" w:line="420" w:lineRule="exact"/>
        <w:jc w:val="both"/>
        <w:rPr>
          <w:rFonts w:cs="Calibri"/>
          <w:iCs/>
          <w:szCs w:val="24"/>
        </w:rPr>
      </w:pPr>
      <w:r>
        <w:t>MVC</w:t>
      </w:r>
      <w:r w:rsidR="00D31B18">
        <w:t xml:space="preserve"> reduced throughout</w:t>
      </w:r>
      <w:r w:rsidR="00A25A83">
        <w:t xml:space="preserve"> </w:t>
      </w:r>
      <w:r w:rsidR="005D4E3E">
        <w:t xml:space="preserve">the SMS </w:t>
      </w:r>
      <w:r>
        <w:t>(</w:t>
      </w:r>
      <w:r>
        <w:rPr>
          <w:i/>
        </w:rPr>
        <w:t>F</w:t>
      </w:r>
      <w:r w:rsidR="00E44FCA">
        <w:rPr>
          <w:vertAlign w:val="subscript"/>
        </w:rPr>
        <w:t>3</w:t>
      </w:r>
      <w:r w:rsidR="0031136A">
        <w:rPr>
          <w:vertAlign w:val="subscript"/>
        </w:rPr>
        <w:t>,</w:t>
      </w:r>
      <w:r w:rsidR="00E44FCA">
        <w:rPr>
          <w:vertAlign w:val="subscript"/>
        </w:rPr>
        <w:t>27</w:t>
      </w:r>
      <w:r>
        <w:rPr>
          <w:vertAlign w:val="subscript"/>
        </w:rPr>
        <w:t xml:space="preserve"> </w:t>
      </w:r>
      <w:r>
        <w:t xml:space="preserve">= </w:t>
      </w:r>
      <w:r w:rsidR="00E44FCA">
        <w:t>18</w:t>
      </w:r>
      <w:r>
        <w:t>.</w:t>
      </w:r>
      <w:r w:rsidR="0031136A">
        <w:t>5</w:t>
      </w:r>
      <w:r w:rsidR="00E44FCA">
        <w:t>4</w:t>
      </w:r>
      <w:r>
        <w:t xml:space="preserve">, </w:t>
      </w:r>
      <w:r w:rsidRPr="0089550D">
        <w:t xml:space="preserve">P </w:t>
      </w:r>
      <w:r w:rsidR="00A25A83">
        <w:t>&lt; 0.001)</w:t>
      </w:r>
      <w:r w:rsidR="00280C3D">
        <w:t>;</w:t>
      </w:r>
      <w:r>
        <w:t xml:space="preserve"> </w:t>
      </w:r>
      <w:r w:rsidR="00D31B18">
        <w:t xml:space="preserve">with HT (−11 </w:t>
      </w:r>
      <w:r w:rsidR="00D31B18">
        <w:rPr>
          <w:rFonts w:cs="Calibri"/>
        </w:rPr>
        <w:t>±</w:t>
      </w:r>
      <w:r w:rsidR="00D31B18">
        <w:t xml:space="preserve"> 6%</w:t>
      </w:r>
      <w:r w:rsidR="00DB44E8">
        <w:t xml:space="preserve">, </w:t>
      </w:r>
      <w:r w:rsidR="0031136A">
        <w:t>P</w:t>
      </w:r>
      <w:r w:rsidR="00DB44E8">
        <w:rPr>
          <w:rFonts w:asciiTheme="minorHAnsi" w:hAnsiTheme="minorHAnsi" w:cs="Arial"/>
          <w:i/>
          <w:vertAlign w:val="superscript"/>
        </w:rPr>
        <w:t xml:space="preserve"> </w:t>
      </w:r>
      <w:r w:rsidR="00E44FCA">
        <w:t>&lt;</w:t>
      </w:r>
      <w:r w:rsidR="00DB44E8">
        <w:t xml:space="preserve"> 0.</w:t>
      </w:r>
      <w:r w:rsidR="00E44FCA">
        <w:t>0</w:t>
      </w:r>
      <w:r w:rsidR="0031136A">
        <w:t>1</w:t>
      </w:r>
      <w:r w:rsidR="00E65BC8">
        <w:t xml:space="preserve">; </w:t>
      </w:r>
      <w:r w:rsidR="001706A7">
        <w:rPr>
          <w:i/>
        </w:rPr>
        <w:t>d</w:t>
      </w:r>
      <w:r w:rsidR="00E65BC8">
        <w:t xml:space="preserve"> = 0.86</w:t>
      </w:r>
      <w:r w:rsidR="00D31B18">
        <w:t xml:space="preserve">), FT (−20 </w:t>
      </w:r>
      <w:r w:rsidR="00D31B18">
        <w:rPr>
          <w:rFonts w:cs="Calibri"/>
        </w:rPr>
        <w:t>±</w:t>
      </w:r>
      <w:r w:rsidR="00D31B18">
        <w:t xml:space="preserve"> 10%</w:t>
      </w:r>
      <w:r w:rsidR="00DB44E8">
        <w:t>,</w:t>
      </w:r>
      <w:r w:rsidR="0031136A">
        <w:t xml:space="preserve"> P</w:t>
      </w:r>
      <w:r w:rsidR="00DB44E8">
        <w:rPr>
          <w:rFonts w:asciiTheme="minorHAnsi" w:hAnsiTheme="minorHAnsi" w:cs="Arial"/>
          <w:i/>
          <w:vertAlign w:val="superscript"/>
        </w:rPr>
        <w:t xml:space="preserve"> </w:t>
      </w:r>
      <w:r w:rsidR="00E44FCA">
        <w:t>&lt;</w:t>
      </w:r>
      <w:r w:rsidR="00DB44E8">
        <w:t xml:space="preserve"> 0.</w:t>
      </w:r>
      <w:r w:rsidR="0031136A">
        <w:t>001</w:t>
      </w:r>
      <w:r w:rsidR="00E65BC8">
        <w:t xml:space="preserve">; </w:t>
      </w:r>
      <w:r w:rsidR="001706A7">
        <w:rPr>
          <w:i/>
        </w:rPr>
        <w:t>d</w:t>
      </w:r>
      <w:r w:rsidR="00E65BC8">
        <w:rPr>
          <w:i/>
        </w:rPr>
        <w:t xml:space="preserve"> </w:t>
      </w:r>
      <w:r w:rsidR="00E65BC8">
        <w:t>= 1.54</w:t>
      </w:r>
      <w:r w:rsidR="00D31B18">
        <w:t xml:space="preserve">) and ET (−27 </w:t>
      </w:r>
      <w:r w:rsidR="00D31B18">
        <w:rPr>
          <w:rFonts w:cs="Calibri"/>
        </w:rPr>
        <w:t>±</w:t>
      </w:r>
      <w:r w:rsidR="00D31B18">
        <w:t xml:space="preserve"> 11%</w:t>
      </w:r>
      <w:r w:rsidR="00DF74C1">
        <w:t>,</w:t>
      </w:r>
      <w:r w:rsidR="00E65BC8">
        <w:t xml:space="preserve"> </w:t>
      </w:r>
      <w:r w:rsidR="00DF74C1">
        <w:t xml:space="preserve">P &lt; 0.001; </w:t>
      </w:r>
      <w:r w:rsidR="00DF74C1">
        <w:rPr>
          <w:i/>
        </w:rPr>
        <w:t xml:space="preserve">d </w:t>
      </w:r>
      <w:r w:rsidR="00E65BC8">
        <w:t>= 1.</w:t>
      </w:r>
      <w:r w:rsidR="004C0FC4">
        <w:t>89</w:t>
      </w:r>
      <w:r w:rsidR="00D31B18">
        <w:t xml:space="preserve">) values being lower than baseline </w:t>
      </w:r>
      <w:r w:rsidR="00A25A83">
        <w:t>(682 ± 92 N)</w:t>
      </w:r>
      <w:r w:rsidR="00DB44E8">
        <w:t>.</w:t>
      </w:r>
      <w:r w:rsidR="00A25A83">
        <w:t xml:space="preserve"> </w:t>
      </w:r>
      <w:r w:rsidR="00DB44E8">
        <w:t xml:space="preserve"> </w:t>
      </w:r>
      <w:r>
        <w:t>The reduction observed at FT was greater than HT (</w:t>
      </w:r>
      <w:r w:rsidR="00B16CE0">
        <w:t xml:space="preserve">P </w:t>
      </w:r>
      <w:r w:rsidR="00DF74C1">
        <w:t>=</w:t>
      </w:r>
      <w:r w:rsidR="00B16CE0">
        <w:t xml:space="preserve"> 0.0</w:t>
      </w:r>
      <w:r w:rsidR="00B45338">
        <w:t>1</w:t>
      </w:r>
      <w:r w:rsidR="00DF74C1">
        <w:t>2</w:t>
      </w:r>
      <w:r w:rsidR="004C0FC4">
        <w:t xml:space="preserve">; </w:t>
      </w:r>
      <w:r w:rsidR="00DF74C1">
        <w:rPr>
          <w:i/>
        </w:rPr>
        <w:t xml:space="preserve">d </w:t>
      </w:r>
      <w:r w:rsidR="0081072B">
        <w:t>= 0.68</w:t>
      </w:r>
      <w:r>
        <w:t>) and</w:t>
      </w:r>
      <w:r w:rsidR="005D4E3E">
        <w:t xml:space="preserve"> after ET was greater than </w:t>
      </w:r>
      <w:r>
        <w:t>FT (</w:t>
      </w:r>
      <w:r w:rsidR="00B16CE0">
        <w:t xml:space="preserve">P </w:t>
      </w:r>
      <w:r w:rsidR="00DF74C1">
        <w:t>=</w:t>
      </w:r>
      <w:r w:rsidR="00B16CE0">
        <w:t xml:space="preserve"> 0.0</w:t>
      </w:r>
      <w:r w:rsidR="00DF74C1">
        <w:t>41</w:t>
      </w:r>
      <w:r w:rsidR="004C0FC4">
        <w:t xml:space="preserve">; </w:t>
      </w:r>
      <w:r w:rsidR="00DF74C1">
        <w:rPr>
          <w:i/>
        </w:rPr>
        <w:t xml:space="preserve">d </w:t>
      </w:r>
      <w:r w:rsidR="0081072B">
        <w:t>= 0.47</w:t>
      </w:r>
      <w:r>
        <w:t>) (Figure 2A).</w:t>
      </w:r>
      <w:r w:rsidR="00B16CE0">
        <w:t xml:space="preserve">  The reduced MVC was accompanied by significant reduction</w:t>
      </w:r>
      <w:r w:rsidR="00DF2507">
        <w:t>s</w:t>
      </w:r>
      <w:r w:rsidR="00B16CE0">
        <w:t xml:space="preserve"> in </w:t>
      </w:r>
      <w:r w:rsidR="00B16CE0" w:rsidRPr="00B3324C">
        <w:t>Q</w:t>
      </w:r>
      <w:r w:rsidR="00B16CE0" w:rsidRPr="00B3324C">
        <w:rPr>
          <w:iCs/>
          <w:vertAlign w:val="subscript"/>
        </w:rPr>
        <w:t>tw,pot</w:t>
      </w:r>
      <w:r w:rsidR="00B16CE0">
        <w:rPr>
          <w:iCs/>
          <w:vertAlign w:val="subscript"/>
        </w:rPr>
        <w:t xml:space="preserve"> </w:t>
      </w:r>
      <w:r w:rsidR="00B16CE0">
        <w:t>(</w:t>
      </w:r>
      <w:r w:rsidR="00B6098B">
        <w:rPr>
          <w:i/>
        </w:rPr>
        <w:t>F</w:t>
      </w:r>
      <w:r w:rsidR="003616DD">
        <w:rPr>
          <w:vertAlign w:val="subscript"/>
        </w:rPr>
        <w:t>3,27</w:t>
      </w:r>
      <w:r w:rsidR="00B16CE0">
        <w:rPr>
          <w:vertAlign w:val="subscript"/>
        </w:rPr>
        <w:t xml:space="preserve"> </w:t>
      </w:r>
      <w:r w:rsidR="00B45338">
        <w:t>= 4</w:t>
      </w:r>
      <w:r w:rsidR="00B16CE0">
        <w:t>.</w:t>
      </w:r>
      <w:r w:rsidR="00B45338">
        <w:t>03</w:t>
      </w:r>
      <w:r w:rsidR="00B16CE0">
        <w:t xml:space="preserve">, </w:t>
      </w:r>
      <w:r w:rsidR="00B16CE0" w:rsidRPr="0089550D">
        <w:t xml:space="preserve">P </w:t>
      </w:r>
      <w:r w:rsidR="00B16CE0">
        <w:t>= 0.00</w:t>
      </w:r>
      <w:r w:rsidR="00B45338">
        <w:t>2</w:t>
      </w:r>
      <w:r w:rsidR="00B16CE0">
        <w:t>)</w:t>
      </w:r>
      <w:r w:rsidR="00EA0DC0">
        <w:t xml:space="preserve"> indicative of peripheral fatigue</w:t>
      </w:r>
      <w:r w:rsidR="00B16CE0">
        <w:t>.</w:t>
      </w:r>
      <w:r w:rsidR="00EA0DC0">
        <w:t xml:space="preserve">  </w:t>
      </w:r>
      <w:r w:rsidR="005770E1">
        <w:t xml:space="preserve">The decline in </w:t>
      </w:r>
      <w:r w:rsidR="005770E1" w:rsidRPr="00B3324C">
        <w:t>Q</w:t>
      </w:r>
      <w:r w:rsidR="005770E1" w:rsidRPr="00B3324C">
        <w:rPr>
          <w:iCs/>
          <w:vertAlign w:val="subscript"/>
        </w:rPr>
        <w:t>tw,pot</w:t>
      </w:r>
      <w:r w:rsidR="005770E1">
        <w:t xml:space="preserve"> amplitude </w:t>
      </w:r>
      <w:r w:rsidR="00D838F2">
        <w:t xml:space="preserve">from baseline (189 ± 92 N) </w:t>
      </w:r>
      <w:r w:rsidR="005770E1">
        <w:t xml:space="preserve">was significant at HT </w:t>
      </w:r>
      <w:r w:rsidR="003D5911">
        <w:t>(−15</w:t>
      </w:r>
      <w:r w:rsidR="001A6CF8">
        <w:t xml:space="preserve"> </w:t>
      </w:r>
      <w:r w:rsidR="001A6CF8">
        <w:rPr>
          <w:rFonts w:cs="Calibri"/>
        </w:rPr>
        <w:t>±</w:t>
      </w:r>
      <w:r w:rsidR="003D5911">
        <w:t xml:space="preserve"> 14</w:t>
      </w:r>
      <w:r w:rsidR="001A6CF8">
        <w:t>%,</w:t>
      </w:r>
      <w:r w:rsidR="001A6CF8" w:rsidRPr="001A6CF8">
        <w:rPr>
          <w:i/>
        </w:rPr>
        <w:t xml:space="preserve"> </w:t>
      </w:r>
      <w:r w:rsidR="003616DD">
        <w:t xml:space="preserve">P </w:t>
      </w:r>
      <w:r w:rsidR="000F653C">
        <w:t>=</w:t>
      </w:r>
      <w:r w:rsidR="001A6CF8">
        <w:t xml:space="preserve"> 0.</w:t>
      </w:r>
      <w:r w:rsidR="003616DD">
        <w:t>0</w:t>
      </w:r>
      <w:r w:rsidR="000F653C">
        <w:t>19</w:t>
      </w:r>
      <w:r w:rsidR="00BC70CF">
        <w:t xml:space="preserve">; </w:t>
      </w:r>
      <w:r w:rsidR="00DF74C1">
        <w:rPr>
          <w:i/>
        </w:rPr>
        <w:t xml:space="preserve">d </w:t>
      </w:r>
      <w:r w:rsidR="00BC70CF">
        <w:t>= 1.22</w:t>
      </w:r>
      <w:r w:rsidR="001A6CF8">
        <w:t>),</w:t>
      </w:r>
      <w:r w:rsidR="005770E1">
        <w:t xml:space="preserve"> but there were no further reductions at</w:t>
      </w:r>
      <w:r w:rsidR="001A6CF8">
        <w:t xml:space="preserve"> FT (</w:t>
      </w:r>
      <w:r w:rsidR="00DA44E7">
        <w:t xml:space="preserve">−23 </w:t>
      </w:r>
      <w:r w:rsidR="00DA44E7">
        <w:rPr>
          <w:rFonts w:cs="Calibri"/>
        </w:rPr>
        <w:t>±</w:t>
      </w:r>
      <w:r w:rsidR="00DA44E7">
        <w:t xml:space="preserve"> 15%, vs. HT</w:t>
      </w:r>
      <w:r w:rsidR="005770E1">
        <w:t xml:space="preserve">, P </w:t>
      </w:r>
      <w:r w:rsidR="00A6263F">
        <w:t>=</w:t>
      </w:r>
      <w:r w:rsidR="005770E1">
        <w:t xml:space="preserve"> 0.</w:t>
      </w:r>
      <w:r w:rsidR="000F653C">
        <w:t>376</w:t>
      </w:r>
      <w:r w:rsidR="00DA44E7">
        <w:t xml:space="preserve">; </w:t>
      </w:r>
      <w:r w:rsidR="00DF74C1">
        <w:rPr>
          <w:i/>
        </w:rPr>
        <w:t xml:space="preserve">d </w:t>
      </w:r>
      <w:r w:rsidR="00DA44E7">
        <w:t>= 0.51</w:t>
      </w:r>
      <w:r w:rsidR="001A6CF8">
        <w:t xml:space="preserve">) </w:t>
      </w:r>
      <w:r w:rsidR="005770E1">
        <w:t>or</w:t>
      </w:r>
      <w:r w:rsidR="001A6CF8">
        <w:t xml:space="preserve"> ET (</w:t>
      </w:r>
      <w:r w:rsidR="00DA44E7">
        <w:t xml:space="preserve">−23 </w:t>
      </w:r>
      <w:r w:rsidR="00DA44E7">
        <w:rPr>
          <w:rFonts w:cs="Calibri"/>
        </w:rPr>
        <w:t>±</w:t>
      </w:r>
      <w:r w:rsidR="00DA44E7">
        <w:t xml:space="preserve"> 19%, </w:t>
      </w:r>
      <w:r w:rsidR="005770E1">
        <w:t xml:space="preserve">vs. </w:t>
      </w:r>
      <w:r w:rsidR="00DA44E7">
        <w:t>H</w:t>
      </w:r>
      <w:r w:rsidR="005770E1">
        <w:t xml:space="preserve">T, P </w:t>
      </w:r>
      <w:r w:rsidR="000F653C">
        <w:t>=</w:t>
      </w:r>
      <w:r w:rsidR="005770E1">
        <w:t xml:space="preserve"> 0.</w:t>
      </w:r>
      <w:r w:rsidR="000F653C">
        <w:t>366</w:t>
      </w:r>
      <w:r w:rsidR="001A6CF8">
        <w:t xml:space="preserve">) </w:t>
      </w:r>
      <w:r w:rsidR="00EA0DC0">
        <w:t>(Figure 2B)</w:t>
      </w:r>
      <w:r w:rsidR="00B16CE0">
        <w:t>.</w:t>
      </w:r>
      <w:r w:rsidR="00EA0DC0">
        <w:t xml:space="preserve"> </w:t>
      </w:r>
      <w:r w:rsidR="00D8555C">
        <w:t xml:space="preserve"> </w:t>
      </w:r>
      <w:r w:rsidR="00EA0DC0">
        <w:t xml:space="preserve">The reduced </w:t>
      </w:r>
      <w:r w:rsidR="00EA0DC0" w:rsidRPr="00B3324C">
        <w:t>Q</w:t>
      </w:r>
      <w:r w:rsidR="00EA0DC0" w:rsidRPr="00B3324C">
        <w:rPr>
          <w:iCs/>
          <w:vertAlign w:val="subscript"/>
        </w:rPr>
        <w:t>tw,pot</w:t>
      </w:r>
      <w:r w:rsidR="00EA0DC0">
        <w:t xml:space="preserve"> amplitude was accompanied by changes in some within</w:t>
      </w:r>
      <w:r w:rsidR="003C1CBF">
        <w:t>-</w:t>
      </w:r>
      <w:r w:rsidR="00EA0DC0">
        <w:t xml:space="preserve">twitch </w:t>
      </w:r>
      <w:r w:rsidR="00EA0DC0">
        <w:lastRenderedPageBreak/>
        <w:t>variables</w:t>
      </w:r>
      <w:r w:rsidR="000873A3">
        <w:t xml:space="preserve">, namely contraction and half relaxation time were reduced </w:t>
      </w:r>
      <w:r w:rsidR="001A49E6">
        <w:t xml:space="preserve">from HT onwards </w:t>
      </w:r>
      <w:r w:rsidR="00EA0DC0">
        <w:t xml:space="preserve">(Table 1). </w:t>
      </w:r>
      <w:r w:rsidR="00D37779">
        <w:t xml:space="preserve"> In </w:t>
      </w:r>
      <w:r w:rsidR="00D145A7">
        <w:t>conjunction</w:t>
      </w:r>
      <w:r w:rsidR="00D37779">
        <w:t xml:space="preserve"> with substantial peripheral fatigue</w:t>
      </w:r>
      <w:r w:rsidR="00FE5161">
        <w:t>,</w:t>
      </w:r>
      <w:r w:rsidR="00D37779">
        <w:t xml:space="preserve"> central fatigue was evident in the form of reduction</w:t>
      </w:r>
      <w:r w:rsidR="00B75C20">
        <w:t>s</w:t>
      </w:r>
      <w:r w:rsidR="00D37779">
        <w:t xml:space="preserve"> in VA measured with motor nerve</w:t>
      </w:r>
      <w:r w:rsidR="00F020E7">
        <w:t xml:space="preserve"> </w:t>
      </w:r>
      <w:r w:rsidR="00AD5925">
        <w:t>(</w:t>
      </w:r>
      <w:r w:rsidR="00F020E7">
        <w:rPr>
          <w:i/>
        </w:rPr>
        <w:t>F</w:t>
      </w:r>
      <w:r w:rsidR="00F020E7">
        <w:rPr>
          <w:vertAlign w:val="subscript"/>
        </w:rPr>
        <w:t xml:space="preserve">3,27 </w:t>
      </w:r>
      <w:r w:rsidR="00AD5925">
        <w:t xml:space="preserve">= </w:t>
      </w:r>
      <w:r w:rsidR="00F020E7">
        <w:t>8.</w:t>
      </w:r>
      <w:r w:rsidR="00AD5925">
        <w:t>02</w:t>
      </w:r>
      <w:r w:rsidR="00F020E7">
        <w:t xml:space="preserve">, </w:t>
      </w:r>
      <w:r w:rsidR="00F020E7" w:rsidRPr="0089550D">
        <w:t xml:space="preserve">P </w:t>
      </w:r>
      <w:r w:rsidR="00AD58D5">
        <w:t>&lt;</w:t>
      </w:r>
      <w:r w:rsidR="00F020E7">
        <w:t xml:space="preserve"> 0.00</w:t>
      </w:r>
      <w:r w:rsidR="00AD58D5">
        <w:t>1</w:t>
      </w:r>
      <w:r w:rsidR="00AD5925">
        <w:t xml:space="preserve">) </w:t>
      </w:r>
      <w:r w:rsidR="00D37779">
        <w:t>and motor cortex stimulation (</w:t>
      </w:r>
      <w:r w:rsidR="00B6098B">
        <w:rPr>
          <w:i/>
        </w:rPr>
        <w:t>F</w:t>
      </w:r>
      <w:r w:rsidR="003616DD">
        <w:rPr>
          <w:vertAlign w:val="subscript"/>
        </w:rPr>
        <w:t>3,27</w:t>
      </w:r>
      <w:r w:rsidR="00D37779">
        <w:rPr>
          <w:vertAlign w:val="subscript"/>
        </w:rPr>
        <w:t xml:space="preserve"> </w:t>
      </w:r>
      <w:r w:rsidR="00AD5925">
        <w:t>=</w:t>
      </w:r>
      <w:r w:rsidR="00D37779">
        <w:t xml:space="preserve"> </w:t>
      </w:r>
      <w:r w:rsidR="00AD5925">
        <w:t>16.10</w:t>
      </w:r>
      <w:r w:rsidR="00D37779">
        <w:t xml:space="preserve">, </w:t>
      </w:r>
      <w:r w:rsidR="00D37779" w:rsidRPr="0089550D">
        <w:t xml:space="preserve">P </w:t>
      </w:r>
      <w:r w:rsidR="00AD58D5">
        <w:t>&lt;</w:t>
      </w:r>
      <w:r w:rsidR="00D37779">
        <w:t xml:space="preserve"> 0.00</w:t>
      </w:r>
      <w:r w:rsidR="00AD5925">
        <w:t>1</w:t>
      </w:r>
      <w:r w:rsidR="00D37779">
        <w:t>)</w:t>
      </w:r>
      <w:r w:rsidR="00B75C20">
        <w:t xml:space="preserve">.  </w:t>
      </w:r>
      <w:r w:rsidR="003C1CBF">
        <w:t>In comparison to baseline</w:t>
      </w:r>
      <w:r w:rsidR="00D838F2">
        <w:t xml:space="preserve"> (93 ± 4%)</w:t>
      </w:r>
      <w:r w:rsidR="003C1CBF">
        <w:t xml:space="preserve">, </w:t>
      </w:r>
      <w:r w:rsidR="00B75C20">
        <w:t xml:space="preserve">VA was reduced </w:t>
      </w:r>
      <w:r w:rsidR="00BC70CF">
        <w:t>at F</w:t>
      </w:r>
      <w:r w:rsidR="00D8555C">
        <w:t xml:space="preserve">T </w:t>
      </w:r>
      <w:r w:rsidR="00497442">
        <w:t>(</w:t>
      </w:r>
      <w:r w:rsidR="00DA44E7">
        <w:t>−</w:t>
      </w:r>
      <w:r w:rsidR="00B75C20">
        <w:t>1</w:t>
      </w:r>
      <w:r w:rsidR="00497442">
        <w:t>5</w:t>
      </w:r>
      <w:r w:rsidR="00B75C20">
        <w:t xml:space="preserve"> </w:t>
      </w:r>
      <w:r w:rsidR="00B75C20">
        <w:rPr>
          <w:rFonts w:cs="Calibri"/>
        </w:rPr>
        <w:t>±</w:t>
      </w:r>
      <w:r w:rsidR="00B75C20">
        <w:t xml:space="preserve"> 1</w:t>
      </w:r>
      <w:r w:rsidR="00497442">
        <w:t>5</w:t>
      </w:r>
      <w:r w:rsidR="00B75C20">
        <w:t>%</w:t>
      </w:r>
      <w:r w:rsidR="00497442">
        <w:t xml:space="preserve">, </w:t>
      </w:r>
      <w:r w:rsidR="00CA5314">
        <w:t>P</w:t>
      </w:r>
      <w:r w:rsidR="006B707C">
        <w:rPr>
          <w:rFonts w:asciiTheme="minorHAnsi" w:hAnsiTheme="minorHAnsi" w:cs="Arial"/>
          <w:i/>
          <w:vertAlign w:val="superscript"/>
        </w:rPr>
        <w:t xml:space="preserve"> </w:t>
      </w:r>
      <w:r w:rsidR="00CA5314">
        <w:t>&lt;</w:t>
      </w:r>
      <w:r w:rsidR="006B707C">
        <w:t xml:space="preserve"> 0.</w:t>
      </w:r>
      <w:r w:rsidR="00CA5314">
        <w:t>0</w:t>
      </w:r>
      <w:r w:rsidR="006B707C">
        <w:t>1</w:t>
      </w:r>
      <w:r w:rsidR="00BC70CF">
        <w:t xml:space="preserve">; </w:t>
      </w:r>
      <w:r w:rsidR="00DF74C1">
        <w:rPr>
          <w:i/>
        </w:rPr>
        <w:t xml:space="preserve">d </w:t>
      </w:r>
      <w:r w:rsidR="00BC70CF">
        <w:t>= 1.56</w:t>
      </w:r>
      <w:r w:rsidR="00B75C20">
        <w:t xml:space="preserve">) and </w:t>
      </w:r>
      <w:r w:rsidR="00497442">
        <w:t>following ET (</w:t>
      </w:r>
      <w:r w:rsidR="00DA44E7">
        <w:t>−</w:t>
      </w:r>
      <w:r w:rsidR="00497442">
        <w:t>18</w:t>
      </w:r>
      <w:r w:rsidR="00B75C20">
        <w:t xml:space="preserve"> </w:t>
      </w:r>
      <w:r w:rsidR="00B75C20">
        <w:rPr>
          <w:rFonts w:cs="Calibri"/>
        </w:rPr>
        <w:t>±</w:t>
      </w:r>
      <w:r w:rsidR="00497442">
        <w:t xml:space="preserve"> 18</w:t>
      </w:r>
      <w:r w:rsidR="00B75C20">
        <w:t>%</w:t>
      </w:r>
      <w:r w:rsidR="00497442">
        <w:t xml:space="preserve">, </w:t>
      </w:r>
      <w:r w:rsidR="00CA5314">
        <w:t>P &lt;</w:t>
      </w:r>
      <w:r w:rsidR="006B707C">
        <w:t xml:space="preserve"> 0.</w:t>
      </w:r>
      <w:r w:rsidR="00CA5314">
        <w:t>001</w:t>
      </w:r>
      <w:r w:rsidR="00BC70CF">
        <w:t>;</w:t>
      </w:r>
      <w:r w:rsidR="00BC70CF" w:rsidRPr="00BC70CF">
        <w:rPr>
          <w:i/>
        </w:rPr>
        <w:t xml:space="preserve"> </w:t>
      </w:r>
      <w:r w:rsidR="00DF74C1">
        <w:rPr>
          <w:i/>
        </w:rPr>
        <w:t xml:space="preserve">d </w:t>
      </w:r>
      <w:r w:rsidR="00BC70CF">
        <w:t>= 1.75</w:t>
      </w:r>
      <w:r w:rsidR="00CA5314">
        <w:t>)</w:t>
      </w:r>
      <w:r w:rsidR="00B75C20">
        <w:t xml:space="preserve">.  </w:t>
      </w:r>
      <w:r w:rsidR="006B707C">
        <w:t xml:space="preserve">The reduction in VA </w:t>
      </w:r>
      <w:r w:rsidR="00BC70CF">
        <w:t>following</w:t>
      </w:r>
      <w:r w:rsidR="006B707C">
        <w:t xml:space="preserve"> ET was greater than HT (P </w:t>
      </w:r>
      <w:r w:rsidR="000F653C">
        <w:t>=</w:t>
      </w:r>
      <w:r w:rsidR="006B707C">
        <w:t xml:space="preserve"> 0.0</w:t>
      </w:r>
      <w:r w:rsidR="000F653C">
        <w:t>48</w:t>
      </w:r>
      <w:r w:rsidR="001263D0">
        <w:t xml:space="preserve">; </w:t>
      </w:r>
      <w:r w:rsidR="00DF74C1">
        <w:rPr>
          <w:i/>
        </w:rPr>
        <w:t xml:space="preserve">d </w:t>
      </w:r>
      <w:r w:rsidR="001263D0">
        <w:t>= 0.95</w:t>
      </w:r>
      <w:r w:rsidR="00CA5314">
        <w:t>) but not FT</w:t>
      </w:r>
      <w:r w:rsidR="005F372E">
        <w:t xml:space="preserve"> (Figure 2C)</w:t>
      </w:r>
      <w:r w:rsidR="00CA5314">
        <w:t xml:space="preserve">.  </w:t>
      </w:r>
      <w:r w:rsidR="00B75C20">
        <w:t>VA</w:t>
      </w:r>
      <w:r w:rsidR="00B75C20" w:rsidRPr="00B75C20">
        <w:rPr>
          <w:vertAlign w:val="subscript"/>
        </w:rPr>
        <w:t>TMS</w:t>
      </w:r>
      <w:r w:rsidR="00B75C20">
        <w:t xml:space="preserve"> was reduced</w:t>
      </w:r>
      <w:r w:rsidR="00D838F2">
        <w:t xml:space="preserve"> from baseline (93 ± 3%)</w:t>
      </w:r>
      <w:r w:rsidR="005B0093">
        <w:t xml:space="preserve"> </w:t>
      </w:r>
      <w:r w:rsidR="00E114F5">
        <w:t>at HT</w:t>
      </w:r>
      <w:r w:rsidR="00B75C20">
        <w:t xml:space="preserve"> (</w:t>
      </w:r>
      <w:r w:rsidR="006A49A9">
        <w:t xml:space="preserve">−11 </w:t>
      </w:r>
      <w:r w:rsidR="006A49A9">
        <w:rPr>
          <w:rFonts w:cs="Calibri"/>
        </w:rPr>
        <w:t>±</w:t>
      </w:r>
      <w:r w:rsidR="006A49A9">
        <w:t xml:space="preserve"> 8%, </w:t>
      </w:r>
      <w:r w:rsidR="00CA5314">
        <w:t>P &lt;</w:t>
      </w:r>
      <w:r w:rsidR="00823724">
        <w:t xml:space="preserve"> 0.</w:t>
      </w:r>
      <w:r w:rsidR="00CA5314">
        <w:t>01</w:t>
      </w:r>
      <w:r w:rsidR="001263D0">
        <w:t xml:space="preserve">; </w:t>
      </w:r>
      <w:r w:rsidR="00DF74C1">
        <w:rPr>
          <w:i/>
        </w:rPr>
        <w:t xml:space="preserve">d </w:t>
      </w:r>
      <w:r w:rsidR="001263D0">
        <w:t>= 1.75</w:t>
      </w:r>
      <w:r w:rsidR="00B75C20">
        <w:t>), FT (</w:t>
      </w:r>
      <w:r w:rsidR="006A49A9">
        <w:t xml:space="preserve">−15 </w:t>
      </w:r>
      <w:r w:rsidR="006A49A9">
        <w:rPr>
          <w:rFonts w:cs="Calibri"/>
        </w:rPr>
        <w:t>±</w:t>
      </w:r>
      <w:r w:rsidR="006A49A9">
        <w:t xml:space="preserve"> 7%, </w:t>
      </w:r>
      <w:r w:rsidR="00CA5314">
        <w:t>P</w:t>
      </w:r>
      <w:r w:rsidR="00823724">
        <w:rPr>
          <w:rFonts w:asciiTheme="minorHAnsi" w:hAnsiTheme="minorHAnsi" w:cs="Arial"/>
          <w:i/>
          <w:vertAlign w:val="superscript"/>
        </w:rPr>
        <w:t xml:space="preserve"> </w:t>
      </w:r>
      <w:r w:rsidR="00CA5314">
        <w:t>&lt;</w:t>
      </w:r>
      <w:r w:rsidR="00823724">
        <w:t xml:space="preserve"> 0.</w:t>
      </w:r>
      <w:r w:rsidR="00CA5314">
        <w:t>001</w:t>
      </w:r>
      <w:r w:rsidR="001263D0">
        <w:t xml:space="preserve">; </w:t>
      </w:r>
      <w:r w:rsidR="00DF74C1">
        <w:rPr>
          <w:i/>
        </w:rPr>
        <w:t xml:space="preserve">d </w:t>
      </w:r>
      <w:r w:rsidR="001263D0">
        <w:t>= 2.46)</w:t>
      </w:r>
      <w:r w:rsidR="00B75C20">
        <w:t xml:space="preserve"> and following ET (</w:t>
      </w:r>
      <w:r w:rsidR="006A49A9">
        <w:t xml:space="preserve">−17 </w:t>
      </w:r>
      <w:r w:rsidR="006A49A9">
        <w:rPr>
          <w:rFonts w:cs="Calibri"/>
        </w:rPr>
        <w:t>±</w:t>
      </w:r>
      <w:r w:rsidR="006A49A9">
        <w:t xml:space="preserve"> 9%, </w:t>
      </w:r>
      <w:r w:rsidR="00CA5314">
        <w:t>P &lt;</w:t>
      </w:r>
      <w:r w:rsidR="00823724">
        <w:t xml:space="preserve"> 0.</w:t>
      </w:r>
      <w:r w:rsidR="00CA5314">
        <w:t>001</w:t>
      </w:r>
      <w:r w:rsidR="001263D0">
        <w:t xml:space="preserve">; </w:t>
      </w:r>
      <w:r w:rsidR="00DF74C1">
        <w:rPr>
          <w:i/>
        </w:rPr>
        <w:t xml:space="preserve">d </w:t>
      </w:r>
      <w:r w:rsidR="001263D0">
        <w:t>= 2.33</w:t>
      </w:r>
      <w:r w:rsidR="00B75C20">
        <w:t>)</w:t>
      </w:r>
      <w:r w:rsidR="007F108A">
        <w:t>.  The reduction in VA</w:t>
      </w:r>
      <w:r w:rsidR="007F108A" w:rsidRPr="007F108A">
        <w:rPr>
          <w:vertAlign w:val="subscript"/>
        </w:rPr>
        <w:t>TMS</w:t>
      </w:r>
      <w:r w:rsidR="007F108A">
        <w:t xml:space="preserve"> was not different between HT vs. FT or ET</w:t>
      </w:r>
      <w:r w:rsidR="00823724">
        <w:t xml:space="preserve"> (Figure 2C)</w:t>
      </w:r>
      <w:r w:rsidR="00B75C20">
        <w:t>.</w:t>
      </w:r>
      <w:r w:rsidR="00716B8E">
        <w:t xml:space="preserve">  The M</w:t>
      </w:r>
      <w:r w:rsidR="00716B8E" w:rsidRPr="00716B8E">
        <w:rPr>
          <w:vertAlign w:val="subscript"/>
        </w:rPr>
        <w:t>max</w:t>
      </w:r>
      <w:r w:rsidR="00716B8E">
        <w:t xml:space="preserve"> and corticospinal excitability did not change at any time point</w:t>
      </w:r>
      <w:r w:rsidR="00823724">
        <w:t xml:space="preserve"> in both the RF and VL (</w:t>
      </w:r>
      <w:r w:rsidR="00CC1CCB">
        <w:t>Table 1</w:t>
      </w:r>
      <w:r w:rsidR="00716B8E">
        <w:t>)</w:t>
      </w:r>
      <w:r w:rsidR="00CC1CCB">
        <w:t>.</w:t>
      </w:r>
      <w:r w:rsidR="00D76146">
        <w:t xml:space="preserve">  The </w:t>
      </w:r>
      <w:r w:rsidR="00D76146">
        <w:rPr>
          <w:rFonts w:cs="Calibri"/>
          <w:bCs/>
          <w:color w:val="000000"/>
        </w:rPr>
        <w:t>VL</w:t>
      </w:r>
      <w:r w:rsidR="00D76146">
        <w:rPr>
          <w:rFonts w:cs="Calibri"/>
          <w:iCs/>
          <w:szCs w:val="24"/>
          <w:vertAlign w:val="subscript"/>
        </w:rPr>
        <w:t xml:space="preserve"> </w:t>
      </w:r>
      <w:r w:rsidR="00D76146">
        <w:rPr>
          <w:rFonts w:cs="Calibri"/>
          <w:iCs/>
          <w:szCs w:val="24"/>
        </w:rPr>
        <w:t>rmsEMG·M</w:t>
      </w:r>
      <w:r w:rsidR="00D76146" w:rsidRPr="00D76146">
        <w:rPr>
          <w:rFonts w:cs="Calibri"/>
          <w:iCs/>
          <w:szCs w:val="24"/>
          <w:vertAlign w:val="superscript"/>
        </w:rPr>
        <w:t>−1</w:t>
      </w:r>
      <w:r w:rsidR="000579A7">
        <w:rPr>
          <w:rFonts w:cs="Calibri"/>
          <w:iCs/>
          <w:szCs w:val="24"/>
        </w:rPr>
        <w:t xml:space="preserve"> was unchanged at any time point</w:t>
      </w:r>
      <w:r w:rsidR="00923ED9">
        <w:rPr>
          <w:rFonts w:cs="Calibri"/>
          <w:iCs/>
          <w:szCs w:val="24"/>
        </w:rPr>
        <w:t xml:space="preserve"> (</w:t>
      </w:r>
      <w:r w:rsidR="00923ED9">
        <w:rPr>
          <w:i/>
        </w:rPr>
        <w:t>F</w:t>
      </w:r>
      <w:r w:rsidR="00923ED9">
        <w:rPr>
          <w:vertAlign w:val="subscript"/>
        </w:rPr>
        <w:t xml:space="preserve">3,27 </w:t>
      </w:r>
      <w:r w:rsidR="00923ED9">
        <w:t xml:space="preserve">= </w:t>
      </w:r>
      <w:r w:rsidR="00DF608F">
        <w:t>0</w:t>
      </w:r>
      <w:r w:rsidR="00923ED9">
        <w:t>.</w:t>
      </w:r>
      <w:r w:rsidR="00DF608F">
        <w:t>77</w:t>
      </w:r>
      <w:r w:rsidR="00923ED9">
        <w:t xml:space="preserve">, </w:t>
      </w:r>
      <w:r w:rsidR="00923ED9" w:rsidRPr="0089550D">
        <w:t xml:space="preserve">P </w:t>
      </w:r>
      <w:r w:rsidR="00923ED9">
        <w:t>= 0.</w:t>
      </w:r>
      <w:r w:rsidR="00DF608F">
        <w:t>51</w:t>
      </w:r>
      <w:r w:rsidR="00923ED9">
        <w:t>8</w:t>
      </w:r>
      <w:r w:rsidR="00923ED9">
        <w:rPr>
          <w:rFonts w:cs="Calibri"/>
          <w:iCs/>
          <w:szCs w:val="24"/>
        </w:rPr>
        <w:t>)</w:t>
      </w:r>
      <w:r w:rsidR="000579A7">
        <w:rPr>
          <w:rFonts w:cs="Calibri"/>
          <w:iCs/>
          <w:szCs w:val="24"/>
        </w:rPr>
        <w:t xml:space="preserve">, however, the </w:t>
      </w:r>
      <w:r w:rsidR="000579A7">
        <w:rPr>
          <w:rFonts w:cs="Calibri"/>
          <w:bCs/>
          <w:color w:val="000000"/>
        </w:rPr>
        <w:t>RF rms</w:t>
      </w:r>
      <w:r w:rsidR="000579A7">
        <w:rPr>
          <w:rFonts w:cs="Calibri"/>
          <w:iCs/>
          <w:szCs w:val="24"/>
        </w:rPr>
        <w:t>EMG·M</w:t>
      </w:r>
      <w:r w:rsidR="000579A7" w:rsidRPr="00D76146">
        <w:rPr>
          <w:rFonts w:cs="Calibri"/>
          <w:iCs/>
          <w:szCs w:val="24"/>
          <w:vertAlign w:val="superscript"/>
        </w:rPr>
        <w:t>−1</w:t>
      </w:r>
      <w:r w:rsidR="000579A7">
        <w:rPr>
          <w:rFonts w:cs="Calibri"/>
          <w:iCs/>
          <w:szCs w:val="24"/>
        </w:rPr>
        <w:t xml:space="preserve"> was reduced</w:t>
      </w:r>
      <w:r w:rsidR="00043E52">
        <w:rPr>
          <w:rFonts w:cs="Calibri"/>
          <w:iCs/>
          <w:szCs w:val="24"/>
        </w:rPr>
        <w:t xml:space="preserve"> (</w:t>
      </w:r>
      <w:r w:rsidR="00043E52">
        <w:rPr>
          <w:i/>
        </w:rPr>
        <w:t>F</w:t>
      </w:r>
      <w:r w:rsidR="00043E52">
        <w:rPr>
          <w:vertAlign w:val="subscript"/>
        </w:rPr>
        <w:t xml:space="preserve">3,27 </w:t>
      </w:r>
      <w:r w:rsidR="00043E52">
        <w:t xml:space="preserve">= 4.12, </w:t>
      </w:r>
      <w:r w:rsidR="00043E52" w:rsidRPr="0089550D">
        <w:t xml:space="preserve">P </w:t>
      </w:r>
      <w:r w:rsidR="00043E52">
        <w:t>= 0.01</w:t>
      </w:r>
      <w:r w:rsidR="00DF608F">
        <w:t>6</w:t>
      </w:r>
      <w:r w:rsidR="00DF608F">
        <w:rPr>
          <w:rFonts w:cs="Calibri"/>
          <w:iCs/>
          <w:szCs w:val="24"/>
        </w:rPr>
        <w:t>);</w:t>
      </w:r>
      <w:r w:rsidR="00043E52">
        <w:rPr>
          <w:rFonts w:cs="Calibri"/>
          <w:iCs/>
          <w:szCs w:val="24"/>
        </w:rPr>
        <w:t xml:space="preserve"> specifically, the </w:t>
      </w:r>
      <w:r w:rsidR="00043E52">
        <w:rPr>
          <w:rFonts w:cs="Calibri"/>
          <w:bCs/>
          <w:color w:val="000000"/>
        </w:rPr>
        <w:t>RF rms</w:t>
      </w:r>
      <w:r w:rsidR="00043E52">
        <w:rPr>
          <w:rFonts w:cs="Calibri"/>
          <w:iCs/>
          <w:szCs w:val="24"/>
        </w:rPr>
        <w:t>EMG·M</w:t>
      </w:r>
      <w:r w:rsidR="00043E52" w:rsidRPr="00D76146">
        <w:rPr>
          <w:rFonts w:cs="Calibri"/>
          <w:iCs/>
          <w:szCs w:val="24"/>
          <w:vertAlign w:val="superscript"/>
        </w:rPr>
        <w:t>−1</w:t>
      </w:r>
      <w:r w:rsidR="00043E52">
        <w:rPr>
          <w:rFonts w:cs="Calibri"/>
          <w:iCs/>
          <w:szCs w:val="24"/>
        </w:rPr>
        <w:t xml:space="preserve"> was reduced following ET vs. pre</w:t>
      </w:r>
      <w:r w:rsidR="000579A7">
        <w:rPr>
          <w:rFonts w:cs="Calibri"/>
          <w:iCs/>
          <w:szCs w:val="24"/>
        </w:rPr>
        <w:t xml:space="preserve"> (P </w:t>
      </w:r>
      <w:r w:rsidR="000F653C">
        <w:rPr>
          <w:rFonts w:cs="Calibri"/>
          <w:iCs/>
          <w:szCs w:val="24"/>
        </w:rPr>
        <w:t>=</w:t>
      </w:r>
      <w:r w:rsidR="000579A7">
        <w:rPr>
          <w:rFonts w:cs="Calibri"/>
          <w:iCs/>
          <w:szCs w:val="24"/>
        </w:rPr>
        <w:t xml:space="preserve"> 0.0</w:t>
      </w:r>
      <w:r w:rsidR="000F653C">
        <w:rPr>
          <w:rFonts w:cs="Calibri"/>
          <w:iCs/>
          <w:szCs w:val="24"/>
        </w:rPr>
        <w:t>39</w:t>
      </w:r>
      <w:r w:rsidR="000579A7">
        <w:rPr>
          <w:rFonts w:cs="Calibri"/>
          <w:iCs/>
          <w:szCs w:val="24"/>
        </w:rPr>
        <w:t>; Table 1).</w:t>
      </w:r>
    </w:p>
    <w:p w14:paraId="644A2BF8" w14:textId="77777777" w:rsidR="00043E52" w:rsidRPr="00043E52" w:rsidRDefault="00043E52" w:rsidP="00DF0C4E">
      <w:pPr>
        <w:spacing w:after="0" w:line="420" w:lineRule="exact"/>
        <w:jc w:val="both"/>
        <w:rPr>
          <w:rFonts w:cs="Calibri"/>
          <w:iCs/>
          <w:szCs w:val="24"/>
        </w:rPr>
      </w:pPr>
    </w:p>
    <w:p w14:paraId="45118B45" w14:textId="77777777" w:rsidR="00365E62" w:rsidRDefault="00365E62" w:rsidP="00DF0C4E">
      <w:pPr>
        <w:spacing w:after="0" w:line="420" w:lineRule="exact"/>
        <w:jc w:val="both"/>
        <w:rPr>
          <w:b/>
        </w:rPr>
      </w:pPr>
      <w:r>
        <w:rPr>
          <w:b/>
        </w:rPr>
        <w:t>Reliability Data</w:t>
      </w:r>
    </w:p>
    <w:p w14:paraId="694C4853" w14:textId="234DDDE0" w:rsidR="00682022" w:rsidRDefault="009520DF" w:rsidP="00DF0C4E">
      <w:pPr>
        <w:spacing w:after="0" w:line="420" w:lineRule="exact"/>
        <w:jc w:val="both"/>
      </w:pPr>
      <w:r>
        <w:t>R</w:t>
      </w:r>
      <w:r w:rsidR="002E059C">
        <w:t xml:space="preserve">eliability data </w:t>
      </w:r>
      <w:r>
        <w:t xml:space="preserve">are summarised in Table </w:t>
      </w:r>
      <w:r w:rsidR="008E7A44">
        <w:t>2</w:t>
      </w:r>
      <w:r w:rsidR="002E059C">
        <w:t>.</w:t>
      </w:r>
      <w:r>
        <w:t xml:space="preserve">  An excellent level of r</w:t>
      </w:r>
      <w:r w:rsidR="001A49E6">
        <w:t>eliability</w:t>
      </w:r>
      <w:r>
        <w:t xml:space="preserve"> was evident for all measures of neuromuscular f</w:t>
      </w:r>
      <w:r w:rsidR="00011B91">
        <w:t>unction</w:t>
      </w:r>
      <w:r>
        <w:t xml:space="preserve"> pre-exercise (</w:t>
      </w:r>
      <w:r w:rsidR="00634CEB">
        <w:t>CV</w:t>
      </w:r>
      <w:r>
        <w:t xml:space="preserve"> range</w:t>
      </w:r>
      <w:r w:rsidR="00971C66">
        <w:t>,</w:t>
      </w:r>
      <w:r>
        <w:t xml:space="preserve"> </w:t>
      </w:r>
      <w:r w:rsidR="00B305C7">
        <w:t>1.6</w:t>
      </w:r>
      <w:r>
        <w:t xml:space="preserve"> – </w:t>
      </w:r>
      <w:r w:rsidR="00B305C7">
        <w:t>5.9</w:t>
      </w:r>
      <w:r>
        <w:t>%</w:t>
      </w:r>
      <w:r w:rsidR="00634CEB">
        <w:t>; ICC</w:t>
      </w:r>
      <w:r w:rsidR="00634CEB" w:rsidRPr="00634CEB">
        <w:rPr>
          <w:vertAlign w:val="subscript"/>
        </w:rPr>
        <w:t>2,1</w:t>
      </w:r>
      <w:r w:rsidR="00634CEB">
        <w:t xml:space="preserve"> range, </w:t>
      </w:r>
      <w:r w:rsidR="005B13C0">
        <w:t>0.87 – 0.91</w:t>
      </w:r>
      <w:r w:rsidR="005F372E">
        <w:t>, Table 2</w:t>
      </w:r>
      <w:r>
        <w:t>).  The fatigue response was robust across both trials; specifically, the changes in MVC at each time point demonstrated a good</w:t>
      </w:r>
      <w:r w:rsidR="00535407">
        <w:t xml:space="preserve"> to excellent</w:t>
      </w:r>
      <w:r>
        <w:t xml:space="preserve"> level of </w:t>
      </w:r>
      <w:r w:rsidR="001A49E6">
        <w:t>reliability</w:t>
      </w:r>
      <w:r w:rsidR="001A49E6">
        <w:rPr>
          <w:rStyle w:val="CommentReference"/>
        </w:rPr>
        <w:t xml:space="preserve"> </w:t>
      </w:r>
      <w:r w:rsidR="001A49E6" w:rsidRPr="001A49E6">
        <w:rPr>
          <w:rStyle w:val="CommentReference"/>
          <w:sz w:val="22"/>
        </w:rPr>
        <w:t>(</w:t>
      </w:r>
      <w:r w:rsidR="00634CEB">
        <w:t>CV</w:t>
      </w:r>
      <w:r>
        <w:t xml:space="preserve"> range</w:t>
      </w:r>
      <w:r w:rsidR="00971C66">
        <w:t>,</w:t>
      </w:r>
      <w:r>
        <w:t xml:space="preserve"> 6.3 – 10.8%</w:t>
      </w:r>
      <w:r w:rsidR="005B13C0">
        <w:t>; ICC</w:t>
      </w:r>
      <w:r w:rsidR="005B13C0" w:rsidRPr="00634CEB">
        <w:rPr>
          <w:vertAlign w:val="subscript"/>
        </w:rPr>
        <w:t>2,1</w:t>
      </w:r>
      <w:r w:rsidR="005B13C0">
        <w:t xml:space="preserve"> range, 0.83 – 0.94</w:t>
      </w:r>
      <w:r>
        <w:t xml:space="preserve">).  The fatigue response identified with </w:t>
      </w:r>
      <w:r w:rsidR="003C1CBF">
        <w:t xml:space="preserve">motor nerve </w:t>
      </w:r>
      <w:r>
        <w:t>stimulation showed a</w:t>
      </w:r>
      <w:r w:rsidR="00535407">
        <w:t xml:space="preserve"> good to</w:t>
      </w:r>
      <w:r>
        <w:t xml:space="preserve"> moderate level of re</w:t>
      </w:r>
      <w:r w:rsidR="00535407">
        <w:t>lia</w:t>
      </w:r>
      <w:r w:rsidR="00682022">
        <w:t>bility</w:t>
      </w:r>
      <w:r>
        <w:t xml:space="preserve"> (</w:t>
      </w:r>
      <w:r w:rsidR="00634CEB">
        <w:t>CV</w:t>
      </w:r>
      <w:r>
        <w:t xml:space="preserve"> range</w:t>
      </w:r>
      <w:r w:rsidR="00971C66">
        <w:t>,</w:t>
      </w:r>
      <w:r>
        <w:t xml:space="preserve"> </w:t>
      </w:r>
      <w:r w:rsidR="00682022">
        <w:t>5.2 – 17.8%</w:t>
      </w:r>
      <w:r w:rsidR="005B13C0">
        <w:t>; ICC</w:t>
      </w:r>
      <w:r w:rsidR="005B13C0" w:rsidRPr="00634CEB">
        <w:rPr>
          <w:vertAlign w:val="subscript"/>
        </w:rPr>
        <w:t>2,1</w:t>
      </w:r>
      <w:r w:rsidR="005B13C0">
        <w:t xml:space="preserve"> range, 0.63 – 0.89</w:t>
      </w:r>
      <w:r>
        <w:t>)</w:t>
      </w:r>
      <w:r w:rsidR="00682022">
        <w:t xml:space="preserve"> and the data obtained with motor cortex stimulation showed a</w:t>
      </w:r>
      <w:r w:rsidR="00B305C7">
        <w:t>n excellent</w:t>
      </w:r>
      <w:r w:rsidR="00682022">
        <w:t xml:space="preserve"> level of re</w:t>
      </w:r>
      <w:r w:rsidR="00535407">
        <w:t>liability</w:t>
      </w:r>
      <w:r w:rsidR="00682022">
        <w:t xml:space="preserve"> (</w:t>
      </w:r>
      <w:r w:rsidR="00634CEB">
        <w:t>CV</w:t>
      </w:r>
      <w:r w:rsidR="00682022">
        <w:t xml:space="preserve"> range</w:t>
      </w:r>
      <w:r w:rsidR="00971C66">
        <w:t>,</w:t>
      </w:r>
      <w:r w:rsidR="00682022">
        <w:t xml:space="preserve"> </w:t>
      </w:r>
      <w:r w:rsidR="00B305C7">
        <w:t>3.0</w:t>
      </w:r>
      <w:r w:rsidR="00682022">
        <w:t xml:space="preserve"> – </w:t>
      </w:r>
      <w:r w:rsidR="00B305C7">
        <w:t>5.7</w:t>
      </w:r>
      <w:r w:rsidR="00682022">
        <w:t>%</w:t>
      </w:r>
      <w:r w:rsidR="005B13C0">
        <w:t>; ICC</w:t>
      </w:r>
      <w:r w:rsidR="005B13C0" w:rsidRPr="00634CEB">
        <w:rPr>
          <w:vertAlign w:val="subscript"/>
        </w:rPr>
        <w:t>2,1</w:t>
      </w:r>
      <w:r w:rsidR="005B13C0">
        <w:t xml:space="preserve"> range, 0.90 – 0.97</w:t>
      </w:r>
      <w:r w:rsidR="00682022">
        <w:t>).</w:t>
      </w:r>
    </w:p>
    <w:p w14:paraId="013A9377" w14:textId="0FFBD6E3" w:rsidR="00CA5314" w:rsidRDefault="00CA5314" w:rsidP="00682022">
      <w:pPr>
        <w:spacing w:after="0" w:line="420" w:lineRule="exact"/>
        <w:jc w:val="center"/>
        <w:rPr>
          <w:b/>
        </w:rPr>
      </w:pPr>
    </w:p>
    <w:p w14:paraId="72493170" w14:textId="1797367C" w:rsidR="00DF0C4E" w:rsidRDefault="00682022" w:rsidP="00682022">
      <w:pPr>
        <w:spacing w:after="0" w:line="420" w:lineRule="exact"/>
        <w:jc w:val="center"/>
      </w:pPr>
      <w:r>
        <w:rPr>
          <w:b/>
        </w:rPr>
        <w:t>Discussion</w:t>
      </w:r>
    </w:p>
    <w:p w14:paraId="0A2507DA" w14:textId="01FB1E73" w:rsidR="00682022" w:rsidRDefault="00971C66" w:rsidP="00682022">
      <w:pPr>
        <w:spacing w:after="0" w:line="420" w:lineRule="exact"/>
        <w:jc w:val="both"/>
      </w:pPr>
      <w:r w:rsidRPr="00971C66">
        <w:t xml:space="preserve">The </w:t>
      </w:r>
      <w:r>
        <w:t xml:space="preserve">primary </w:t>
      </w:r>
      <w:r w:rsidRPr="00971C66">
        <w:t>aim of th</w:t>
      </w:r>
      <w:r w:rsidR="002E291D">
        <w:t xml:space="preserve">is </w:t>
      </w:r>
      <w:r w:rsidRPr="00971C66">
        <w:t>study w</w:t>
      </w:r>
      <w:r w:rsidR="0011570C">
        <w:t>as</w:t>
      </w:r>
      <w:r w:rsidRPr="00971C66">
        <w:t xml:space="preserve"> to investigate</w:t>
      </w:r>
      <w:r w:rsidR="009F02BA">
        <w:t xml:space="preserve"> the</w:t>
      </w:r>
      <w:r w:rsidRPr="00971C66">
        <w:t xml:space="preserve"> </w:t>
      </w:r>
      <w:r w:rsidR="00E633AD">
        <w:t>development</w:t>
      </w:r>
      <w:r w:rsidR="009F02BA">
        <w:t xml:space="preserve"> </w:t>
      </w:r>
      <w:r>
        <w:t xml:space="preserve">of neuromuscular fatigue </w:t>
      </w:r>
      <w:r w:rsidR="00E633AD">
        <w:t>during a</w:t>
      </w:r>
      <w:r w:rsidR="00294506">
        <w:t xml:space="preserve"> </w:t>
      </w:r>
      <w:r w:rsidRPr="005942E2">
        <w:t>120</w:t>
      </w:r>
      <w:r w:rsidR="00FD73AF">
        <w:t xml:space="preserve"> min</w:t>
      </w:r>
      <w:r w:rsidRPr="005942E2">
        <w:t xml:space="preserve"> </w:t>
      </w:r>
      <w:r w:rsidR="00E633AD">
        <w:t>soccer match simulation</w:t>
      </w:r>
      <w:r w:rsidRPr="005942E2">
        <w:t xml:space="preserve">. </w:t>
      </w:r>
      <w:r>
        <w:t xml:space="preserve"> Our data demonstrate that </w:t>
      </w:r>
      <w:r w:rsidR="00E633AD">
        <w:t>90 min of simulated soccer elicits reductions in the force generating capabilities</w:t>
      </w:r>
      <w:r w:rsidR="007B2DBB">
        <w:t xml:space="preserve"> of the knee extensors, and </w:t>
      </w:r>
      <w:r w:rsidR="00E633AD">
        <w:t xml:space="preserve">this fatigue is </w:t>
      </w:r>
      <w:r w:rsidR="00A76630">
        <w:t xml:space="preserve">a combination of </w:t>
      </w:r>
      <w:r w:rsidR="00E633AD">
        <w:t xml:space="preserve">both central and peripheral </w:t>
      </w:r>
      <w:r w:rsidR="00A76630">
        <w:t>factors</w:t>
      </w:r>
      <w:r w:rsidR="00E633AD">
        <w:t xml:space="preserve">. </w:t>
      </w:r>
      <w:r w:rsidR="009C3B81">
        <w:t xml:space="preserve"> </w:t>
      </w:r>
      <w:r w:rsidR="00E633AD">
        <w:t>An additional 30 min period of extra-time induce</w:t>
      </w:r>
      <w:r w:rsidR="005F372E">
        <w:t>d</w:t>
      </w:r>
      <w:r w:rsidR="00E633AD">
        <w:t xml:space="preserve"> further fatigue</w:t>
      </w:r>
      <w:r w:rsidR="00A76630">
        <w:t xml:space="preserve"> </w:t>
      </w:r>
      <w:r w:rsidR="00E633AD">
        <w:t xml:space="preserve">that </w:t>
      </w:r>
      <w:r w:rsidR="00A76630">
        <w:t>was</w:t>
      </w:r>
      <w:r w:rsidR="00E633AD">
        <w:t xml:space="preserve"> </w:t>
      </w:r>
      <w:r w:rsidR="003518CE">
        <w:t xml:space="preserve">primarily </w:t>
      </w:r>
      <w:r w:rsidR="00AD5C61">
        <w:t xml:space="preserve">of central origin. </w:t>
      </w:r>
      <w:r>
        <w:t xml:space="preserve"> </w:t>
      </w:r>
      <w:r w:rsidR="0011570C">
        <w:t xml:space="preserve">A secondary aim of the study was to assess the consistency of fatigue development on repeat trials of the 120 min SMS. </w:t>
      </w:r>
      <w:r w:rsidR="00AD5C61">
        <w:t xml:space="preserve">The development of fatigue was </w:t>
      </w:r>
      <w:r w:rsidR="009C3B81">
        <w:t xml:space="preserve">reliable across the two trials with the most variable responses noted following the ET period.  </w:t>
      </w:r>
      <w:r w:rsidR="009A4929">
        <w:t>Collectively</w:t>
      </w:r>
      <w:r w:rsidR="00AD5C61">
        <w:t>, t</w:t>
      </w:r>
      <w:r w:rsidRPr="00971C66">
        <w:t>he</w:t>
      </w:r>
      <w:r w:rsidR="00294506">
        <w:t>se data are</w:t>
      </w:r>
      <w:r w:rsidRPr="00971C66">
        <w:t xml:space="preserve"> the first to </w:t>
      </w:r>
      <w:r w:rsidR="00294506">
        <w:t xml:space="preserve">profile the neuromuscular fatigue response </w:t>
      </w:r>
      <w:r w:rsidR="003518CE">
        <w:t>to</w:t>
      </w:r>
      <w:r w:rsidRPr="00971C66">
        <w:t xml:space="preserve"> 120 min of </w:t>
      </w:r>
      <w:r w:rsidR="00294506">
        <w:t>soccer</w:t>
      </w:r>
      <w:r w:rsidRPr="00971C66">
        <w:t xml:space="preserve">-specific </w:t>
      </w:r>
      <w:r w:rsidRPr="00971C66">
        <w:lastRenderedPageBreak/>
        <w:t>exercise</w:t>
      </w:r>
      <w:r w:rsidR="00AE2EFF">
        <w:t xml:space="preserve"> and </w:t>
      </w:r>
      <w:r w:rsidR="009C3B81">
        <w:t xml:space="preserve">can help to explain </w:t>
      </w:r>
      <w:r w:rsidR="009C3B81" w:rsidRPr="00E07895">
        <w:t xml:space="preserve">the </w:t>
      </w:r>
      <w:r w:rsidR="009C3B81">
        <w:t xml:space="preserve">previously reported </w:t>
      </w:r>
      <w:r w:rsidR="009C3B81" w:rsidRPr="00E07895">
        <w:t xml:space="preserve">reductions in </w:t>
      </w:r>
      <w:r w:rsidR="009C3B81">
        <w:t xml:space="preserve">technical and physical performance that have been shown to occur during </w:t>
      </w:r>
      <w:r w:rsidR="00E11BDB">
        <w:t>this extended period</w:t>
      </w:r>
      <w:r w:rsidRPr="00971C66">
        <w:t>.</w:t>
      </w:r>
    </w:p>
    <w:p w14:paraId="382D3DDB" w14:textId="77777777" w:rsidR="00BE695B" w:rsidRDefault="00BE695B" w:rsidP="00BE695B">
      <w:pPr>
        <w:spacing w:after="0" w:line="420" w:lineRule="exact"/>
        <w:jc w:val="both"/>
      </w:pPr>
    </w:p>
    <w:p w14:paraId="499D80E0" w14:textId="27C055FD" w:rsidR="00E46B2E" w:rsidRDefault="0011570C" w:rsidP="009C7211">
      <w:pPr>
        <w:spacing w:after="0" w:line="420" w:lineRule="exact"/>
        <w:jc w:val="both"/>
      </w:pPr>
      <w:r>
        <w:t xml:space="preserve">The development of fatigue throughout 120 min of soccer </w:t>
      </w:r>
      <w:r w:rsidR="00E46B2E">
        <w:t xml:space="preserve">simulation </w:t>
      </w:r>
      <w:r>
        <w:t>was progressive, with decrements in the ability to generate maximum force evident at successive time-points</w:t>
      </w:r>
      <w:r w:rsidR="004B2CFC">
        <w:t>.</w:t>
      </w:r>
      <w:r w:rsidR="0093431F">
        <w:t xml:space="preserve">  Knee-extensor MVC</w:t>
      </w:r>
      <w:r w:rsidR="002F3582">
        <w:t xml:space="preserve">, </w:t>
      </w:r>
      <w:r w:rsidR="005F372E">
        <w:t xml:space="preserve">decrements in which are </w:t>
      </w:r>
      <w:r w:rsidR="005C4EFA">
        <w:t xml:space="preserve">considered </w:t>
      </w:r>
      <w:r w:rsidR="002F3582">
        <w:t>as a global measure of fatigue involving peripheral and central components,</w:t>
      </w:r>
      <w:r w:rsidR="0093431F">
        <w:t xml:space="preserve"> was reduced by 11</w:t>
      </w:r>
      <w:r w:rsidR="009B5B56">
        <w:t>%</w:t>
      </w:r>
      <w:r w:rsidR="009B5B56" w:rsidRPr="009B5B56">
        <w:t xml:space="preserve"> </w:t>
      </w:r>
      <w:r w:rsidR="00AE2EFF">
        <w:t>after 45 min of the simulated match</w:t>
      </w:r>
      <w:r w:rsidR="005C4EFA">
        <w:t>.</w:t>
      </w:r>
      <w:r w:rsidR="007A5A1E">
        <w:t xml:space="preserve">  </w:t>
      </w:r>
      <w:r w:rsidR="00AE2EFF">
        <w:t>After 90 min, t</w:t>
      </w:r>
      <w:r w:rsidR="007A5A1E">
        <w:t xml:space="preserve">he ability to generate </w:t>
      </w:r>
      <w:r w:rsidR="00AE2EFF">
        <w:t>maximal force</w:t>
      </w:r>
      <w:r w:rsidR="007A5A1E">
        <w:t xml:space="preserve"> was further reduced</w:t>
      </w:r>
      <w:r w:rsidR="00AE2EFF">
        <w:t>,</w:t>
      </w:r>
      <w:r w:rsidR="007A5A1E">
        <w:t xml:space="preserve"> and this reduction in strength </w:t>
      </w:r>
      <w:r w:rsidR="007159C7">
        <w:t>was</w:t>
      </w:r>
      <w:r w:rsidR="00EB6058">
        <w:t xml:space="preserve"> similar to the results </w:t>
      </w:r>
      <w:r w:rsidR="00B25129">
        <w:t>of</w:t>
      </w:r>
      <w:r w:rsidR="00473163">
        <w:t xml:space="preserve"> </w:t>
      </w:r>
      <w:r w:rsidR="00B25129">
        <w:t>simulated and actual</w:t>
      </w:r>
      <w:r w:rsidR="00E838CD">
        <w:t xml:space="preserve"> intermittent</w:t>
      </w:r>
      <w:r w:rsidR="00473163">
        <w:t xml:space="preserve"> </w:t>
      </w:r>
      <w:r w:rsidR="00FD73AF">
        <w:t xml:space="preserve">exercise </w:t>
      </w:r>
      <w:r w:rsidR="007B2DBB">
        <w:t>performance</w:t>
      </w:r>
      <w:r w:rsidR="00E838CD">
        <w:t xml:space="preserve"> </w:t>
      </w:r>
      <w:r w:rsidR="000A1096">
        <w:fldChar w:fldCharType="begin">
          <w:fldData xml:space="preserve">PEVuZE5vdGU+PENpdGU+PEF1dGhvcj5DbGFya2U8L0F1dGhvcj48WWVhcj4yMDE1PC9ZZWFyPjxS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DbGFya2U8L0F1dGhvcj48WWVhcj4yMDE1PC9ZZWFyPjxS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</w:fldData>
        </w:fldChar>
      </w:r>
      <w:r w:rsidR="009643E7">
        <w:instrText xml:space="preserve"> ADDIN EN.CITE.DATA </w:instrText>
      </w:r>
      <w:r w:rsidR="009643E7">
        <w:fldChar w:fldCharType="end"/>
      </w:r>
      <w:r w:rsidR="000A1096">
        <w:fldChar w:fldCharType="separate"/>
      </w:r>
      <w:r w:rsidR="009643E7">
        <w:rPr>
          <w:noProof/>
        </w:rPr>
        <w:t>(</w:t>
      </w:r>
      <w:r w:rsidR="009643E7" w:rsidRPr="005C200C">
        <w:rPr>
          <w:rFonts w:ascii="Times New Roman" w:hAnsi="Times New Roman"/>
          <w:noProof/>
        </w:rPr>
        <w:t>~</w:t>
      </w:r>
      <w:r w:rsidR="009643E7">
        <w:rPr>
          <w:noProof/>
        </w:rPr>
        <w:t>15%; Clarke et al. 2015; Robineau et al. 2012)</w:t>
      </w:r>
      <w:r w:rsidR="000A1096">
        <w:fldChar w:fldCharType="end"/>
      </w:r>
      <w:r w:rsidR="007B2DBB">
        <w:t>,</w:t>
      </w:r>
      <w:r w:rsidR="00EB6058">
        <w:t xml:space="preserve"> but</w:t>
      </w:r>
      <w:r w:rsidR="007A5A1E">
        <w:t xml:space="preserve"> larger than </w:t>
      </w:r>
      <w:r w:rsidR="00EB6058">
        <w:t>others</w:t>
      </w:r>
      <w:r w:rsidR="007A5A1E">
        <w:t xml:space="preserve"> </w:t>
      </w:r>
      <w:r w:rsidR="009C7211">
        <w:fldChar w:fldCharType="begin">
          <w:fldData xml:space="preserve">PEVuZE5vdGU+PENpdGU+PEF1dGhvcj5Bc2NlbnNhbzwvQXV0aG9yPjxZZWFyPjIwMDg8L1llYXI+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Bc2NlbnNhbzwvQXV0aG9yPjxZZWFyPjIwMDg8L1llYXI+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</w:fldData>
        </w:fldChar>
      </w:r>
      <w:r w:rsidR="009643E7">
        <w:instrText xml:space="preserve"> ADDIN EN.CITE.DATA </w:instrText>
      </w:r>
      <w:r w:rsidR="009643E7">
        <w:fldChar w:fldCharType="end"/>
      </w:r>
      <w:r w:rsidR="009C7211">
        <w:fldChar w:fldCharType="separate"/>
      </w:r>
      <w:r w:rsidR="009643E7">
        <w:rPr>
          <w:noProof/>
        </w:rPr>
        <w:t>(Andersson et al. 2008; Ascensao et al. 2008; Ispirlidis et al. 2008; Rampinini et al. 2011; Thorlund et al. 2009)</w:t>
      </w:r>
      <w:r w:rsidR="009C7211">
        <w:fldChar w:fldCharType="end"/>
      </w:r>
      <w:r w:rsidR="00C93F92">
        <w:t xml:space="preserve">.  </w:t>
      </w:r>
      <w:r w:rsidR="00375C52">
        <w:t>E</w:t>
      </w:r>
      <w:r w:rsidR="00AE2EFF">
        <w:t>xtra time elicited</w:t>
      </w:r>
      <w:r w:rsidR="00375C52">
        <w:t xml:space="preserve"> further reductions in MVC</w:t>
      </w:r>
      <w:r>
        <w:t xml:space="preserve"> compared to FT</w:t>
      </w:r>
      <w:r w:rsidR="00375C52">
        <w:t xml:space="preserve"> (Figure 2A)</w:t>
      </w:r>
      <w:r w:rsidR="00AE2EFF">
        <w:t>, a finding which</w:t>
      </w:r>
      <w:r w:rsidR="0054482B">
        <w:t xml:space="preserve"> </w:t>
      </w:r>
      <w:r w:rsidR="00AE2EFF">
        <w:t xml:space="preserve">might </w:t>
      </w:r>
      <w:r w:rsidR="00410E13">
        <w:t>offer some insight as to why technical performance</w:t>
      </w:r>
      <w:r w:rsidR="00E85C95">
        <w:t xml:space="preserve"> and injury risk</w:t>
      </w:r>
      <w:r w:rsidR="00410E13">
        <w:t xml:space="preserve"> </w:t>
      </w:r>
      <w:r w:rsidR="005F372E">
        <w:t>are</w:t>
      </w:r>
      <w:r w:rsidR="00410E13">
        <w:t xml:space="preserve"> </w:t>
      </w:r>
      <w:r w:rsidR="000B7CAC">
        <w:t xml:space="preserve">also known to be </w:t>
      </w:r>
      <w:r w:rsidR="00E85C95">
        <w:t>affected</w:t>
      </w:r>
      <w:r w:rsidR="00410E13">
        <w:t xml:space="preserve"> during </w:t>
      </w:r>
      <w:r w:rsidR="000B7CAC">
        <w:t xml:space="preserve">this </w:t>
      </w:r>
      <w:r w:rsidR="009E45FE">
        <w:t>period</w:t>
      </w:r>
      <w:r w:rsidR="00410E13">
        <w:t xml:space="preserve"> </w:t>
      </w:r>
      <w:r w:rsidR="009C7211">
        <w:fldChar w:fldCharType="begin">
          <w:fldData xml:space="preserve">PEVuZE5vdGU+PENpdGU+PEF1dGhvcj5IYXJwZXI8L0F1dGhvcj48WWVhcj4yMDE0PC9ZZWFyPjxS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IYXJwZXI8L0F1dGhvcj48WWVhcj4yMDE0PC9ZZWFyPjxS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</w:fldData>
        </w:fldChar>
      </w:r>
      <w:r w:rsidR="009643E7">
        <w:instrText xml:space="preserve"> ADDIN EN.CITE.DATA </w:instrText>
      </w:r>
      <w:r w:rsidR="009643E7">
        <w:fldChar w:fldCharType="end"/>
      </w:r>
      <w:r w:rsidR="009C7211">
        <w:fldChar w:fldCharType="separate"/>
      </w:r>
      <w:r w:rsidR="009643E7">
        <w:rPr>
          <w:noProof/>
        </w:rPr>
        <w:t>(Aoki et al. 2012; Harper et al. 2014)</w:t>
      </w:r>
      <w:r w:rsidR="009C7211">
        <w:fldChar w:fldCharType="end"/>
      </w:r>
      <w:r w:rsidR="00410E13">
        <w:t>.</w:t>
      </w:r>
      <w:r w:rsidR="000B7CAC">
        <w:t xml:space="preserve"> </w:t>
      </w:r>
      <w:r w:rsidR="009C3B81">
        <w:t xml:space="preserve"> </w:t>
      </w:r>
      <w:r w:rsidR="00AF5B90" w:rsidRPr="00AF5B90">
        <w:t xml:space="preserve">In a separate investigation, </w:t>
      </w:r>
      <w:r w:rsidR="00525361">
        <w:t>the loss in maximal force generating capacity</w:t>
      </w:r>
      <w:r w:rsidR="00AA7A0E">
        <w:t xml:space="preserve"> of the knee extensors</w:t>
      </w:r>
      <w:r w:rsidR="00525361">
        <w:t xml:space="preserve"> </w:t>
      </w:r>
      <w:r w:rsidR="00AA7A0E">
        <w:t xml:space="preserve">following </w:t>
      </w:r>
      <w:r w:rsidR="00AA7A0E" w:rsidRPr="00AF5B90">
        <w:t>the performance of a simulated protocol</w:t>
      </w:r>
      <w:r w:rsidR="00057AC6">
        <w:t xml:space="preserve"> </w:t>
      </w:r>
      <w:r w:rsidR="00785AD5">
        <w:t>w</w:t>
      </w:r>
      <w:r w:rsidR="00057AC6">
        <w:t>as</w:t>
      </w:r>
      <w:r w:rsidR="00AF5B90" w:rsidRPr="00AF5B90">
        <w:t xml:space="preserve"> not</w:t>
      </w:r>
      <w:r w:rsidR="00AA7A0E">
        <w:t xml:space="preserve"> </w:t>
      </w:r>
      <w:r w:rsidR="00AF5B90" w:rsidRPr="00AF5B90">
        <w:t xml:space="preserve">recovered 72 </w:t>
      </w:r>
      <w:r w:rsidR="00057AC6" w:rsidRPr="00AF5B90">
        <w:t>hours’</w:t>
      </w:r>
      <w:r w:rsidR="00AA7A0E">
        <w:t xml:space="preserve"> post-exercise</w:t>
      </w:r>
      <w:r w:rsidR="00AF5B90" w:rsidRPr="00AF5B90">
        <w:t xml:space="preserve"> (Thomas et al.</w:t>
      </w:r>
      <w:r w:rsidR="00AF5B90">
        <w:t xml:space="preserve"> 2017</w:t>
      </w:r>
      <w:r w:rsidR="00AF5B90" w:rsidRPr="00AF5B90">
        <w:t xml:space="preserve">).  </w:t>
      </w:r>
      <w:r w:rsidR="00AF5B90">
        <w:t>Specifically</w:t>
      </w:r>
      <w:r w:rsidR="00AF5B90" w:rsidRPr="00AF5B90">
        <w:t>, the MVC reduction</w:t>
      </w:r>
      <w:r w:rsidR="00525361">
        <w:t xml:space="preserve"> in th</w:t>
      </w:r>
      <w:r w:rsidR="00070366">
        <w:t>at</w:t>
      </w:r>
      <w:r w:rsidR="00525361">
        <w:t xml:space="preserve"> study </w:t>
      </w:r>
      <w:r w:rsidR="00AF5B90" w:rsidRPr="00AF5B90">
        <w:t xml:space="preserve">at FT </w:t>
      </w:r>
      <w:r w:rsidR="00525361">
        <w:t>was 16%, similar t</w:t>
      </w:r>
      <w:r w:rsidR="00AF5B90" w:rsidRPr="00AF5B90">
        <w:t>o that of the</w:t>
      </w:r>
      <w:r w:rsidR="00525361">
        <w:t xml:space="preserve"> present study (20%),</w:t>
      </w:r>
      <w:r w:rsidR="00AF5B90" w:rsidRPr="00AF5B90">
        <w:t xml:space="preserve"> but following ET this reduction was further exacerbated (27%).  Thus, the fatigue observed following the ET protocol is likely to</w:t>
      </w:r>
      <w:r w:rsidR="00AA7A0E">
        <w:t xml:space="preserve"> have persisted for several days post-exercise.</w:t>
      </w:r>
      <w:r w:rsidR="00AF5B90">
        <w:t xml:space="preserve">  </w:t>
      </w:r>
      <w:r w:rsidR="009C7211">
        <w:t xml:space="preserve">  </w:t>
      </w:r>
    </w:p>
    <w:p w14:paraId="580EC4A1" w14:textId="77777777" w:rsidR="00E46B2E" w:rsidRDefault="00E46B2E" w:rsidP="009C7211">
      <w:pPr>
        <w:spacing w:after="0" w:line="420" w:lineRule="exact"/>
        <w:jc w:val="both"/>
      </w:pPr>
    </w:p>
    <w:p w14:paraId="6F627D27" w14:textId="22F4ACDB" w:rsidR="002F3582" w:rsidRDefault="0025790B" w:rsidP="009C7211">
      <w:pPr>
        <w:spacing w:after="0" w:line="420" w:lineRule="exact"/>
        <w:jc w:val="both"/>
      </w:pPr>
      <w:r>
        <w:t>The</w:t>
      </w:r>
      <w:r w:rsidR="00025502">
        <w:t xml:space="preserve"> impairment in maxima</w:t>
      </w:r>
      <w:r w:rsidR="007B2DBB">
        <w:t>l</w:t>
      </w:r>
      <w:r w:rsidR="00025502">
        <w:t xml:space="preserve"> force production</w:t>
      </w:r>
      <w:r>
        <w:t xml:space="preserve"> </w:t>
      </w:r>
      <w:r w:rsidR="00025502">
        <w:t>was</w:t>
      </w:r>
      <w:r>
        <w:t xml:space="preserve"> accompanied by reduction</w:t>
      </w:r>
      <w:r w:rsidR="00AD1C2E">
        <w:t>s</w:t>
      </w:r>
      <w:r>
        <w:t xml:space="preserve"> in the Q</w:t>
      </w:r>
      <w:r>
        <w:rPr>
          <w:vertAlign w:val="subscript"/>
        </w:rPr>
        <w:t>tw,pot</w:t>
      </w:r>
      <w:r w:rsidR="00025502">
        <w:t xml:space="preserve">, </w:t>
      </w:r>
      <w:r>
        <w:t>demonstrati</w:t>
      </w:r>
      <w:r w:rsidR="00025502">
        <w:t>ve of</w:t>
      </w:r>
      <w:r>
        <w:t xml:space="preserve"> a</w:t>
      </w:r>
      <w:r w:rsidR="00AD1C2E">
        <w:t xml:space="preserve"> contribution from</w:t>
      </w:r>
      <w:r>
        <w:t xml:space="preserve"> peripheral </w:t>
      </w:r>
      <w:r w:rsidR="00AD1C2E">
        <w:t>mechanisms of</w:t>
      </w:r>
      <w:r>
        <w:t xml:space="preserve"> fatigue</w:t>
      </w:r>
      <w:r w:rsidR="00AD1C2E">
        <w:t xml:space="preserve"> (Figure 2B)</w:t>
      </w:r>
      <w:r>
        <w:t>.</w:t>
      </w:r>
      <w:r w:rsidR="003F4E4D">
        <w:t xml:space="preserve">  The Q</w:t>
      </w:r>
      <w:r w:rsidR="003F4E4D">
        <w:rPr>
          <w:vertAlign w:val="subscript"/>
        </w:rPr>
        <w:t xml:space="preserve">tw,pot </w:t>
      </w:r>
      <w:r w:rsidR="00611FF1">
        <w:t>was reduced from baseline by 15</w:t>
      </w:r>
      <w:r w:rsidR="003F4E4D">
        <w:t>% at HT and</w:t>
      </w:r>
      <w:r w:rsidR="0088238E">
        <w:t xml:space="preserve"> thereafter no further reduction was observed at FT or ET demonstrating a plateau in the peripheral fatigue response.</w:t>
      </w:r>
      <w:r w:rsidR="0063109A">
        <w:t xml:space="preserve">  </w:t>
      </w:r>
      <w:r w:rsidR="005F4679">
        <w:t xml:space="preserve">Such a plateauing of the peripheral fatigue response </w:t>
      </w:r>
      <w:r w:rsidR="005F372E">
        <w:t>ha</w:t>
      </w:r>
      <w:r w:rsidR="005F4679">
        <w:t xml:space="preserve">s been </w:t>
      </w:r>
      <w:r w:rsidR="005F372E">
        <w:t xml:space="preserve">previously </w:t>
      </w:r>
      <w:r w:rsidR="005F4679">
        <w:t xml:space="preserve">demonstrated following self-paced isokinetic exercise </w:t>
      </w:r>
      <w:r w:rsidR="002B7615">
        <w:fldChar w:fldCharType="begin">
          <w:fldData xml:space="preserve">PEVuZE5vdGU+PENpdGU+PEF1dGhvcj5Gcm95ZDwvQXV0aG9yPjxZZWFyPjIwMTM8L1llYXI+PFJl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==
</w:fldData>
        </w:fldChar>
      </w:r>
      <w:r w:rsidR="008B0000">
        <w:instrText xml:space="preserve"> ADDIN EN.CITE </w:instrText>
      </w:r>
      <w:r w:rsidR="008B0000">
        <w:fldChar w:fldCharType="begin">
          <w:fldData xml:space="preserve">PEVuZE5vdGU+PENpdGU+PEF1dGhvcj5Gcm95ZDwvQXV0aG9yPjxZZWFyPjIwMTM8L1llYXI+PFJl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==
</w:fldData>
        </w:fldChar>
      </w:r>
      <w:r w:rsidR="008B0000">
        <w:instrText xml:space="preserve"> ADDIN EN.CITE.DATA </w:instrText>
      </w:r>
      <w:r w:rsidR="008B0000">
        <w:fldChar w:fldCharType="end"/>
      </w:r>
      <w:r w:rsidR="002B7615">
        <w:fldChar w:fldCharType="separate"/>
      </w:r>
      <w:r w:rsidR="008B0000">
        <w:rPr>
          <w:noProof/>
        </w:rPr>
        <w:t>(Froyd et al. 2013)</w:t>
      </w:r>
      <w:r w:rsidR="002B7615">
        <w:fldChar w:fldCharType="end"/>
      </w:r>
      <w:r w:rsidR="005F4679">
        <w:t>, intermittent</w:t>
      </w:r>
      <w:r w:rsidR="00644F81">
        <w:t xml:space="preserve"> high-</w:t>
      </w:r>
      <w:r w:rsidR="005F4679">
        <w:t xml:space="preserve">intensity cycling </w:t>
      </w:r>
      <w:r w:rsidR="002B7615">
        <w:fldChar w:fldCharType="begin"/>
      </w:r>
      <w:r w:rsidR="008B0000">
        <w:instrText xml:space="preserve"> ADDIN EN.CITE &lt;EndNote&gt;&lt;Cite&gt;&lt;Author&gt;Decorte&lt;/Author&gt;&lt;Year&gt;2012&lt;/Year&gt;&lt;RecNum&gt;41&lt;/RecNum&gt;&lt;DisplayText&gt;(Decorte et al. 2012)&lt;/DisplayText&gt;&lt;record&gt;&lt;rec-number&gt;41&lt;/rec-number&gt;&lt;foreign-keys&gt;&lt;key app="EN" db-id="p2fesastt0ve94e0vvzv0f91dzfaptesfaww" timestamp="1445595139"&gt;41&lt;/key&gt;&lt;/foreign-keys&gt;&lt;ref-type name="Journal Article"&gt;17&lt;/ref-type&gt;&lt;contributors&gt;&lt;authors&gt;&lt;author&gt;Decorte, N.&lt;/author&gt;&lt;author&gt;Lafaix, P. A.&lt;/author&gt;&lt;author&gt;Millet, G. Y.&lt;/author&gt;&lt;author&gt;Wuyam, B.&lt;/author&gt;&lt;author&gt;Verges, S.&lt;/author&gt;&lt;/authors&gt;&lt;/contributors&gt;&lt;auth-address&gt;Exercise Research Unit, University Hospital and HP2 Laboratory, Joseph Fourier University, Grenoble, France.&lt;/auth-address&gt;&lt;titles&gt;&lt;title&gt;Central and peripheral fatigue kinetics during exhaustive constant-load cycling&lt;/title&gt;&lt;secondary-title&gt;Scand J Med Sci Sports&lt;/secondary-title&gt;&lt;/titles&gt;&lt;periodical&gt;&lt;full-title&gt;Scand J Med Sci Sports&lt;/full-title&gt;&lt;abbr-1&gt;Scandinavian journal of medicine &amp;amp; science in sports&lt;/abbr-1&gt;&lt;/periodical&gt;&lt;pages&gt;381-91&lt;/pages&gt;&lt;volume&gt;22&lt;/volume&gt;&lt;number&gt;3&lt;/number&gt;&lt;edition&gt;2010/09/03&lt;/edition&gt;&lt;keywords&gt;&lt;keyword&gt;Adult&lt;/keyword&gt;&lt;keyword&gt;Analysis of Variance&lt;/keyword&gt;&lt;keyword&gt;Bicycling/*physiology&lt;/keyword&gt;&lt;keyword&gt;Biomechanical Phenomena&lt;/keyword&gt;&lt;keyword&gt;Electric Stimulation&lt;/keyword&gt;&lt;keyword&gt;Electromyography&lt;/keyword&gt;&lt;keyword&gt;Humans&lt;/keyword&gt;&lt;keyword&gt;Male&lt;/keyword&gt;&lt;keyword&gt;Muscle Contraction/physiology&lt;/keyword&gt;&lt;keyword&gt;Muscle Fatigue/*physiology&lt;/keyword&gt;&lt;keyword&gt;Muscle Strength/physiology&lt;/keyword&gt;&lt;keyword&gt;Physical Endurance/physiology&lt;/keyword&gt;&lt;/keywords&gt;&lt;dates&gt;&lt;year&gt;2012&lt;/year&gt;&lt;pub-dates&gt;&lt;date&gt;Jun&lt;/date&gt;&lt;/pub-dates&gt;&lt;/dates&gt;&lt;isbn&gt;1600-0838 (Electronic)&amp;#xD;0905-7188 (Linking)&lt;/isbn&gt;&lt;accession-num&gt;20807390&lt;/accession-num&gt;&lt;urls&gt;&lt;related-urls&gt;&lt;url&gt;http://www.ncbi.nlm.nih.gov/entrez/query.fcgi?cmd=Retrieve&amp;amp;db=PubMed&amp;amp;dopt=Citation&amp;amp;list_uids=20807390&lt;/url&gt;&lt;/related-urls&gt;&lt;/urls&gt;&lt;electronic-resource-num&gt;SMS1167 [pii]&amp;#xD;10.1111/j.1600-0838.2010.01167.x&lt;/electronic-resource-num&gt;&lt;language&gt;eng&lt;/language&gt;&lt;/record&gt;&lt;/Cite&gt;&lt;/EndNote&gt;</w:instrText>
      </w:r>
      <w:r w:rsidR="002B7615">
        <w:fldChar w:fldCharType="separate"/>
      </w:r>
      <w:r w:rsidR="008B0000">
        <w:rPr>
          <w:noProof/>
        </w:rPr>
        <w:t>(Decorte et al. 2012)</w:t>
      </w:r>
      <w:r w:rsidR="002B7615">
        <w:fldChar w:fldCharType="end"/>
      </w:r>
      <w:r w:rsidR="005F4679">
        <w:t xml:space="preserve"> and repeated sprint exercise </w:t>
      </w:r>
      <w:r w:rsidR="002B7615">
        <w:fldChar w:fldCharType="begin">
          <w:fldData xml:space="preserve">PEVuZE5vdGU+PENpdGU+PEF1dGhvcj5Hb29kYWxsPC9BdXRob3I+PFllYXI+MjAxNTwvWWVhcj48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Hb29kYWxsPC9BdXRob3I+PFllYXI+MjAxNTwvWWVhcj48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</w:fldData>
        </w:fldChar>
      </w:r>
      <w:r w:rsidR="009643E7">
        <w:instrText xml:space="preserve"> ADDIN EN.CITE.DATA </w:instrText>
      </w:r>
      <w:r w:rsidR="009643E7">
        <w:fldChar w:fldCharType="end"/>
      </w:r>
      <w:r w:rsidR="002B7615">
        <w:fldChar w:fldCharType="separate"/>
      </w:r>
      <w:r w:rsidR="009643E7">
        <w:rPr>
          <w:noProof/>
        </w:rPr>
        <w:t>(Goodall et al. 2015b; Hureau et al. 2014)</w:t>
      </w:r>
      <w:r w:rsidR="002B7615">
        <w:fldChar w:fldCharType="end"/>
      </w:r>
      <w:r w:rsidR="00AB190A">
        <w:t xml:space="preserve">.  In line with the present study, these previous investigations show </w:t>
      </w:r>
      <w:r w:rsidR="00915013">
        <w:t xml:space="preserve">a similar </w:t>
      </w:r>
      <w:r w:rsidR="00AB190A" w:rsidRPr="00F020E7">
        <w:t>biphasic</w:t>
      </w:r>
      <w:r w:rsidR="00AB190A" w:rsidRPr="00915013">
        <w:t xml:space="preserve"> </w:t>
      </w:r>
      <w:r w:rsidR="00AB190A">
        <w:t xml:space="preserve">pattern of </w:t>
      </w:r>
      <w:r w:rsidR="00915013">
        <w:t xml:space="preserve">peripheral </w:t>
      </w:r>
      <w:r w:rsidR="00AB190A">
        <w:t>fatigue</w:t>
      </w:r>
      <w:r w:rsidR="00915013">
        <w:t xml:space="preserve"> development,</w:t>
      </w:r>
      <w:r w:rsidR="00AB190A">
        <w:t xml:space="preserve"> whereby most of the decrements in muscle function are manifest early in the exercise bout and</w:t>
      </w:r>
      <w:r w:rsidR="00FD73AF">
        <w:t xml:space="preserve"> are</w:t>
      </w:r>
      <w:r w:rsidR="00AB190A">
        <w:t xml:space="preserve"> then small thereafter.  Such a regulated development of peripheral fatigue can be explained by </w:t>
      </w:r>
      <w:r w:rsidR="009013A1">
        <w:t xml:space="preserve">the </w:t>
      </w:r>
      <w:r w:rsidR="00AB190A">
        <w:t xml:space="preserve">recently proposed model based on task-dependency </w:t>
      </w:r>
      <w:r w:rsidR="00644F81">
        <w:fldChar w:fldCharType="begin"/>
      </w:r>
      <w:r w:rsidR="00923ED9">
        <w:instrText xml:space="preserve"> ADDIN EN.CITE &lt;EndNote&gt;&lt;Cite&gt;&lt;Author&gt;Thomas&lt;/Author&gt;&lt;Year&gt;2016&lt;/Year&gt;&lt;RecNum&gt;4&lt;/RecNum&gt;&lt;DisplayText&gt;(Thomas et al. 2016)&lt;/DisplayText&gt;&lt;record&gt;&lt;rec-number&gt;4&lt;/rec-number&gt;&lt;foreign-keys&gt;&lt;key app="EN" db-id="55fwtvvxsr2pzpe25edxzwrlztzx9etex5v0" timestamp="1470657153"&gt;4&lt;/key&gt;&lt;/foreign-keys&gt;&lt;ref-type name="Journal Article"&gt;17&lt;/ref-type&gt;&lt;contributors&gt;&lt;authors&gt;&lt;author&gt;Thomas, K.&lt;/author&gt;&lt;author&gt;Elmeua, M.&lt;/author&gt;&lt;author&gt;Howatson, G.&lt;/author&gt;&lt;author&gt;Goodall, S.&lt;/author&gt;&lt;/authors&gt;&lt;/contributors&gt;&lt;auth-address&gt;1Faculty of Health and Life Sciences, Northumbria University, Newcastle-upon-Tyne, United Kingdom; 2Water Research Group, School of Environmental Sciences and Development, Northwest University, Potchefstroom, South Africa.&lt;/auth-address&gt;&lt;titles&gt;&lt;title&gt;Intensity-dependent Contribution of Neuromuscular Fatigue after Constant-Load Cycling&lt;/title&gt;&lt;secondary-title&gt;Med Sci Sports Exerc&lt;/secondary-title&gt;&lt;alt-title&gt;Medicine and science in sports and exercise&lt;/alt-title&gt;&lt;/titles&gt;&lt;periodical&gt;&lt;full-title&gt;Med Sci Sports Exerc&lt;/full-title&gt;&lt;abbr-1&gt;Medicine and science in sports and exercise&lt;/abbr-1&gt;&lt;/periodical&gt;&lt;alt-periodical&gt;&lt;full-title&gt;Med Sci Sports Exerc&lt;/full-title&gt;&lt;abbr-1&gt;Medicine and science in sports and exercise&lt;/abbr-1&gt;&lt;/alt-periodical&gt;&lt;dates&gt;&lt;year&gt;2016&lt;/year&gt;&lt;pub-dates&gt;&lt;date&gt;May 14&lt;/date&gt;&lt;/pub-dates&gt;&lt;/dates&gt;&lt;isbn&gt;1530-0315 (Electronic)&amp;#xD;0195-9131 (Linking)&lt;/isbn&gt;&lt;accession-num&gt;27187101&lt;/accession-num&gt;&lt;urls&gt;&lt;related-urls&gt;&lt;url&gt;http://www.ncbi.nlm.nih.gov/pubmed/27187101&lt;/url&gt;&lt;/related-urls&gt;&lt;/urls&gt;&lt;electronic-resource-num&gt;10.1249/MSS.0000000000000950&lt;/electronic-resource-num&gt;&lt;/record&gt;&lt;/Cite&gt;&lt;/EndNote&gt;</w:instrText>
      </w:r>
      <w:r w:rsidR="00644F81">
        <w:fldChar w:fldCharType="separate"/>
      </w:r>
      <w:r w:rsidR="008B0000">
        <w:rPr>
          <w:noProof/>
        </w:rPr>
        <w:t>(Thomas et al. 2016)</w:t>
      </w:r>
      <w:r w:rsidR="00644F81">
        <w:fldChar w:fldCharType="end"/>
      </w:r>
      <w:r w:rsidR="00AB190A">
        <w:t>.</w:t>
      </w:r>
      <w:r w:rsidR="001C2A93">
        <w:t xml:space="preserve">  During the first half of the SMS participants would have met the exercise demand by preferentially</w:t>
      </w:r>
      <w:r w:rsidR="001A13A4">
        <w:t xml:space="preserve"> exhausting the higher threshold motor units, which are most susceptible to fatigue and change in response to peripheral stimulation.  The remaining, smaller </w:t>
      </w:r>
      <w:r w:rsidR="001A13A4">
        <w:lastRenderedPageBreak/>
        <w:t xml:space="preserve">degree of fatigue observed at FT and ET was </w:t>
      </w:r>
      <w:r w:rsidR="00915013">
        <w:t>likely attributable to change in</w:t>
      </w:r>
      <w:r w:rsidR="001A13A4">
        <w:t xml:space="preserve"> the more fatigue-resistant motor units, which exert a smaller reduction in the peripheral twitch but also reduce physical performance </w:t>
      </w:r>
      <w:r w:rsidR="002B7615">
        <w:fldChar w:fldCharType="begin">
          <w:fldData xml:space="preserve">PEVuZE5vdGU+PENpdGU+PEF1dGhvcj5IYXJwZXI8L0F1dGhvcj48WWVhcj4yMDE1PC9ZZWFyPjxS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IYXJwZXI8L0F1dGhvcj48WWVhcj4yMDE1PC9ZZWFyPjxS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</w:fldData>
        </w:fldChar>
      </w:r>
      <w:r w:rsidR="009643E7">
        <w:instrText xml:space="preserve"> ADDIN EN.CITE.DATA </w:instrText>
      </w:r>
      <w:r w:rsidR="009643E7">
        <w:fldChar w:fldCharType="end"/>
      </w:r>
      <w:r w:rsidR="002B7615">
        <w:fldChar w:fldCharType="separate"/>
      </w:r>
      <w:r w:rsidR="009643E7">
        <w:rPr>
          <w:noProof/>
        </w:rPr>
        <w:t>(Harper et al. 2015; Harper et al. 2016c)</w:t>
      </w:r>
      <w:r w:rsidR="002B7615">
        <w:fldChar w:fldCharType="end"/>
      </w:r>
      <w:r w:rsidR="001A13A4">
        <w:t>.  As with many investigations, t</w:t>
      </w:r>
      <w:r w:rsidR="002B3338">
        <w:t>he unchanged M</w:t>
      </w:r>
      <w:r w:rsidR="00665FB9" w:rsidRPr="00665FB9">
        <w:rPr>
          <w:vertAlign w:val="subscript"/>
        </w:rPr>
        <w:t>max</w:t>
      </w:r>
      <w:r w:rsidR="002B3338">
        <w:t xml:space="preserve"> </w:t>
      </w:r>
      <w:r w:rsidR="00665FB9">
        <w:t>values</w:t>
      </w:r>
      <w:r w:rsidR="002B3338">
        <w:t xml:space="preserve"> (Table 1)</w:t>
      </w:r>
      <w:r w:rsidR="00016663">
        <w:t xml:space="preserve"> throughout exercise</w:t>
      </w:r>
      <w:r w:rsidR="00665FB9">
        <w:t>,</w:t>
      </w:r>
      <w:r w:rsidR="002B3338">
        <w:t xml:space="preserve"> suggest maintenance of sarcolemmal excitability and a preserved neuromuscular propagation of the action potential.  Thus, the</w:t>
      </w:r>
      <w:r w:rsidR="00016663">
        <w:t xml:space="preserve"> peripheral fatigue elicited by</w:t>
      </w:r>
      <w:r w:rsidR="002B3338">
        <w:t xml:space="preserve"> simulated soccer performance </w:t>
      </w:r>
      <w:r w:rsidR="00AE2EFF">
        <w:t>was likely</w:t>
      </w:r>
      <w:r w:rsidR="00016663">
        <w:t xml:space="preserve"> related to </w:t>
      </w:r>
      <w:r w:rsidR="002B3338">
        <w:t>disturbance</w:t>
      </w:r>
      <w:r w:rsidR="00016663">
        <w:t xml:space="preserve">s in the </w:t>
      </w:r>
      <w:r w:rsidR="00E07895">
        <w:t>process o</w:t>
      </w:r>
      <w:r w:rsidR="00016663">
        <w:t>f</w:t>
      </w:r>
      <w:r w:rsidR="00E07895">
        <w:t xml:space="preserve"> excitation</w:t>
      </w:r>
      <w:r w:rsidR="00D93B66">
        <w:t>-</w:t>
      </w:r>
      <w:r w:rsidR="00E07895">
        <w:t>contraction coupling</w:t>
      </w:r>
      <w:r w:rsidR="002B3338">
        <w:t>.</w:t>
      </w:r>
      <w:r w:rsidR="00C33DB9">
        <w:t xml:space="preserve">  Specifically, i</w:t>
      </w:r>
      <w:r w:rsidR="00C33DB9" w:rsidRPr="00C33DB9">
        <w:t>mpairments to intracellular Ca</w:t>
      </w:r>
      <w:r w:rsidR="00C33DB9" w:rsidRPr="00C33DB9">
        <w:rPr>
          <w:vertAlign w:val="superscript"/>
        </w:rPr>
        <w:t>+2</w:t>
      </w:r>
      <w:r w:rsidR="00C33DB9" w:rsidRPr="00C33DB9">
        <w:t xml:space="preserve"> regulation in the sarcoplasmic reticulum </w:t>
      </w:r>
      <w:r w:rsidR="00D93B66">
        <w:t>might</w:t>
      </w:r>
      <w:r w:rsidR="00D93B66" w:rsidRPr="00C33DB9">
        <w:t xml:space="preserve"> </w:t>
      </w:r>
      <w:r w:rsidR="00C33DB9" w:rsidRPr="00C33DB9">
        <w:t>reduce Ca</w:t>
      </w:r>
      <w:r w:rsidR="00C33DB9" w:rsidRPr="00C33DB9">
        <w:rPr>
          <w:vertAlign w:val="superscript"/>
        </w:rPr>
        <w:t>+2</w:t>
      </w:r>
      <w:r w:rsidR="00C33DB9" w:rsidRPr="00C33DB9">
        <w:t xml:space="preserve"> </w:t>
      </w:r>
      <w:r w:rsidR="00C33DB9">
        <w:t>sensitivity</w:t>
      </w:r>
      <w:r w:rsidR="00C33DB9" w:rsidRPr="00C33DB9">
        <w:t>, lead</w:t>
      </w:r>
      <w:r w:rsidR="009C7211">
        <w:t>ing</w:t>
      </w:r>
      <w:r w:rsidR="00C33DB9" w:rsidRPr="00C33DB9">
        <w:t xml:space="preserve"> to a reduction in mechanical output and</w:t>
      </w:r>
      <w:r w:rsidR="00C33DB9">
        <w:t xml:space="preserve"> such</w:t>
      </w:r>
      <w:r w:rsidR="00C33DB9" w:rsidRPr="00C33DB9">
        <w:t>, muscl</w:t>
      </w:r>
      <w:r w:rsidR="00C33DB9">
        <w:t>e</w:t>
      </w:r>
      <w:r w:rsidR="00C33DB9" w:rsidRPr="00C33DB9">
        <w:t xml:space="preserve"> fatigue</w:t>
      </w:r>
      <w:r w:rsidR="005C200C">
        <w:t xml:space="preserve"> </w:t>
      </w:r>
      <w:r w:rsidR="005C200C">
        <w:fldChar w:fldCharType="begin">
          <w:fldData xml:space="preserve">PEVuZE5vdGU+PENpdGU+PEF1dGhvcj5NYWNJbnRvc2g8L0F1dGhvcj48WWVhcj4yMDEyPC9ZZWFy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</w:fldData>
        </w:fldChar>
      </w:r>
      <w:r w:rsidR="005C200C">
        <w:instrText xml:space="preserve"> ADDIN EN.CITE </w:instrText>
      </w:r>
      <w:r w:rsidR="005C200C">
        <w:fldChar w:fldCharType="begin">
          <w:fldData xml:space="preserve">PEVuZE5vdGU+PENpdGU+PEF1dGhvcj5NYWNJbnRvc2g8L0F1dGhvcj48WWVhcj4yMDEyPC9ZZWFy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</w:fldData>
        </w:fldChar>
      </w:r>
      <w:r w:rsidR="005C200C">
        <w:instrText xml:space="preserve"> ADDIN EN.CITE.DATA </w:instrText>
      </w:r>
      <w:r w:rsidR="005C200C">
        <w:fldChar w:fldCharType="end"/>
      </w:r>
      <w:r w:rsidR="005C200C">
        <w:fldChar w:fldCharType="separate"/>
      </w:r>
      <w:r w:rsidR="005C200C">
        <w:rPr>
          <w:noProof/>
        </w:rPr>
        <w:t>(MacIntosh et al. 2012)</w:t>
      </w:r>
      <w:r w:rsidR="005C200C">
        <w:fldChar w:fldCharType="end"/>
      </w:r>
      <w:r w:rsidR="00D033CB">
        <w:t>.</w:t>
      </w:r>
      <w:r w:rsidR="000B7CAC">
        <w:t xml:space="preserve">    </w:t>
      </w:r>
      <w:r w:rsidR="00410E13">
        <w:t xml:space="preserve"> </w:t>
      </w:r>
      <w:r w:rsidR="00375C52">
        <w:t xml:space="preserve"> </w:t>
      </w:r>
      <w:r w:rsidR="00BD67A3">
        <w:t xml:space="preserve">  </w:t>
      </w:r>
      <w:r w:rsidR="00F81398">
        <w:t xml:space="preserve">   </w:t>
      </w:r>
      <w:r w:rsidR="00C93F92">
        <w:t xml:space="preserve"> </w:t>
      </w:r>
      <w:r w:rsidR="005C4EFA">
        <w:t xml:space="preserve">  </w:t>
      </w:r>
      <w:r w:rsidR="0093431F">
        <w:t xml:space="preserve">  </w:t>
      </w:r>
    </w:p>
    <w:p w14:paraId="60141E22" w14:textId="77777777" w:rsidR="00BE695B" w:rsidRDefault="00BE695B" w:rsidP="00BE695B">
      <w:pPr>
        <w:spacing w:after="0" w:line="420" w:lineRule="exact"/>
        <w:jc w:val="both"/>
      </w:pPr>
    </w:p>
    <w:p w14:paraId="27446E50" w14:textId="703DDAF7" w:rsidR="00C9676E" w:rsidRDefault="00025502" w:rsidP="00380E9F">
      <w:pPr>
        <w:spacing w:after="0" w:line="420" w:lineRule="exact"/>
        <w:jc w:val="both"/>
        <w:rPr>
          <w:rFonts w:asciiTheme="minorHAnsi" w:hAnsiTheme="minorHAnsi"/>
        </w:rPr>
      </w:pPr>
      <w:r>
        <w:t xml:space="preserve">A </w:t>
      </w:r>
      <w:r w:rsidR="00AE3913">
        <w:t>significant development of central fatigue was also observed</w:t>
      </w:r>
      <w:r>
        <w:t>, v</w:t>
      </w:r>
      <w:r w:rsidR="00AE3913">
        <w:t xml:space="preserve">oluntary activation measured with motor nerve stimulation </w:t>
      </w:r>
      <w:r w:rsidR="00125383">
        <w:t>was reduced from baseline throughout the protocol</w:t>
      </w:r>
      <w:r w:rsidR="00D21FF2">
        <w:t>,</w:t>
      </w:r>
      <w:r w:rsidR="00125383">
        <w:t xml:space="preserve"> </w:t>
      </w:r>
      <w:r>
        <w:t>confirming</w:t>
      </w:r>
      <w:r w:rsidR="00125383">
        <w:t xml:space="preserve"> previous work showing </w:t>
      </w:r>
      <w:r w:rsidR="00D9152A">
        <w:t xml:space="preserve">competitive soccer match-play elicits </w:t>
      </w:r>
      <w:r w:rsidR="00125383">
        <w:t xml:space="preserve">central fatigue </w:t>
      </w:r>
      <w:r w:rsidR="00D033CB">
        <w:fldChar w:fldCharType="begin"/>
      </w:r>
      <w:r w:rsidR="009643E7">
        <w:instrText xml:space="preserve"> ADDIN EN.CITE &lt;EndNote&gt;&lt;Cite&gt;&lt;Author&gt;Rampinini&lt;/Author&gt;&lt;Year&gt;2011&lt;/Year&gt;&lt;RecNum&gt;13&lt;/RecNum&gt;&lt;DisplayText&gt;(Rampinini et al. 2011)&lt;/DisplayText&gt;&lt;record&gt;&lt;rec-number&gt;13&lt;/rec-number&gt;&lt;foreign-keys&gt;&lt;key app="EN" db-id="p2fesastt0ve94e0vvzv0f91dzfaptesfaww" timestamp="1445593274"&gt;13&lt;/key&gt;&lt;/foreign-keys&gt;&lt;ref-type name="Journal Article"&gt;17&lt;/ref-type&gt;&lt;contributors&gt;&lt;authors&gt;&lt;author&gt;Rampinini, E.&lt;/author&gt;&lt;author&gt;Bosio, A.&lt;/author&gt;&lt;author&gt;Ferraresi, I.&lt;/author&gt;&lt;author&gt;Petruolo, A.&lt;/author&gt;&lt;author&gt;Morelli, A.&lt;/author&gt;&lt;author&gt;Sassi, A.&lt;/author&gt;&lt;/authors&gt;&lt;/contributors&gt;&lt;auth-address&gt;Human Performance Laboratory, MAPEI Sport Research Center, Varese, Italy. physiolab@mapeisport.it&lt;/auth-address&gt;&lt;titles&gt;&lt;title&gt;Match-related fatigue in soccer players&lt;/title&gt;&lt;secondary-title&gt;Med Sci Sports Exerc&lt;/secondary-title&gt;&lt;/titles&gt;&lt;periodical&gt;&lt;full-title&gt;Med Sci Sports Exerc&lt;/full-title&gt;&lt;abbr-1&gt;Medicine and science in sports and exercise&lt;/abbr-1&gt;&lt;/periodical&gt;&lt;pages&gt;2161-70&lt;/pages&gt;&lt;volume&gt;43&lt;/volume&gt;&lt;number&gt;11&lt;/number&gt;&lt;edition&gt;2011/04/20&lt;/edition&gt;&lt;keywords&gt;&lt;keyword&gt;Adolescent&lt;/keyword&gt;&lt;keyword&gt;Athletic Performance/*physiology&lt;/keyword&gt;&lt;keyword&gt;*Competitive Behavior&lt;/keyword&gt;&lt;keyword&gt;Electromyography&lt;/keyword&gt;&lt;keyword&gt;Humans&lt;/keyword&gt;&lt;keyword&gt;Italy&lt;/keyword&gt;&lt;keyword&gt;Male&lt;/keyword&gt;&lt;keyword&gt;*Muscle Fatigue&lt;/keyword&gt;&lt;keyword&gt;Muscles/*injuries&lt;/keyword&gt;&lt;keyword&gt;*Soccer&lt;/keyword&gt;&lt;keyword&gt;Young Adult&lt;/keyword&gt;&lt;/keywords&gt;&lt;dates&gt;&lt;year&gt;2011&lt;/year&gt;&lt;pub-dates&gt;&lt;date&gt;Nov&lt;/date&gt;&lt;/pub-dates&gt;&lt;/dates&gt;&lt;isbn&gt;1530-0315 (Electronic)&amp;#xD;0195-9131 (Linking)&lt;/isbn&gt;&lt;accession-num&gt;21502891&lt;/accession-num&gt;&lt;urls&gt;&lt;related-urls&gt;&lt;url&gt;http://www.ncbi.nlm.nih.gov/entrez/query.fcgi?cmd=Retrieve&amp;amp;db=PubMed&amp;amp;dopt=Citation&amp;amp;list_uids=21502891&lt;/url&gt;&lt;/related-urls&gt;&lt;/urls&gt;&lt;electronic-resource-num&gt;10.1249/MSS.0b013e31821e9c5c&lt;/electronic-resource-num&gt;&lt;language&gt;eng&lt;/language&gt;&lt;/record&gt;&lt;/Cite&gt;&lt;/EndNote&gt;</w:instrText>
      </w:r>
      <w:r w:rsidR="00D033CB">
        <w:fldChar w:fldCharType="separate"/>
      </w:r>
      <w:r w:rsidR="009643E7">
        <w:rPr>
          <w:noProof/>
        </w:rPr>
        <w:t>(Rampinini et al. 2011)</w:t>
      </w:r>
      <w:r w:rsidR="00D033CB">
        <w:fldChar w:fldCharType="end"/>
      </w:r>
      <w:r w:rsidR="00125383">
        <w:t>.  Following 90 minutes of match play reducti</w:t>
      </w:r>
      <w:r w:rsidR="009E45FE">
        <w:t xml:space="preserve">ons in VA of &lt;2% </w:t>
      </w:r>
      <w:r w:rsidR="00D033CB">
        <w:fldChar w:fldCharType="begin">
          <w:fldData xml:space="preserve">PEVuZE5vdGU+PENpdGU+PEF1dGhvcj5OeWJvPC9BdXRob3I+PFllYXI+MjAxMzwvWWVhcj48UmVj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</w:fldData>
        </w:fldChar>
      </w:r>
      <w:r w:rsidR="009643E7">
        <w:instrText xml:space="preserve"> ADDIN EN.CITE </w:instrText>
      </w:r>
      <w:r w:rsidR="009643E7">
        <w:fldChar w:fldCharType="begin">
          <w:fldData xml:space="preserve">PEVuZE5vdGU+PENpdGU+PEF1dGhvcj5OeWJvPC9BdXRob3I+PFllYXI+MjAxMzwvWWVhcj48UmVj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</w:fldData>
        </w:fldChar>
      </w:r>
      <w:r w:rsidR="009643E7">
        <w:instrText xml:space="preserve"> ADDIN EN.CITE.DATA </w:instrText>
      </w:r>
      <w:r w:rsidR="009643E7">
        <w:fldChar w:fldCharType="end"/>
      </w:r>
      <w:r w:rsidR="00D033CB">
        <w:fldChar w:fldCharType="separate"/>
      </w:r>
      <w:r w:rsidR="009643E7">
        <w:rPr>
          <w:noProof/>
        </w:rPr>
        <w:t>(Girard et al. 2015; Nybo et al. 2013)</w:t>
      </w:r>
      <w:r w:rsidR="00D033CB">
        <w:fldChar w:fldCharType="end"/>
      </w:r>
      <w:r w:rsidR="00D033CB">
        <w:t xml:space="preserve"> and</w:t>
      </w:r>
      <w:r w:rsidR="009E45FE">
        <w:t xml:space="preserve"> </w:t>
      </w:r>
      <w:r w:rsidR="00125383">
        <w:rPr>
          <w:rFonts w:ascii="Times New Roman" w:hAnsi="Times New Roman"/>
        </w:rPr>
        <w:t>~</w:t>
      </w:r>
      <w:r w:rsidR="00125383">
        <w:rPr>
          <w:rFonts w:asciiTheme="minorHAnsi" w:hAnsiTheme="minorHAnsi"/>
        </w:rPr>
        <w:t xml:space="preserve">8% </w:t>
      </w:r>
      <w:r w:rsidR="00D033CB">
        <w:rPr>
          <w:rFonts w:asciiTheme="minorHAnsi" w:hAnsiTheme="minorHAnsi"/>
        </w:rPr>
        <w:fldChar w:fldCharType="begin"/>
      </w:r>
      <w:r w:rsidR="009643E7">
        <w:rPr>
          <w:rFonts w:asciiTheme="minorHAnsi" w:hAnsiTheme="minorHAnsi"/>
        </w:rPr>
        <w:instrText xml:space="preserve"> ADDIN EN.CITE &lt;EndNote&gt;&lt;Cite&gt;&lt;Author&gt;Rampinini&lt;/Author&gt;&lt;Year&gt;2011&lt;/Year&gt;&lt;RecNum&gt;13&lt;/RecNum&gt;&lt;DisplayText&gt;(Rampinini et al. 2011)&lt;/DisplayText&gt;&lt;record&gt;&lt;rec-number&gt;13&lt;/rec-number&gt;&lt;foreign-keys&gt;&lt;key app="EN" db-id="p2fesastt0ve94e0vvzv0f91dzfaptesfaww" timestamp="1445593274"&gt;13&lt;/key&gt;&lt;/foreign-keys&gt;&lt;ref-type name="Journal Article"&gt;17&lt;/ref-type&gt;&lt;contributors&gt;&lt;authors&gt;&lt;author&gt;Rampinini, E.&lt;/author&gt;&lt;author&gt;Bosio, A.&lt;/author&gt;&lt;author&gt;Ferraresi, I.&lt;/author&gt;&lt;author&gt;Petruolo, A.&lt;/author&gt;&lt;author&gt;Morelli, A.&lt;/author&gt;&lt;author&gt;Sassi, A.&lt;/author&gt;&lt;/authors&gt;&lt;/contributors&gt;&lt;auth-address&gt;Human Performance Laboratory, MAPEI Sport Research Center, Varese, Italy. physiolab@mapeisport.it&lt;/auth-address&gt;&lt;titles&gt;&lt;title&gt;Match-related fatigue in soccer players&lt;/title&gt;&lt;secondary-title&gt;Med Sci Sports Exerc&lt;/secondary-title&gt;&lt;/titles&gt;&lt;periodical&gt;&lt;full-title&gt;Med Sci Sports Exerc&lt;/full-title&gt;&lt;abbr-1&gt;Medicine and science in sports and exercise&lt;/abbr-1&gt;&lt;/periodical&gt;&lt;pages&gt;2161-70&lt;/pages&gt;&lt;volume&gt;43&lt;/volume&gt;&lt;number&gt;11&lt;/number&gt;&lt;edition&gt;2011/04/20&lt;/edition&gt;&lt;keywords&gt;&lt;keyword&gt;Adolescent&lt;/keyword&gt;&lt;keyword&gt;Athletic Performance/*physiology&lt;/keyword&gt;&lt;keyword&gt;*Competitive Behavior&lt;/keyword&gt;&lt;keyword&gt;Electromyography&lt;/keyword&gt;&lt;keyword&gt;Humans&lt;/keyword&gt;&lt;keyword&gt;Italy&lt;/keyword&gt;&lt;keyword&gt;Male&lt;/keyword&gt;&lt;keyword&gt;*Muscle Fatigue&lt;/keyword&gt;&lt;keyword&gt;Muscles/*injuries&lt;/keyword&gt;&lt;keyword&gt;*Soccer&lt;/keyword&gt;&lt;keyword&gt;Young Adult&lt;/keyword&gt;&lt;/keywords&gt;&lt;dates&gt;&lt;year&gt;2011&lt;/year&gt;&lt;pub-dates&gt;&lt;date&gt;Nov&lt;/date&gt;&lt;/pub-dates&gt;&lt;/dates&gt;&lt;isbn&gt;1530-0315 (Electronic)&amp;#xD;0195-9131 (Linking)&lt;/isbn&gt;&lt;accession-num&gt;21502891&lt;/accession-num&gt;&lt;urls&gt;&lt;related-urls&gt;&lt;url&gt;http://www.ncbi.nlm.nih.gov/entrez/query.fcgi?cmd=Retrieve&amp;amp;db=PubMed&amp;amp;dopt=Citation&amp;amp;list_uids=21502891&lt;/url&gt;&lt;/related-urls&gt;&lt;/urls&gt;&lt;electronic-resource-num&gt;10.1249/MSS.0b013e31821e9c5c&lt;/electronic-resource-num&gt;&lt;language&gt;eng&lt;/language&gt;&lt;/record&gt;&lt;/Cite&gt;&lt;/EndNote&gt;</w:instrText>
      </w:r>
      <w:r w:rsidR="00D033CB">
        <w:rPr>
          <w:rFonts w:asciiTheme="minorHAnsi" w:hAnsiTheme="minorHAnsi"/>
        </w:rPr>
        <w:fldChar w:fldCharType="separate"/>
      </w:r>
      <w:r w:rsidR="009643E7">
        <w:rPr>
          <w:rFonts w:asciiTheme="minorHAnsi" w:hAnsiTheme="minorHAnsi"/>
          <w:noProof/>
        </w:rPr>
        <w:t>(Rampinini et al. 2011)</w:t>
      </w:r>
      <w:r w:rsidR="00D033CB">
        <w:rPr>
          <w:rFonts w:asciiTheme="minorHAnsi" w:hAnsiTheme="minorHAnsi"/>
        </w:rPr>
        <w:fldChar w:fldCharType="end"/>
      </w:r>
      <w:r w:rsidR="009E45FE">
        <w:rPr>
          <w:rFonts w:asciiTheme="minorHAnsi" w:hAnsiTheme="minorHAnsi"/>
        </w:rPr>
        <w:t xml:space="preserve"> </w:t>
      </w:r>
      <w:r w:rsidR="004C049D">
        <w:rPr>
          <w:rFonts w:asciiTheme="minorHAnsi" w:hAnsiTheme="minorHAnsi"/>
        </w:rPr>
        <w:t xml:space="preserve">have been previously reported </w:t>
      </w:r>
      <w:r w:rsidR="00D033CB">
        <w:rPr>
          <w:rFonts w:asciiTheme="minorHAnsi" w:hAnsiTheme="minorHAnsi"/>
        </w:rPr>
        <w:t>which is less than observed in the present study</w:t>
      </w:r>
      <w:r w:rsidR="00380E9F">
        <w:rPr>
          <w:rFonts w:asciiTheme="minorHAnsi" w:hAnsiTheme="minorHAnsi"/>
        </w:rPr>
        <w:t xml:space="preserve"> (</w:t>
      </w:r>
      <w:r w:rsidR="00380E9F">
        <w:rPr>
          <w:rFonts w:ascii="Times New Roman" w:hAnsi="Times New Roman"/>
        </w:rPr>
        <w:t>~</w:t>
      </w:r>
      <w:r w:rsidR="00380E9F">
        <w:rPr>
          <w:rFonts w:asciiTheme="minorHAnsi" w:hAnsiTheme="minorHAnsi"/>
        </w:rPr>
        <w:t>16%, Figure 2C)</w:t>
      </w:r>
      <w:r w:rsidR="00125383">
        <w:rPr>
          <w:rFonts w:asciiTheme="minorHAnsi" w:hAnsiTheme="minorHAnsi"/>
        </w:rPr>
        <w:t>.  A likely explanation for the lack of fatigue in the</w:t>
      </w:r>
      <w:r w:rsidR="00380E9F">
        <w:rPr>
          <w:rFonts w:asciiTheme="minorHAnsi" w:hAnsiTheme="minorHAnsi"/>
        </w:rPr>
        <w:t>se</w:t>
      </w:r>
      <w:r w:rsidR="00125383">
        <w:rPr>
          <w:rFonts w:asciiTheme="minorHAnsi" w:hAnsiTheme="minorHAnsi"/>
        </w:rPr>
        <w:t xml:space="preserve"> </w:t>
      </w:r>
      <w:r w:rsidR="00380E9F">
        <w:rPr>
          <w:rFonts w:asciiTheme="minorHAnsi" w:hAnsiTheme="minorHAnsi"/>
        </w:rPr>
        <w:t xml:space="preserve">aforementioned </w:t>
      </w:r>
      <w:r w:rsidR="00125383">
        <w:rPr>
          <w:rFonts w:asciiTheme="minorHAnsi" w:hAnsiTheme="minorHAnsi"/>
        </w:rPr>
        <w:t>studies is</w:t>
      </w:r>
      <w:r w:rsidR="00380E9F">
        <w:rPr>
          <w:rFonts w:asciiTheme="minorHAnsi" w:hAnsiTheme="minorHAnsi"/>
        </w:rPr>
        <w:t xml:space="preserve"> partly</w:t>
      </w:r>
      <w:r w:rsidR="00125383">
        <w:rPr>
          <w:rFonts w:asciiTheme="minorHAnsi" w:hAnsiTheme="minorHAnsi"/>
        </w:rPr>
        <w:t xml:space="preserve"> due to</w:t>
      </w:r>
      <w:r w:rsidR="0088430E">
        <w:rPr>
          <w:rFonts w:asciiTheme="minorHAnsi" w:hAnsiTheme="minorHAnsi"/>
        </w:rPr>
        <w:t xml:space="preserve"> </w:t>
      </w:r>
      <w:r w:rsidR="00AA4FCA">
        <w:rPr>
          <w:rFonts w:asciiTheme="minorHAnsi" w:hAnsiTheme="minorHAnsi"/>
        </w:rPr>
        <w:t xml:space="preserve">the </w:t>
      </w:r>
      <w:r w:rsidR="0088430E">
        <w:rPr>
          <w:rFonts w:asciiTheme="minorHAnsi" w:hAnsiTheme="minorHAnsi"/>
        </w:rPr>
        <w:t xml:space="preserve">investigation of different muscle groups, </w:t>
      </w:r>
      <w:r w:rsidR="00AA4FCA">
        <w:rPr>
          <w:rFonts w:asciiTheme="minorHAnsi" w:hAnsiTheme="minorHAnsi"/>
        </w:rPr>
        <w:t xml:space="preserve">and </w:t>
      </w:r>
      <w:r w:rsidR="000E2B35">
        <w:rPr>
          <w:rFonts w:asciiTheme="minorHAnsi" w:hAnsiTheme="minorHAnsi"/>
        </w:rPr>
        <w:t xml:space="preserve">the timing of post-exercise measures which  might </w:t>
      </w:r>
      <w:r w:rsidR="00125383">
        <w:rPr>
          <w:rFonts w:asciiTheme="minorHAnsi" w:hAnsiTheme="minorHAnsi"/>
        </w:rPr>
        <w:t>allow</w:t>
      </w:r>
      <w:r w:rsidR="00296707">
        <w:rPr>
          <w:rFonts w:asciiTheme="minorHAnsi" w:hAnsiTheme="minorHAnsi"/>
        </w:rPr>
        <w:t xml:space="preserve"> some aspects of</w:t>
      </w:r>
      <w:r w:rsidR="00125383">
        <w:rPr>
          <w:rFonts w:asciiTheme="minorHAnsi" w:hAnsiTheme="minorHAnsi"/>
        </w:rPr>
        <w:t xml:space="preserve"> central fatigue to dissipate </w:t>
      </w:r>
      <w:r w:rsidR="00D033CB">
        <w:rPr>
          <w:rFonts w:asciiTheme="minorHAnsi" w:hAnsiTheme="minorHAnsi"/>
        </w:rPr>
        <w:fldChar w:fldCharType="begin"/>
      </w:r>
      <w:r w:rsidR="00923ED9">
        <w:rPr>
          <w:rFonts w:asciiTheme="minorHAnsi" w:hAnsiTheme="minorHAnsi"/>
        </w:rPr>
        <w:instrText xml:space="preserve"> ADDIN EN.CITE &lt;EndNote&gt;&lt;Cite&gt;&lt;Author&gt;Taylor&lt;/Author&gt;&lt;Year&gt;1996&lt;/Year&gt;&lt;RecNum&gt;30&lt;/RecNum&gt;&lt;DisplayText&gt;(Taylor et al. 1996)&lt;/DisplayText&gt;&lt;record&gt;&lt;rec-number&gt;30&lt;/rec-number&gt;&lt;foreign-keys&gt;&lt;key app="EN" db-id="55fwtvvxsr2pzpe25edxzwrlztzx9etex5v0" timestamp="1470764574"&gt;30&lt;/key&gt;&lt;/foreign-keys&gt;&lt;ref-type name="Journal Article"&gt;17&lt;/ref-type&gt;&lt;contributors&gt;&lt;authors&gt;&lt;author&gt;Taylor, J. L.&lt;/author&gt;&lt;author&gt;Butler, J. E.&lt;/author&gt;&lt;author&gt;Allen, G. M.&lt;/author&gt;&lt;author&gt;Gandevia, S. C.&lt;/author&gt;&lt;/authors&gt;&lt;/contributors&gt;&lt;auth-address&gt;Prince of Wales Medical Research Institute, Randwick, NSW, Australia.&lt;/auth-address&gt;&lt;titles&gt;&lt;title&gt;Changes in motor cortical excitability during human muscle fatigue&lt;/title&gt;&lt;secondary-title&gt;J Physiol&lt;/secondary-title&gt;&lt;alt-title&gt;The Journal of physiology&lt;/alt-title&gt;&lt;/titles&gt;&lt;periodical&gt;&lt;full-title&gt;J Physiol&lt;/full-title&gt;&lt;abbr-1&gt;The Journal of physiology&lt;/abbr-1&gt;&lt;/periodical&gt;&lt;alt-periodical&gt;&lt;full-title&gt;J Physiol&lt;/full-title&gt;&lt;abbr-1&gt;The Journal of physiology&lt;/abbr-1&gt;&lt;/alt-periodical&gt;&lt;pages&gt;519-28&lt;/pages&gt;&lt;volume&gt;490 ( Pt 2)&lt;/volume&gt;&lt;keywords&gt;&lt;keyword&gt;Action Potentials/physiology&lt;/keyword&gt;&lt;keyword&gt;Adult&lt;/keyword&gt;&lt;keyword&gt;Elbow&lt;/keyword&gt;&lt;keyword&gt;Electric Stimulation&lt;/keyword&gt;&lt;keyword&gt;Electromyography/methods&lt;/keyword&gt;&lt;keyword&gt;Evoked Potentials/physiology&lt;/keyword&gt;&lt;keyword&gt;Feedback/physiology&lt;/keyword&gt;&lt;keyword&gt;Female&lt;/keyword&gt;&lt;keyword&gt;Humans&lt;/keyword&gt;&lt;keyword&gt;Male&lt;/keyword&gt;&lt;keyword&gt;Motor Cortex/*physiology&lt;/keyword&gt;&lt;keyword&gt;Muscle Contraction/physiology&lt;/keyword&gt;&lt;keyword&gt;Muscle Fatigue/*physiology&lt;/keyword&gt;&lt;/keywords&gt;&lt;dates&gt;&lt;year&gt;1996&lt;/year&gt;&lt;pub-dates&gt;&lt;date&gt;Jan 15&lt;/date&gt;&lt;/pub-dates&gt;&lt;/dates&gt;&lt;isbn&gt;0022-3751 (Print)&amp;#xD;0022-3751 (Linking)&lt;/isbn&gt;&lt;accession-num&gt;8821148&lt;/accession-num&gt;&lt;urls&gt;&lt;related-urls&gt;&lt;url&gt;http://www.ncbi.nlm.nih.gov/pubmed/8821148&lt;/url&gt;&lt;/related-urls&gt;&lt;/urls&gt;&lt;custom2&gt;1158688&lt;/custom2&gt;&lt;/record&gt;&lt;/Cite&gt;&lt;/EndNote&gt;</w:instrText>
      </w:r>
      <w:r w:rsidR="00D033CB">
        <w:rPr>
          <w:rFonts w:asciiTheme="minorHAnsi" w:hAnsiTheme="minorHAnsi"/>
        </w:rPr>
        <w:fldChar w:fldCharType="separate"/>
      </w:r>
      <w:r w:rsidR="008B0000">
        <w:rPr>
          <w:rFonts w:asciiTheme="minorHAnsi" w:hAnsiTheme="minorHAnsi"/>
          <w:noProof/>
        </w:rPr>
        <w:t>(Taylor et al. 1996)</w:t>
      </w:r>
      <w:r w:rsidR="00D033CB">
        <w:rPr>
          <w:rFonts w:asciiTheme="minorHAnsi" w:hAnsiTheme="minorHAnsi"/>
        </w:rPr>
        <w:fldChar w:fldCharType="end"/>
      </w:r>
      <w:r w:rsidR="00125383">
        <w:rPr>
          <w:rFonts w:asciiTheme="minorHAnsi" w:hAnsiTheme="minorHAnsi"/>
        </w:rPr>
        <w:t>.</w:t>
      </w:r>
      <w:r w:rsidR="00945734">
        <w:rPr>
          <w:rFonts w:asciiTheme="minorHAnsi" w:hAnsiTheme="minorHAnsi"/>
        </w:rPr>
        <w:t xml:space="preserve">  </w:t>
      </w:r>
      <w:r w:rsidR="00915013">
        <w:rPr>
          <w:rFonts w:asciiTheme="minorHAnsi" w:hAnsiTheme="minorHAnsi"/>
        </w:rPr>
        <w:t xml:space="preserve">In the present study we also quantified VA using TMS of the motor cortex; reductions in VA measured with TMS indicate that some of the observed central fatigue is attributable to supraspinal factors </w:t>
      </w:r>
      <w:r w:rsidR="006A49A9">
        <w:rPr>
          <w:rFonts w:asciiTheme="minorHAnsi" w:hAnsiTheme="minorHAnsi"/>
        </w:rPr>
        <w:fldChar w:fldCharType="begin"/>
      </w:r>
      <w:r w:rsidR="00923ED9">
        <w:rPr>
          <w:rFonts w:asciiTheme="minorHAnsi" w:hAnsiTheme="minorHAnsi"/>
        </w:rPr>
        <w:instrText xml:space="preserve"> ADDIN EN.CITE &lt;EndNote&gt;&lt;Cite&gt;&lt;Author&gt;Gandevia&lt;/Author&gt;&lt;Year&gt;2001&lt;/Year&gt;&lt;RecNum&gt;24&lt;/RecNum&gt;&lt;DisplayText&gt;(Gandevia 2001)&lt;/DisplayText&gt;&lt;record&gt;&lt;rec-number&gt;24&lt;/rec-number&gt;&lt;foreign-keys&gt;&lt;key app="EN" db-id="55fwtvvxsr2pzpe25edxzwrlztzx9etex5v0" timestamp="1470752408"&gt;24&lt;/key&gt;&lt;/foreign-keys&gt;&lt;ref-type name="Journal Article"&gt;17&lt;/ref-type&gt;&lt;contributors&gt;&lt;authors&gt;&lt;author&gt;Gandevia, S. C.&lt;/author&gt;&lt;/authors&gt;&lt;/contributors&gt;&lt;auth-address&gt;Prince of Wales Medical Research Institute, Prince of Wales Hospital and University of New South Wales, Randwick, Sydney, Australia. S.Gandevia@unsw.edu.au&lt;/auth-address&gt;&lt;titles&gt;&lt;title&gt;Spinal and supraspinal factors in human muscle fatigue&lt;/title&gt;&lt;secondary-title&gt;Physiol Rev&lt;/secondary-title&gt;&lt;alt-title&gt;Physiological reviews&lt;/alt-title&gt;&lt;/titles&gt;&lt;periodical&gt;&lt;full-title&gt;Physiol Rev&lt;/full-title&gt;&lt;abbr-1&gt;Physiological reviews&lt;/abbr-1&gt;&lt;/periodical&gt;&lt;alt-periodical&gt;&lt;full-title&gt;Physiol Rev&lt;/full-title&gt;&lt;abbr-1&gt;Physiological reviews&lt;/abbr-1&gt;&lt;/alt-periodical&gt;&lt;pages&gt;1725-89&lt;/pages&gt;&lt;volume&gt;81&lt;/volume&gt;&lt;number&gt;4&lt;/number&gt;&lt;keywords&gt;&lt;keyword&gt;Animals&lt;/keyword&gt;&lt;keyword&gt;Electric Stimulation&lt;/keyword&gt;&lt;keyword&gt;Electromyography&lt;/keyword&gt;&lt;keyword&gt;Electrophysiology&lt;/keyword&gt;&lt;keyword&gt;Exercise/physiology&lt;/keyword&gt;&lt;keyword&gt;History, 19th Century&lt;/keyword&gt;&lt;keyword&gt;History, 20th Century&lt;/keyword&gt;&lt;keyword&gt;Humans&lt;/keyword&gt;&lt;keyword&gt;Models, Biological&lt;/keyword&gt;&lt;keyword&gt;Motor Cortex/physiology&lt;/keyword&gt;&lt;keyword&gt;Motor Neurons/*physiology&lt;/keyword&gt;&lt;keyword&gt;Muscle Contraction/*physiology&lt;/keyword&gt;&lt;keyword&gt;Muscle Fatigue/*physiology&lt;/keyword&gt;&lt;keyword&gt;Muscle, Skeletal/innervation/*physiology&lt;/keyword&gt;&lt;/keywords&gt;&lt;dates&gt;&lt;year&gt;2001&lt;/year&gt;&lt;pub-dates&gt;&lt;date&gt;Oct&lt;/date&gt;&lt;/pub-dates&gt;&lt;/dates&gt;&lt;isbn&gt;0031-9333 (Print)&amp;#xD;0031-9333 (Linking)&lt;/isbn&gt;&lt;accession-num&gt;11581501&lt;/accession-num&gt;&lt;urls&gt;&lt;related-urls&gt;&lt;url&gt;http://www.ncbi.nlm.nih.gov/pubmed/11581501&lt;/url&gt;&lt;/related-urls&gt;&lt;/urls&gt;&lt;/record&gt;&lt;/Cite&gt;&lt;/EndNote&gt;</w:instrText>
      </w:r>
      <w:r w:rsidR="006A49A9">
        <w:rPr>
          <w:rFonts w:asciiTheme="minorHAnsi" w:hAnsiTheme="minorHAnsi"/>
        </w:rPr>
        <w:fldChar w:fldCharType="separate"/>
      </w:r>
      <w:r w:rsidR="008B0000">
        <w:rPr>
          <w:rFonts w:asciiTheme="minorHAnsi" w:hAnsiTheme="minorHAnsi"/>
          <w:noProof/>
        </w:rPr>
        <w:t>(Gandevia 2001)</w:t>
      </w:r>
      <w:r w:rsidR="006A49A9">
        <w:rPr>
          <w:rFonts w:asciiTheme="minorHAnsi" w:hAnsiTheme="minorHAnsi"/>
        </w:rPr>
        <w:fldChar w:fldCharType="end"/>
      </w:r>
      <w:r w:rsidR="00915013">
        <w:rPr>
          <w:rFonts w:asciiTheme="minorHAnsi" w:hAnsiTheme="minorHAnsi"/>
        </w:rPr>
        <w:t xml:space="preserve">. </w:t>
      </w:r>
      <w:r w:rsidR="006A49A9">
        <w:rPr>
          <w:rFonts w:asciiTheme="minorHAnsi" w:hAnsiTheme="minorHAnsi"/>
        </w:rPr>
        <w:t xml:space="preserve"> </w:t>
      </w:r>
      <w:r w:rsidR="00915013">
        <w:rPr>
          <w:rFonts w:asciiTheme="minorHAnsi" w:hAnsiTheme="minorHAnsi"/>
        </w:rPr>
        <w:t>T</w:t>
      </w:r>
      <w:r w:rsidR="00945734">
        <w:rPr>
          <w:rFonts w:asciiTheme="minorHAnsi" w:hAnsiTheme="minorHAnsi"/>
        </w:rPr>
        <w:t>here was a</w:t>
      </w:r>
      <w:r w:rsidR="00915013">
        <w:rPr>
          <w:rFonts w:asciiTheme="minorHAnsi" w:hAnsiTheme="minorHAnsi"/>
        </w:rPr>
        <w:t xml:space="preserve"> significant</w:t>
      </w:r>
      <w:r w:rsidR="00945734">
        <w:rPr>
          <w:rFonts w:asciiTheme="minorHAnsi" w:hAnsiTheme="minorHAnsi"/>
        </w:rPr>
        <w:t xml:space="preserve"> reduc</w:t>
      </w:r>
      <w:r w:rsidR="003722B3">
        <w:rPr>
          <w:rFonts w:asciiTheme="minorHAnsi" w:hAnsiTheme="minorHAnsi"/>
        </w:rPr>
        <w:t>tion</w:t>
      </w:r>
      <w:r w:rsidR="00945734">
        <w:rPr>
          <w:rFonts w:asciiTheme="minorHAnsi" w:hAnsiTheme="minorHAnsi"/>
        </w:rPr>
        <w:t xml:space="preserve"> </w:t>
      </w:r>
      <w:r w:rsidR="003722B3">
        <w:rPr>
          <w:rFonts w:asciiTheme="minorHAnsi" w:hAnsiTheme="minorHAnsi"/>
        </w:rPr>
        <w:t>in VA</w:t>
      </w:r>
      <w:r w:rsidR="00945734">
        <w:rPr>
          <w:rFonts w:asciiTheme="minorHAnsi" w:hAnsiTheme="minorHAnsi"/>
        </w:rPr>
        <w:t xml:space="preserve"> measured with TMS</w:t>
      </w:r>
      <w:r w:rsidR="001A2AC9">
        <w:rPr>
          <w:rFonts w:asciiTheme="minorHAnsi" w:hAnsiTheme="minorHAnsi"/>
        </w:rPr>
        <w:t>,</w:t>
      </w:r>
      <w:r w:rsidR="00945734">
        <w:rPr>
          <w:rFonts w:asciiTheme="minorHAnsi" w:hAnsiTheme="minorHAnsi"/>
        </w:rPr>
        <w:t xml:space="preserve"> </w:t>
      </w:r>
      <w:r w:rsidR="00945734">
        <w:t>indicat</w:t>
      </w:r>
      <w:r w:rsidR="001A2AC9">
        <w:t>ing</w:t>
      </w:r>
      <w:r w:rsidR="00945734">
        <w:t xml:space="preserve"> a reduced capacity </w:t>
      </w:r>
      <w:r w:rsidR="001A2AC9">
        <w:t>for</w:t>
      </w:r>
      <w:r w:rsidR="00945734">
        <w:t xml:space="preserve"> the motor cortex to drive the knee-extensors during</w:t>
      </w:r>
      <w:r w:rsidR="007B2DBB">
        <w:t>, and</w:t>
      </w:r>
      <w:r w:rsidR="00945734">
        <w:t xml:space="preserve"> immediately following 120 minutes of </w:t>
      </w:r>
      <w:r w:rsidR="001A2AC9">
        <w:t>soccer</w:t>
      </w:r>
      <w:r w:rsidR="00945734">
        <w:t xml:space="preserve"> specific exercise (Figure 2C). </w:t>
      </w:r>
      <w:r w:rsidR="00915013">
        <w:t>Over the 120 min simulated soccer match,</w:t>
      </w:r>
      <w:r w:rsidR="001C3784">
        <w:rPr>
          <w:rFonts w:asciiTheme="minorHAnsi" w:hAnsiTheme="minorHAnsi"/>
        </w:rPr>
        <w:t xml:space="preserve"> central fatigue </w:t>
      </w:r>
      <w:r w:rsidR="00915013">
        <w:rPr>
          <w:rFonts w:asciiTheme="minorHAnsi" w:hAnsiTheme="minorHAnsi"/>
        </w:rPr>
        <w:t>tended to be</w:t>
      </w:r>
      <w:r w:rsidR="001C3784">
        <w:rPr>
          <w:rFonts w:asciiTheme="minorHAnsi" w:hAnsiTheme="minorHAnsi"/>
        </w:rPr>
        <w:t xml:space="preserve"> exacerbated</w:t>
      </w:r>
      <w:r w:rsidR="00915013">
        <w:rPr>
          <w:rFonts w:asciiTheme="minorHAnsi" w:hAnsiTheme="minorHAnsi"/>
        </w:rPr>
        <w:t>,</w:t>
      </w:r>
      <w:r w:rsidR="001C3784">
        <w:rPr>
          <w:rFonts w:asciiTheme="minorHAnsi" w:hAnsiTheme="minorHAnsi"/>
        </w:rPr>
        <w:t xml:space="preserve"> and this</w:t>
      </w:r>
      <w:r w:rsidR="00915013">
        <w:rPr>
          <w:rFonts w:asciiTheme="minorHAnsi" w:hAnsiTheme="minorHAnsi"/>
        </w:rPr>
        <w:t xml:space="preserve"> duration-dependent contribution of central processes to fatigue</w:t>
      </w:r>
      <w:r w:rsidR="001C3784">
        <w:rPr>
          <w:rFonts w:asciiTheme="minorHAnsi" w:hAnsiTheme="minorHAnsi"/>
        </w:rPr>
        <w:t xml:space="preserve"> </w:t>
      </w:r>
      <w:r w:rsidR="00915013">
        <w:rPr>
          <w:rFonts w:asciiTheme="minorHAnsi" w:hAnsiTheme="minorHAnsi"/>
        </w:rPr>
        <w:t>is broadly evident across a range</w:t>
      </w:r>
      <w:r w:rsidR="009013A1">
        <w:rPr>
          <w:rFonts w:asciiTheme="minorHAnsi" w:hAnsiTheme="minorHAnsi"/>
        </w:rPr>
        <w:t xml:space="preserve"> of</w:t>
      </w:r>
      <w:r w:rsidR="001C3784">
        <w:rPr>
          <w:rFonts w:asciiTheme="minorHAnsi" w:hAnsiTheme="minorHAnsi"/>
        </w:rPr>
        <w:t xml:space="preserve"> exercise modes </w:t>
      </w:r>
      <w:r w:rsidR="00865F42">
        <w:rPr>
          <w:rFonts w:asciiTheme="minorHAnsi" w:hAnsiTheme="minorHAnsi"/>
        </w:rPr>
        <w:fldChar w:fldCharType="begin">
          <w:fldData xml:space="preserve">PEVuZE5vdGU+PENpdGU+PEF1dGhvcj5MZXBlcnM8L0F1dGhvcj48WWVhcj4yMDAyPC9ZZWFyPjxS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</w:fldData>
        </w:fldChar>
      </w:r>
      <w:r w:rsidR="00923ED9">
        <w:rPr>
          <w:rFonts w:asciiTheme="minorHAnsi" w:hAnsiTheme="minorHAnsi"/>
        </w:rPr>
        <w:instrText xml:space="preserve"> ADDIN EN.CITE </w:instrText>
      </w:r>
      <w:r w:rsidR="00923ED9">
        <w:rPr>
          <w:rFonts w:asciiTheme="minorHAnsi" w:hAnsiTheme="minorHAnsi"/>
        </w:rPr>
        <w:fldChar w:fldCharType="begin">
          <w:fldData xml:space="preserve">PEVuZE5vdGU+PENpdGU+PEF1dGhvcj5MZXBlcnM8L0F1dGhvcj48WWVhcj4yMDAyPC9ZZWFyPjxS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</w:fldData>
        </w:fldChar>
      </w:r>
      <w:r w:rsidR="00923ED9">
        <w:rPr>
          <w:rFonts w:asciiTheme="minorHAnsi" w:hAnsiTheme="minorHAnsi"/>
        </w:rPr>
        <w:instrText xml:space="preserve"> ADDIN EN.CITE.DATA </w:instrText>
      </w:r>
      <w:r w:rsidR="00923ED9">
        <w:rPr>
          <w:rFonts w:asciiTheme="minorHAnsi" w:hAnsiTheme="minorHAnsi"/>
        </w:rPr>
      </w:r>
      <w:r w:rsidR="00923ED9">
        <w:rPr>
          <w:rFonts w:asciiTheme="minorHAnsi" w:hAnsiTheme="minorHAnsi"/>
        </w:rPr>
        <w:fldChar w:fldCharType="end"/>
      </w:r>
      <w:r w:rsidR="00865F42">
        <w:rPr>
          <w:rFonts w:asciiTheme="minorHAnsi" w:hAnsiTheme="minorHAnsi"/>
        </w:rPr>
      </w:r>
      <w:r w:rsidR="00865F42">
        <w:rPr>
          <w:rFonts w:asciiTheme="minorHAnsi" w:hAnsiTheme="minorHAnsi"/>
        </w:rPr>
        <w:fldChar w:fldCharType="separate"/>
      </w:r>
      <w:r w:rsidR="009643E7">
        <w:rPr>
          <w:rFonts w:asciiTheme="minorHAnsi" w:hAnsiTheme="minorHAnsi"/>
          <w:noProof/>
        </w:rPr>
        <w:t>(Lepers et al. 2002; Place et al. 2004; Thomas et al. 2015)</w:t>
      </w:r>
      <w:r w:rsidR="00865F42">
        <w:rPr>
          <w:rFonts w:asciiTheme="minorHAnsi" w:hAnsiTheme="minorHAnsi"/>
        </w:rPr>
        <w:fldChar w:fldCharType="end"/>
      </w:r>
      <w:r w:rsidR="001C3784">
        <w:rPr>
          <w:rFonts w:asciiTheme="minorHAnsi" w:hAnsiTheme="minorHAnsi"/>
        </w:rPr>
        <w:t xml:space="preserve">.  In the present study, there was a pattern of a progressive decrease in voluntary activation across 120 min of the SMS (pre vs. HT; HT vs. ET), which provides further evidence that central fatigue becomes progressively more limiting as the exercise duration extends.  </w:t>
      </w:r>
    </w:p>
    <w:p w14:paraId="6F88AD37" w14:textId="77777777" w:rsidR="00C9676E" w:rsidRDefault="00C9676E" w:rsidP="00380E9F">
      <w:pPr>
        <w:spacing w:after="0" w:line="420" w:lineRule="exact"/>
        <w:jc w:val="both"/>
        <w:rPr>
          <w:rFonts w:asciiTheme="minorHAnsi" w:hAnsiTheme="minorHAnsi"/>
        </w:rPr>
      </w:pPr>
    </w:p>
    <w:p w14:paraId="5D5DA343" w14:textId="4D42221F" w:rsidR="008C2118" w:rsidRDefault="00B40AC3" w:rsidP="00380E9F">
      <w:pPr>
        <w:spacing w:after="0" w:line="420" w:lineRule="exact"/>
        <w:jc w:val="both"/>
        <w:rPr>
          <w:szCs w:val="24"/>
        </w:rPr>
      </w:pPr>
      <w:r>
        <w:t>It is perhaps surprising that t</w:t>
      </w:r>
      <w:r w:rsidR="002E54A7" w:rsidRPr="00E07895">
        <w:t xml:space="preserve">he ability to produce maximal knee extensor force </w:t>
      </w:r>
      <w:r w:rsidR="00BE2819">
        <w:t>dropped</w:t>
      </w:r>
      <w:r w:rsidR="00BE2819" w:rsidRPr="00E07895">
        <w:t xml:space="preserve"> </w:t>
      </w:r>
      <w:r w:rsidR="002E54A7" w:rsidRPr="00E07895">
        <w:t>following the period of ET compared to FT</w:t>
      </w:r>
      <w:r w:rsidR="002E54A7">
        <w:t>, but</w:t>
      </w:r>
      <w:r w:rsidR="002E54A7" w:rsidRPr="00E07895">
        <w:t xml:space="preserve">, the period of ET did not induce </w:t>
      </w:r>
      <w:r w:rsidR="00D9152A">
        <w:t>any additional</w:t>
      </w:r>
      <w:r w:rsidR="00676AEF">
        <w:t xml:space="preserve"> reductions in the Q</w:t>
      </w:r>
      <w:r w:rsidR="00676AEF" w:rsidRPr="00676AEF">
        <w:rPr>
          <w:vertAlign w:val="subscript"/>
        </w:rPr>
        <w:t>tw,pot</w:t>
      </w:r>
      <w:r w:rsidR="002E54A7">
        <w:t xml:space="preserve"> </w:t>
      </w:r>
      <w:r w:rsidR="00676AEF">
        <w:t>or voluntary activation</w:t>
      </w:r>
      <w:r w:rsidR="002E54A7" w:rsidRPr="00E07895">
        <w:t>.</w:t>
      </w:r>
      <w:r w:rsidR="00676AEF">
        <w:t xml:space="preserve">  The effect size</w:t>
      </w:r>
      <w:r w:rsidR="009013A1">
        <w:t>s</w:t>
      </w:r>
      <w:r w:rsidR="00676AEF">
        <w:t xml:space="preserve"> for the change in both measurements of VA</w:t>
      </w:r>
      <w:r>
        <w:t>, and VA</w:t>
      </w:r>
      <w:r w:rsidRPr="005B0093">
        <w:rPr>
          <w:vertAlign w:val="subscript"/>
        </w:rPr>
        <w:t>TMS</w:t>
      </w:r>
      <w:r>
        <w:t>,</w:t>
      </w:r>
      <w:r w:rsidR="00676AEF">
        <w:t xml:space="preserve"> </w:t>
      </w:r>
      <w:r w:rsidR="00676AEF">
        <w:lastRenderedPageBreak/>
        <w:t xml:space="preserve">between FT and ET </w:t>
      </w:r>
      <w:r w:rsidR="005B0093">
        <w:t>w</w:t>
      </w:r>
      <w:r>
        <w:t>ere</w:t>
      </w:r>
      <w:r w:rsidR="00676AEF">
        <w:t xml:space="preserve"> small (</w:t>
      </w:r>
      <w:r w:rsidR="00057AC6">
        <w:rPr>
          <w:i/>
        </w:rPr>
        <w:t>d</w:t>
      </w:r>
      <w:r w:rsidR="00057AC6">
        <w:t xml:space="preserve"> </w:t>
      </w:r>
      <w:r w:rsidR="00676AEF">
        <w:t>= 0.24 and 0.21) whereas, the Q</w:t>
      </w:r>
      <w:r w:rsidR="00676AEF" w:rsidRPr="00676AEF">
        <w:rPr>
          <w:vertAlign w:val="subscript"/>
        </w:rPr>
        <w:t>tw,pot</w:t>
      </w:r>
      <w:r w:rsidR="00676AEF">
        <w:rPr>
          <w:vertAlign w:val="subscript"/>
        </w:rPr>
        <w:t xml:space="preserve"> </w:t>
      </w:r>
      <w:r w:rsidR="00676AEF">
        <w:t>showed no effect at all (</w:t>
      </w:r>
      <w:r w:rsidR="00057AC6">
        <w:rPr>
          <w:i/>
        </w:rPr>
        <w:t>d</w:t>
      </w:r>
      <w:r w:rsidR="00057AC6">
        <w:t xml:space="preserve"> </w:t>
      </w:r>
      <w:r w:rsidR="00676AEF">
        <w:t xml:space="preserve">= 0.01).  </w:t>
      </w:r>
      <w:r w:rsidR="002E54A7">
        <w:t xml:space="preserve">Thus, </w:t>
      </w:r>
      <w:r w:rsidR="00676AEF">
        <w:t xml:space="preserve">we </w:t>
      </w:r>
      <w:r>
        <w:t xml:space="preserve">consider it likely </w:t>
      </w:r>
      <w:r w:rsidR="00676AEF">
        <w:t xml:space="preserve">that </w:t>
      </w:r>
      <w:r w:rsidR="002E54A7">
        <w:t>the</w:t>
      </w:r>
      <w:r w:rsidR="00676AEF">
        <w:t xml:space="preserve"> additional </w:t>
      </w:r>
      <w:r w:rsidR="002E54A7">
        <w:t>reductions in MVC following ET</w:t>
      </w:r>
      <w:r w:rsidR="00676AEF">
        <w:t>,</w:t>
      </w:r>
      <w:r w:rsidR="002E54A7">
        <w:t xml:space="preserve"> </w:t>
      </w:r>
      <w:r w:rsidR="00676AEF">
        <w:t>are</w:t>
      </w:r>
      <w:r w:rsidR="002E54A7">
        <w:t xml:space="preserve"> related to central fatigue</w:t>
      </w:r>
      <w:r>
        <w:t xml:space="preserve"> which weren’t detectable by the measurement tools of the study</w:t>
      </w:r>
      <w:r w:rsidR="002E54A7">
        <w:t>.</w:t>
      </w:r>
      <w:r w:rsidR="008C2118">
        <w:t xml:space="preserve">  </w:t>
      </w:r>
      <w:r w:rsidR="008C2118">
        <w:rPr>
          <w:szCs w:val="24"/>
        </w:rPr>
        <w:t xml:space="preserve">Taken together, </w:t>
      </w:r>
      <w:r w:rsidR="005D5495">
        <w:rPr>
          <w:szCs w:val="24"/>
        </w:rPr>
        <w:t xml:space="preserve">these data support </w:t>
      </w:r>
      <w:r w:rsidR="00865F42">
        <w:rPr>
          <w:szCs w:val="24"/>
        </w:rPr>
        <w:t xml:space="preserve">previous conclusions regarding central fatigue and soccer performance </w:t>
      </w:r>
      <w:r w:rsidR="00865F42">
        <w:rPr>
          <w:szCs w:val="24"/>
        </w:rPr>
        <w:fldChar w:fldCharType="begin"/>
      </w:r>
      <w:r w:rsidR="009643E7">
        <w:rPr>
          <w:szCs w:val="24"/>
        </w:rPr>
        <w:instrText xml:space="preserve"> ADDIN EN.CITE &lt;EndNote&gt;&lt;Cite&gt;&lt;Author&gt;Rampinini&lt;/Author&gt;&lt;Year&gt;2011&lt;/Year&gt;&lt;RecNum&gt;13&lt;/RecNum&gt;&lt;DisplayText&gt;(Rampinini et al. 2011)&lt;/DisplayText&gt;&lt;record&gt;&lt;rec-number&gt;13&lt;/rec-number&gt;&lt;foreign-keys&gt;&lt;key app="EN" db-id="p2fesastt0ve94e0vvzv0f91dzfaptesfaww" timestamp="1445593274"&gt;13&lt;/key&gt;&lt;/foreign-keys&gt;&lt;ref-type name="Journal Article"&gt;17&lt;/ref-type&gt;&lt;contributors&gt;&lt;authors&gt;&lt;author&gt;Rampinini, E.&lt;/author&gt;&lt;author&gt;Bosio, A.&lt;/author&gt;&lt;author&gt;Ferraresi, I.&lt;/author&gt;&lt;author&gt;Petruolo, A.&lt;/author&gt;&lt;author&gt;Morelli, A.&lt;/author&gt;&lt;author&gt;Sassi, A.&lt;/author&gt;&lt;/authors&gt;&lt;/contributors&gt;&lt;auth-address&gt;Human Performance Laboratory, MAPEI Sport Research Center, Varese, Italy. physiolab@mapeisport.it&lt;/auth-address&gt;&lt;titles&gt;&lt;title&gt;Match-related fatigue in soccer players&lt;/title&gt;&lt;secondary-title&gt;Med Sci Sports Exerc&lt;/secondary-title&gt;&lt;/titles&gt;&lt;periodical&gt;&lt;full-title&gt;Med Sci Sports Exerc&lt;/full-title&gt;&lt;abbr-1&gt;Medicine and science in sports and exercise&lt;/abbr-1&gt;&lt;/periodical&gt;&lt;pages&gt;2161-70&lt;/pages&gt;&lt;volume&gt;43&lt;/volume&gt;&lt;number&gt;11&lt;/number&gt;&lt;edition&gt;2011/04/20&lt;/edition&gt;&lt;keywords&gt;&lt;keyword&gt;Adolescent&lt;/keyword&gt;&lt;keyword&gt;Athletic Performance/*physiology&lt;/keyword&gt;&lt;keyword&gt;*Competitive Behavior&lt;/keyword&gt;&lt;keyword&gt;Electromyography&lt;/keyword&gt;&lt;keyword&gt;Humans&lt;/keyword&gt;&lt;keyword&gt;Italy&lt;/keyword&gt;&lt;keyword&gt;Male&lt;/keyword&gt;&lt;keyword&gt;*Muscle Fatigue&lt;/keyword&gt;&lt;keyword&gt;Muscles/*injuries&lt;/keyword&gt;&lt;keyword&gt;*Soccer&lt;/keyword&gt;&lt;keyword&gt;Young Adult&lt;/keyword&gt;&lt;/keywords&gt;&lt;dates&gt;&lt;year&gt;2011&lt;/year&gt;&lt;pub-dates&gt;&lt;date&gt;Nov&lt;/date&gt;&lt;/pub-dates&gt;&lt;/dates&gt;&lt;isbn&gt;1530-0315 (Electronic)&amp;#xD;0195-9131 (Linking)&lt;/isbn&gt;&lt;accession-num&gt;21502891&lt;/accession-num&gt;&lt;urls&gt;&lt;related-urls&gt;&lt;url&gt;http://www.ncbi.nlm.nih.gov/entrez/query.fcgi?cmd=Retrieve&amp;amp;db=PubMed&amp;amp;dopt=Citation&amp;amp;list_uids=21502891&lt;/url&gt;&lt;/related-urls&gt;&lt;/urls&gt;&lt;electronic-resource-num&gt;10.1249/MSS.0b013e31821e9c5c&lt;/electronic-resource-num&gt;&lt;language&gt;eng&lt;/language&gt;&lt;/record&gt;&lt;/Cite&gt;&lt;/EndNote&gt;</w:instrText>
      </w:r>
      <w:r w:rsidR="00865F42">
        <w:rPr>
          <w:szCs w:val="24"/>
        </w:rPr>
        <w:fldChar w:fldCharType="separate"/>
      </w:r>
      <w:r w:rsidR="009643E7">
        <w:rPr>
          <w:noProof/>
          <w:szCs w:val="24"/>
        </w:rPr>
        <w:t>(Rampinini et al. 2011)</w:t>
      </w:r>
      <w:r w:rsidR="00865F42">
        <w:rPr>
          <w:szCs w:val="24"/>
        </w:rPr>
        <w:fldChar w:fldCharType="end"/>
      </w:r>
      <w:r w:rsidR="00865F42">
        <w:rPr>
          <w:szCs w:val="24"/>
        </w:rPr>
        <w:t xml:space="preserve"> </w:t>
      </w:r>
      <w:r w:rsidR="005D5495">
        <w:rPr>
          <w:szCs w:val="24"/>
        </w:rPr>
        <w:t xml:space="preserve">and, in part, can </w:t>
      </w:r>
      <w:r w:rsidR="00865F42">
        <w:rPr>
          <w:szCs w:val="24"/>
        </w:rPr>
        <w:t xml:space="preserve">offer </w:t>
      </w:r>
      <w:r w:rsidR="00915013">
        <w:rPr>
          <w:szCs w:val="24"/>
        </w:rPr>
        <w:t xml:space="preserve">an </w:t>
      </w:r>
      <w:r w:rsidR="00865F42">
        <w:rPr>
          <w:szCs w:val="24"/>
        </w:rPr>
        <w:t>expla</w:t>
      </w:r>
      <w:r w:rsidR="005D5495">
        <w:rPr>
          <w:szCs w:val="24"/>
        </w:rPr>
        <w:t>n</w:t>
      </w:r>
      <w:r w:rsidR="00865F42">
        <w:rPr>
          <w:szCs w:val="24"/>
        </w:rPr>
        <w:t>ation for</w:t>
      </w:r>
      <w:r w:rsidR="005D5495">
        <w:rPr>
          <w:szCs w:val="24"/>
        </w:rPr>
        <w:t xml:space="preserve"> the reduced</w:t>
      </w:r>
      <w:r w:rsidR="008C2118">
        <w:rPr>
          <w:szCs w:val="24"/>
        </w:rPr>
        <w:t xml:space="preserve"> technical and physical performance</w:t>
      </w:r>
      <w:r w:rsidR="005D5495">
        <w:rPr>
          <w:szCs w:val="24"/>
        </w:rPr>
        <w:t xml:space="preserve"> </w:t>
      </w:r>
      <w:r w:rsidR="005D5495">
        <w:rPr>
          <w:szCs w:val="24"/>
        </w:rPr>
        <w:fldChar w:fldCharType="begin">
          <w:fldData xml:space="preserve">PEVuZE5vdGU+PENpdGU+PEF1dGhvcj5IYXJwZXI8L0F1dGhvcj48WWVhcj4yMDE2PC9ZZWFyPjxS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</w:fldData>
        </w:fldChar>
      </w:r>
      <w:r w:rsidR="009643E7">
        <w:rPr>
          <w:szCs w:val="24"/>
        </w:rPr>
        <w:instrText xml:space="preserve"> ADDIN EN.CITE </w:instrText>
      </w:r>
      <w:r w:rsidR="009643E7">
        <w:rPr>
          <w:szCs w:val="24"/>
        </w:rPr>
        <w:fldChar w:fldCharType="begin">
          <w:fldData xml:space="preserve">PEVuZE5vdGU+PENpdGU+PEF1dGhvcj5IYXJwZXI8L0F1dGhvcj48WWVhcj4yMDE2PC9ZZWFyPjxS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</w:fldData>
        </w:fldChar>
      </w:r>
      <w:r w:rsidR="009643E7">
        <w:rPr>
          <w:szCs w:val="24"/>
        </w:rPr>
        <w:instrText xml:space="preserve"> ADDIN EN.CITE.DATA </w:instrText>
      </w:r>
      <w:r w:rsidR="009643E7">
        <w:rPr>
          <w:szCs w:val="24"/>
        </w:rPr>
      </w:r>
      <w:r w:rsidR="009643E7">
        <w:rPr>
          <w:szCs w:val="24"/>
        </w:rPr>
        <w:fldChar w:fldCharType="end"/>
      </w:r>
      <w:r w:rsidR="005D5495">
        <w:rPr>
          <w:szCs w:val="24"/>
        </w:rPr>
      </w:r>
      <w:r w:rsidR="005D5495">
        <w:rPr>
          <w:szCs w:val="24"/>
        </w:rPr>
        <w:fldChar w:fldCharType="separate"/>
      </w:r>
      <w:r w:rsidR="009643E7">
        <w:rPr>
          <w:noProof/>
          <w:szCs w:val="24"/>
        </w:rPr>
        <w:t>(Harper et al. 2016a; Harper et al. 2014)</w:t>
      </w:r>
      <w:r w:rsidR="005D5495">
        <w:rPr>
          <w:szCs w:val="24"/>
        </w:rPr>
        <w:fldChar w:fldCharType="end"/>
      </w:r>
      <w:r w:rsidR="00915013">
        <w:rPr>
          <w:szCs w:val="24"/>
        </w:rPr>
        <w:t>,</w:t>
      </w:r>
      <w:r w:rsidR="005D5495">
        <w:rPr>
          <w:szCs w:val="24"/>
        </w:rPr>
        <w:t xml:space="preserve"> </w:t>
      </w:r>
      <w:r w:rsidR="00915013">
        <w:rPr>
          <w:szCs w:val="24"/>
        </w:rPr>
        <w:t>and</w:t>
      </w:r>
      <w:r w:rsidR="005D5495">
        <w:rPr>
          <w:szCs w:val="24"/>
        </w:rPr>
        <w:t xml:space="preserve"> increased risk of injury </w:t>
      </w:r>
      <w:r w:rsidR="005D5495">
        <w:rPr>
          <w:szCs w:val="24"/>
        </w:rPr>
        <w:fldChar w:fldCharType="begin">
          <w:fldData xml:space="preserve">PEVuZE5vdGU+PENpdGU+PEF1dGhvcj5Bb2tpPC9BdXRob3I+PFllYXI+MjAxMjwvWWVhcj48UmVj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==
</w:fldData>
        </w:fldChar>
      </w:r>
      <w:r w:rsidR="009643E7">
        <w:rPr>
          <w:szCs w:val="24"/>
        </w:rPr>
        <w:instrText xml:space="preserve"> ADDIN EN.CITE </w:instrText>
      </w:r>
      <w:r w:rsidR="009643E7">
        <w:rPr>
          <w:szCs w:val="24"/>
        </w:rPr>
        <w:fldChar w:fldCharType="begin">
          <w:fldData xml:space="preserve">PEVuZE5vdGU+PENpdGU+PEF1dGhvcj5Bb2tpPC9BdXRob3I+PFllYXI+MjAxMjwvWWVhcj48UmVj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==
</w:fldData>
        </w:fldChar>
      </w:r>
      <w:r w:rsidR="009643E7">
        <w:rPr>
          <w:szCs w:val="24"/>
        </w:rPr>
        <w:instrText xml:space="preserve"> ADDIN EN.CITE.DATA </w:instrText>
      </w:r>
      <w:r w:rsidR="009643E7">
        <w:rPr>
          <w:szCs w:val="24"/>
        </w:rPr>
      </w:r>
      <w:r w:rsidR="009643E7">
        <w:rPr>
          <w:szCs w:val="24"/>
        </w:rPr>
        <w:fldChar w:fldCharType="end"/>
      </w:r>
      <w:r w:rsidR="005D5495">
        <w:rPr>
          <w:szCs w:val="24"/>
        </w:rPr>
      </w:r>
      <w:r w:rsidR="005D5495">
        <w:rPr>
          <w:szCs w:val="24"/>
        </w:rPr>
        <w:fldChar w:fldCharType="separate"/>
      </w:r>
      <w:r w:rsidR="009643E7">
        <w:rPr>
          <w:noProof/>
          <w:szCs w:val="24"/>
        </w:rPr>
        <w:t>(Aoki et al. 2012)</w:t>
      </w:r>
      <w:r w:rsidR="005D5495">
        <w:rPr>
          <w:szCs w:val="24"/>
        </w:rPr>
        <w:fldChar w:fldCharType="end"/>
      </w:r>
      <w:r w:rsidR="00915013">
        <w:rPr>
          <w:szCs w:val="24"/>
        </w:rPr>
        <w:t>,</w:t>
      </w:r>
      <w:r w:rsidR="00865F42">
        <w:rPr>
          <w:szCs w:val="24"/>
        </w:rPr>
        <w:t xml:space="preserve"> known to occur </w:t>
      </w:r>
      <w:r w:rsidR="005D5495">
        <w:rPr>
          <w:szCs w:val="24"/>
        </w:rPr>
        <w:t>during ET.</w:t>
      </w:r>
    </w:p>
    <w:p w14:paraId="0FEC6634" w14:textId="0AC25276" w:rsidR="00B92702" w:rsidRDefault="00B92702" w:rsidP="00E53AF2">
      <w:pPr>
        <w:spacing w:after="0" w:line="420" w:lineRule="exact"/>
        <w:jc w:val="both"/>
        <w:rPr>
          <w:szCs w:val="24"/>
        </w:rPr>
      </w:pPr>
    </w:p>
    <w:p w14:paraId="6E082366" w14:textId="5802D68F" w:rsidR="007B2DBB" w:rsidRDefault="0050294F" w:rsidP="00E53AF2">
      <w:pPr>
        <w:spacing w:after="0" w:line="420" w:lineRule="exact"/>
        <w:jc w:val="both"/>
        <w:rPr>
          <w:szCs w:val="24"/>
        </w:rPr>
      </w:pPr>
      <w:r>
        <w:rPr>
          <w:szCs w:val="24"/>
        </w:rPr>
        <w:t xml:space="preserve">To substantiate the neuromuscular fatigue responses observed in the present study, it is necessary to evaluate the magnitude of change against the </w:t>
      </w:r>
      <w:r w:rsidR="00B40AC3">
        <w:rPr>
          <w:szCs w:val="24"/>
        </w:rPr>
        <w:t xml:space="preserve">reliability </w:t>
      </w:r>
      <w:r>
        <w:rPr>
          <w:szCs w:val="24"/>
        </w:rPr>
        <w:t>of the measurements.</w:t>
      </w:r>
      <w:r w:rsidR="00EA5588">
        <w:rPr>
          <w:szCs w:val="24"/>
        </w:rPr>
        <w:t xml:space="preserve">  Due to there being no preferred</w:t>
      </w:r>
      <w:r w:rsidR="008D3081">
        <w:rPr>
          <w:szCs w:val="24"/>
        </w:rPr>
        <w:t>,</w:t>
      </w:r>
      <w:r w:rsidR="00EA5588">
        <w:rPr>
          <w:szCs w:val="24"/>
        </w:rPr>
        <w:t xml:space="preserve"> or single statistical approach</w:t>
      </w:r>
      <w:r w:rsidR="008D3081">
        <w:rPr>
          <w:szCs w:val="24"/>
        </w:rPr>
        <w:t xml:space="preserve">, the </w:t>
      </w:r>
      <w:r w:rsidR="00EA5588">
        <w:rPr>
          <w:szCs w:val="24"/>
        </w:rPr>
        <w:t>evaluat</w:t>
      </w:r>
      <w:r w:rsidR="008D3081">
        <w:rPr>
          <w:szCs w:val="24"/>
        </w:rPr>
        <w:t>ion of</w:t>
      </w:r>
      <w:r w:rsidR="00EA5588">
        <w:rPr>
          <w:szCs w:val="24"/>
        </w:rPr>
        <w:t xml:space="preserve"> measurement reliability </w:t>
      </w:r>
      <w:r w:rsidR="008D3081">
        <w:rPr>
          <w:szCs w:val="24"/>
        </w:rPr>
        <w:t xml:space="preserve">is somewhat </w:t>
      </w:r>
      <w:r w:rsidR="00EA5588">
        <w:rPr>
          <w:szCs w:val="24"/>
        </w:rPr>
        <w:t>problematic</w:t>
      </w:r>
      <w:r w:rsidR="008D3081">
        <w:rPr>
          <w:szCs w:val="24"/>
        </w:rPr>
        <w:t xml:space="preserve"> </w:t>
      </w:r>
      <w:r w:rsidR="008D3081">
        <w:rPr>
          <w:szCs w:val="24"/>
        </w:rPr>
        <w:fldChar w:fldCharType="begin"/>
      </w:r>
      <w:r w:rsidR="008B0000">
        <w:rPr>
          <w:szCs w:val="24"/>
        </w:rPr>
        <w:instrText xml:space="preserve"> ADDIN EN.CITE &lt;EndNote&gt;&lt;Cite&gt;&lt;Author&gt;Hopkins&lt;/Author&gt;&lt;Year&gt;2000&lt;/Year&gt;&lt;RecNum&gt;46&lt;/RecNum&gt;&lt;DisplayText&gt;(Hopkins 2000)&lt;/DisplayText&gt;&lt;record&gt;&lt;rec-number&gt;46&lt;/rec-number&gt;&lt;foreign-keys&gt;&lt;key app="EN" db-id="p2fesastt0ve94e0vvzv0f91dzfaptesfaww" timestamp="1445595897"&gt;46&lt;/key&gt;&lt;/foreign-keys&gt;&lt;ref-type name="Journal Article"&gt;17&lt;/ref-type&gt;&lt;contributors&gt;&lt;authors&gt;&lt;author&gt;Hopkins, W. G.&lt;/author&gt;&lt;/authors&gt;&lt;/contributors&gt;&lt;auth-address&gt;Department of Physiology, School of Medical Sciences and School of Physical Education, University of Otago, Dunedin, New Zealand. will.hopkins@otago.ac.nz&lt;/auth-address&gt;&lt;titles&gt;&lt;title&gt;Measures of reliability in sports medicine and science&lt;/title&gt;&lt;secondary-title&gt;Sports Med&lt;/secondary-title&gt;&lt;/titles&gt;&lt;periodical&gt;&lt;full-title&gt;Sports Med&lt;/full-title&gt;&lt;/periodical&gt;&lt;pages&gt;1-15&lt;/pages&gt;&lt;volume&gt;30&lt;/volume&gt;&lt;number&gt;1&lt;/number&gt;&lt;edition&gt;2000/07/25&lt;/edition&gt;&lt;keywords&gt;&lt;keyword&gt;Algorithms&lt;/keyword&gt;&lt;keyword&gt;Analysis of Variance&lt;/keyword&gt;&lt;keyword&gt;Bias (Epidemiology)&lt;/keyword&gt;&lt;keyword&gt;Confidence Intervals&lt;/keyword&gt;&lt;keyword&gt;Decision Making&lt;/keyword&gt;&lt;keyword&gt;Fatigue/physiopathology&lt;/keyword&gt;&lt;keyword&gt;Humans&lt;/keyword&gt;&lt;keyword&gt;Learning&lt;/keyword&gt;&lt;keyword&gt;Linear Models&lt;/keyword&gt;&lt;keyword&gt;Motivation&lt;/keyword&gt;&lt;keyword&gt;Reproducibility of Results&lt;/keyword&gt;&lt;keyword&gt;Sample Size&lt;/keyword&gt;&lt;keyword&gt;Science/*statistics &amp;amp; numerical data&lt;/keyword&gt;&lt;keyword&gt;Sensitivity and Specificity&lt;/keyword&gt;&lt;keyword&gt;Sports Medicine/*statistics &amp;amp; numerical data&lt;/keyword&gt;&lt;/keywords&gt;&lt;dates&gt;&lt;year&gt;2000&lt;/year&gt;&lt;pub-dates&gt;&lt;date&gt;Jul&lt;/date&gt;&lt;/pub-dates&gt;&lt;/dates&gt;&lt;isbn&gt;0112-1642 (Print)&amp;#xD;0112-1642 (Linking)&lt;/isbn&gt;&lt;accession-num&gt;10907753&lt;/accession-num&gt;&lt;urls&gt;&lt;related-urls&gt;&lt;url&gt;http://www.ncbi.nlm.nih.gov/entrez/query.fcgi?cmd=Retrieve&amp;amp;db=PubMed&amp;amp;dopt=Citation&amp;amp;list_uids=10907753&lt;/url&gt;&lt;/related-urls&gt;&lt;/urls&gt;&lt;language&gt;eng&lt;/language&gt;&lt;/record&gt;&lt;/Cite&gt;&lt;/EndNote&gt;</w:instrText>
      </w:r>
      <w:r w:rsidR="008D3081">
        <w:rPr>
          <w:szCs w:val="24"/>
        </w:rPr>
        <w:fldChar w:fldCharType="separate"/>
      </w:r>
      <w:r w:rsidR="008B0000">
        <w:rPr>
          <w:noProof/>
          <w:szCs w:val="24"/>
        </w:rPr>
        <w:t>(Hopkins 2000)</w:t>
      </w:r>
      <w:r w:rsidR="008D3081">
        <w:rPr>
          <w:szCs w:val="24"/>
        </w:rPr>
        <w:fldChar w:fldCharType="end"/>
      </w:r>
      <w:r w:rsidR="008D3081">
        <w:rPr>
          <w:szCs w:val="24"/>
        </w:rPr>
        <w:t>.  In this regard, and in line with other investigations evaluating reliabi</w:t>
      </w:r>
      <w:r w:rsidR="009553A5">
        <w:rPr>
          <w:szCs w:val="24"/>
        </w:rPr>
        <w:t>lity of responses from the knee-</w:t>
      </w:r>
      <w:r w:rsidR="008D3081">
        <w:rPr>
          <w:szCs w:val="24"/>
        </w:rPr>
        <w:t>extensors</w:t>
      </w:r>
      <w:r w:rsidR="00E961C4">
        <w:rPr>
          <w:szCs w:val="24"/>
        </w:rPr>
        <w:t xml:space="preserve"> </w:t>
      </w:r>
      <w:r w:rsidR="00E961C4">
        <w:rPr>
          <w:szCs w:val="24"/>
        </w:rPr>
        <w:fldChar w:fldCharType="begin">
          <w:fldData xml:space="preserve">PEVuZE5vdGU+PENpdGU+PEF1dGhvcj5CYWNoYXNzb248L0F1dGhvcj48WWVhcj4yMDEzPC9ZZWFy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=
</w:fldData>
        </w:fldChar>
      </w:r>
      <w:r w:rsidR="00E961C4">
        <w:rPr>
          <w:szCs w:val="24"/>
        </w:rPr>
        <w:instrText xml:space="preserve"> ADDIN EN.CITE </w:instrText>
      </w:r>
      <w:r w:rsidR="00E961C4">
        <w:rPr>
          <w:szCs w:val="24"/>
        </w:rPr>
        <w:fldChar w:fldCharType="begin">
          <w:fldData xml:space="preserve">PEVuZE5vdGU+PENpdGU+PEF1dGhvcj5CYWNoYXNzb248L0F1dGhvcj48WWVhcj4yMDEzPC9ZZWFy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=
</w:fldData>
        </w:fldChar>
      </w:r>
      <w:r w:rsidR="00E961C4">
        <w:rPr>
          <w:szCs w:val="24"/>
        </w:rPr>
        <w:instrText xml:space="preserve"> ADDIN EN.CITE.DATA </w:instrText>
      </w:r>
      <w:r w:rsidR="00E961C4">
        <w:rPr>
          <w:szCs w:val="24"/>
        </w:rPr>
      </w:r>
      <w:r w:rsidR="00E961C4">
        <w:rPr>
          <w:szCs w:val="24"/>
        </w:rPr>
        <w:fldChar w:fldCharType="end"/>
      </w:r>
      <w:r w:rsidR="00E961C4">
        <w:rPr>
          <w:szCs w:val="24"/>
        </w:rPr>
      </w:r>
      <w:r w:rsidR="00E961C4">
        <w:rPr>
          <w:szCs w:val="24"/>
        </w:rPr>
        <w:fldChar w:fldCharType="separate"/>
      </w:r>
      <w:r w:rsidR="00E961C4">
        <w:rPr>
          <w:noProof/>
          <w:szCs w:val="24"/>
        </w:rPr>
        <w:t>(Bachasson et al. 2013; Rainoldi et al. 2001)</w:t>
      </w:r>
      <w:r w:rsidR="00E961C4">
        <w:rPr>
          <w:szCs w:val="24"/>
        </w:rPr>
        <w:fldChar w:fldCharType="end"/>
      </w:r>
      <w:r w:rsidR="008D3081">
        <w:rPr>
          <w:szCs w:val="24"/>
        </w:rPr>
        <w:t xml:space="preserve">, we used two approaches to evaluate measurement reliability, the </w:t>
      </w:r>
      <w:r w:rsidR="008D3081">
        <w:t>CV</w:t>
      </w:r>
      <w:r w:rsidR="008D3081">
        <w:rPr>
          <w:vertAlign w:val="subscript"/>
        </w:rPr>
        <w:t xml:space="preserve"> </w:t>
      </w:r>
      <w:r w:rsidR="008D3081">
        <w:rPr>
          <w:szCs w:val="24"/>
        </w:rPr>
        <w:t>and ICC</w:t>
      </w:r>
      <w:r w:rsidR="00B40AC3">
        <w:rPr>
          <w:szCs w:val="24"/>
        </w:rPr>
        <w:t>, which provide an absolute and relative assessment, respectively</w:t>
      </w:r>
      <w:r w:rsidR="008D3081">
        <w:rPr>
          <w:szCs w:val="24"/>
        </w:rPr>
        <w:t>.</w:t>
      </w:r>
      <w:r w:rsidR="007215A5">
        <w:rPr>
          <w:szCs w:val="24"/>
        </w:rPr>
        <w:t xml:space="preserve">  </w:t>
      </w:r>
      <w:r w:rsidR="008D3081">
        <w:rPr>
          <w:szCs w:val="24"/>
        </w:rPr>
        <w:t>An excellent level of re</w:t>
      </w:r>
      <w:r w:rsidR="00F020E7">
        <w:rPr>
          <w:szCs w:val="24"/>
        </w:rPr>
        <w:t xml:space="preserve">liability </w:t>
      </w:r>
      <w:r w:rsidR="008D3081">
        <w:rPr>
          <w:szCs w:val="24"/>
        </w:rPr>
        <w:t xml:space="preserve">was evident for measures of neuromuscular function pre-exercise (Table </w:t>
      </w:r>
      <w:r w:rsidR="005F3CA6">
        <w:rPr>
          <w:szCs w:val="24"/>
        </w:rPr>
        <w:t>2</w:t>
      </w:r>
      <w:r w:rsidR="008D3081">
        <w:rPr>
          <w:szCs w:val="24"/>
        </w:rPr>
        <w:t xml:space="preserve">), </w:t>
      </w:r>
      <w:r w:rsidR="007215A5">
        <w:rPr>
          <w:szCs w:val="24"/>
        </w:rPr>
        <w:t xml:space="preserve">which is in line with previous work from our laboratory </w:t>
      </w:r>
      <w:r w:rsidR="007215A5">
        <w:rPr>
          <w:szCs w:val="24"/>
        </w:rPr>
        <w:fldChar w:fldCharType="begin">
          <w:fldData xml:space="preserve">PEVuZE5vdGU+PENpdGU+PEF1dGhvcj5Hb29kYWxsPC9BdXRob3I+PFllYXI+MjAxNTwvWWVhcj48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</w:fldData>
        </w:fldChar>
      </w:r>
      <w:r w:rsidR="00923ED9">
        <w:rPr>
          <w:szCs w:val="24"/>
        </w:rPr>
        <w:instrText xml:space="preserve"> ADDIN EN.CITE </w:instrText>
      </w:r>
      <w:r w:rsidR="00923ED9">
        <w:rPr>
          <w:szCs w:val="24"/>
        </w:rPr>
        <w:fldChar w:fldCharType="begin">
          <w:fldData xml:space="preserve">PEVuZE5vdGU+PENpdGU+PEF1dGhvcj5Hb29kYWxsPC9BdXRob3I+PFllYXI+MjAxNTwvWWVhcj48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</w:fldData>
        </w:fldChar>
      </w:r>
      <w:r w:rsidR="00923ED9">
        <w:rPr>
          <w:szCs w:val="24"/>
        </w:rPr>
        <w:instrText xml:space="preserve"> ADDIN EN.CITE.DATA </w:instrText>
      </w:r>
      <w:r w:rsidR="00923ED9">
        <w:rPr>
          <w:szCs w:val="24"/>
        </w:rPr>
      </w:r>
      <w:r w:rsidR="00923ED9">
        <w:rPr>
          <w:szCs w:val="24"/>
        </w:rPr>
        <w:fldChar w:fldCharType="end"/>
      </w:r>
      <w:r w:rsidR="007215A5">
        <w:rPr>
          <w:szCs w:val="24"/>
        </w:rPr>
      </w:r>
      <w:r w:rsidR="007215A5">
        <w:rPr>
          <w:szCs w:val="24"/>
        </w:rPr>
        <w:fldChar w:fldCharType="separate"/>
      </w:r>
      <w:r w:rsidR="009643E7">
        <w:rPr>
          <w:noProof/>
          <w:szCs w:val="24"/>
        </w:rPr>
        <w:t>(Goodall et al. 2015b; Thomas et al. 2015)</w:t>
      </w:r>
      <w:r w:rsidR="007215A5">
        <w:rPr>
          <w:szCs w:val="24"/>
        </w:rPr>
        <w:fldChar w:fldCharType="end"/>
      </w:r>
      <w:r w:rsidR="00B40AC3">
        <w:rPr>
          <w:szCs w:val="24"/>
        </w:rPr>
        <w:t>, and</w:t>
      </w:r>
      <w:r w:rsidR="007215A5">
        <w:rPr>
          <w:szCs w:val="24"/>
        </w:rPr>
        <w:t xml:space="preserve"> importantly</w:t>
      </w:r>
      <w:r w:rsidR="008D3081">
        <w:rPr>
          <w:szCs w:val="24"/>
        </w:rPr>
        <w:t xml:space="preserve">, </w:t>
      </w:r>
      <w:r w:rsidR="007215A5">
        <w:rPr>
          <w:szCs w:val="24"/>
        </w:rPr>
        <w:t xml:space="preserve">enabled us to </w:t>
      </w:r>
      <w:r w:rsidR="008D3081">
        <w:rPr>
          <w:szCs w:val="24"/>
        </w:rPr>
        <w:t xml:space="preserve">detect </w:t>
      </w:r>
      <w:r w:rsidR="00C717E5">
        <w:rPr>
          <w:szCs w:val="24"/>
        </w:rPr>
        <w:t>significant</w:t>
      </w:r>
      <w:r w:rsidR="007215A5">
        <w:rPr>
          <w:szCs w:val="24"/>
        </w:rPr>
        <w:t xml:space="preserve"> </w:t>
      </w:r>
      <w:r w:rsidR="008D3081">
        <w:rPr>
          <w:szCs w:val="24"/>
        </w:rPr>
        <w:t xml:space="preserve">changes </w:t>
      </w:r>
      <w:r w:rsidR="007B2DBB">
        <w:rPr>
          <w:szCs w:val="24"/>
        </w:rPr>
        <w:t>throughout</w:t>
      </w:r>
      <w:r w:rsidR="008D3081">
        <w:rPr>
          <w:szCs w:val="24"/>
        </w:rPr>
        <w:t xml:space="preserve"> the soccer specific exercise.  </w:t>
      </w:r>
      <w:r w:rsidR="007215A5">
        <w:rPr>
          <w:szCs w:val="24"/>
        </w:rPr>
        <w:t xml:space="preserve">Similar reliability coefficients have been demonstrated </w:t>
      </w:r>
      <w:r w:rsidR="00C717E5">
        <w:rPr>
          <w:szCs w:val="24"/>
        </w:rPr>
        <w:t xml:space="preserve">in unfatigued states for </w:t>
      </w:r>
      <w:r w:rsidR="007215A5">
        <w:rPr>
          <w:szCs w:val="24"/>
        </w:rPr>
        <w:t xml:space="preserve">both upper </w:t>
      </w:r>
      <w:r w:rsidR="007215A5">
        <w:rPr>
          <w:szCs w:val="24"/>
        </w:rPr>
        <w:fldChar w:fldCharType="begin">
          <w:fldData xml:space="preserve">PEVuZE5vdGU+PENpdGU+PEF1dGhvcj5MZWU8L0F1dGhvcj48WWVhcj4yMDA4PC9ZZWFyPjxSZWNO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</w:fldData>
        </w:fldChar>
      </w:r>
      <w:r w:rsidR="00923ED9">
        <w:rPr>
          <w:szCs w:val="24"/>
        </w:rPr>
        <w:instrText xml:space="preserve"> ADDIN EN.CITE </w:instrText>
      </w:r>
      <w:r w:rsidR="00923ED9">
        <w:rPr>
          <w:szCs w:val="24"/>
        </w:rPr>
        <w:fldChar w:fldCharType="begin">
          <w:fldData xml:space="preserve">PEVuZE5vdGU+PENpdGU+PEF1dGhvcj5MZWU8L0F1dGhvcj48WWVhcj4yMDA4PC9ZZWFyPjxSZWNO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</w:fldData>
        </w:fldChar>
      </w:r>
      <w:r w:rsidR="00923ED9">
        <w:rPr>
          <w:szCs w:val="24"/>
        </w:rPr>
        <w:instrText xml:space="preserve"> ADDIN EN.CITE.DATA </w:instrText>
      </w:r>
      <w:r w:rsidR="00923ED9">
        <w:rPr>
          <w:szCs w:val="24"/>
        </w:rPr>
      </w:r>
      <w:r w:rsidR="00923ED9">
        <w:rPr>
          <w:szCs w:val="24"/>
        </w:rPr>
        <w:fldChar w:fldCharType="end"/>
      </w:r>
      <w:r w:rsidR="007215A5">
        <w:rPr>
          <w:szCs w:val="24"/>
        </w:rPr>
      </w:r>
      <w:r w:rsidR="007215A5">
        <w:rPr>
          <w:szCs w:val="24"/>
        </w:rPr>
        <w:fldChar w:fldCharType="separate"/>
      </w:r>
      <w:r w:rsidR="009643E7">
        <w:rPr>
          <w:noProof/>
          <w:szCs w:val="24"/>
        </w:rPr>
        <w:t>(Lee et al. 2008; Madsen 1996; Taylor et al. 1996)</w:t>
      </w:r>
      <w:r w:rsidR="007215A5">
        <w:rPr>
          <w:szCs w:val="24"/>
        </w:rPr>
        <w:fldChar w:fldCharType="end"/>
      </w:r>
      <w:r w:rsidR="007215A5">
        <w:rPr>
          <w:szCs w:val="24"/>
        </w:rPr>
        <w:t xml:space="preserve"> and lower limb </w:t>
      </w:r>
      <w:r w:rsidR="007215A5">
        <w:rPr>
          <w:szCs w:val="24"/>
        </w:rPr>
        <w:fldChar w:fldCharType="begin">
          <w:fldData xml:space="preserve">PEVuZE5vdGU+PENpdGU+PEF1dGhvcj5BbWFubjwvQXV0aG9yPjxZZWFyPjIwMTM8L1llYXI+PFJl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</w:fldData>
        </w:fldChar>
      </w:r>
      <w:r w:rsidR="009643E7">
        <w:rPr>
          <w:szCs w:val="24"/>
        </w:rPr>
        <w:instrText xml:space="preserve"> ADDIN EN.CITE </w:instrText>
      </w:r>
      <w:r w:rsidR="009643E7">
        <w:rPr>
          <w:szCs w:val="24"/>
        </w:rPr>
        <w:fldChar w:fldCharType="begin">
          <w:fldData xml:space="preserve">PEVuZE5vdGU+PENpdGU+PEF1dGhvcj5BbWFubjwvQXV0aG9yPjxZZWFyPjIwMTM8L1llYXI+PFJl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</w:fldData>
        </w:fldChar>
      </w:r>
      <w:r w:rsidR="009643E7">
        <w:rPr>
          <w:szCs w:val="24"/>
        </w:rPr>
        <w:instrText xml:space="preserve"> ADDIN EN.CITE.DATA </w:instrText>
      </w:r>
      <w:r w:rsidR="009643E7">
        <w:rPr>
          <w:szCs w:val="24"/>
        </w:rPr>
      </w:r>
      <w:r w:rsidR="009643E7">
        <w:rPr>
          <w:szCs w:val="24"/>
        </w:rPr>
        <w:fldChar w:fldCharType="end"/>
      </w:r>
      <w:r w:rsidR="007215A5">
        <w:rPr>
          <w:szCs w:val="24"/>
        </w:rPr>
      </w:r>
      <w:r w:rsidR="007215A5">
        <w:rPr>
          <w:szCs w:val="24"/>
        </w:rPr>
        <w:fldChar w:fldCharType="separate"/>
      </w:r>
      <w:r w:rsidR="009643E7">
        <w:rPr>
          <w:noProof/>
          <w:szCs w:val="24"/>
        </w:rPr>
        <w:t>(Amann et al. 2013; Bachasson et al. 2013; Place et al. 2007; Todd et al. 2004)</w:t>
      </w:r>
      <w:r w:rsidR="007215A5">
        <w:rPr>
          <w:szCs w:val="24"/>
        </w:rPr>
        <w:fldChar w:fldCharType="end"/>
      </w:r>
      <w:r w:rsidR="007215A5">
        <w:rPr>
          <w:szCs w:val="24"/>
        </w:rPr>
        <w:t xml:space="preserve"> muscle groups, but the reliability of the fatigue response following locomotor exercise is </w:t>
      </w:r>
      <w:r w:rsidR="007B2DBB">
        <w:rPr>
          <w:szCs w:val="24"/>
        </w:rPr>
        <w:t>unknown</w:t>
      </w:r>
      <w:r w:rsidR="007215A5">
        <w:rPr>
          <w:szCs w:val="24"/>
        </w:rPr>
        <w:t xml:space="preserve">.  </w:t>
      </w:r>
      <w:r w:rsidR="00094391">
        <w:t xml:space="preserve">The fatigue response was </w:t>
      </w:r>
      <w:r w:rsidR="00B40AC3">
        <w:t xml:space="preserve">consistent </w:t>
      </w:r>
      <w:r w:rsidR="00094391">
        <w:t xml:space="preserve">across </w:t>
      </w:r>
      <w:r w:rsidR="00B40AC3">
        <w:t xml:space="preserve">repeated trials of the SMS, </w:t>
      </w:r>
      <w:r w:rsidR="00B05F86">
        <w:t xml:space="preserve">though the variability in the response tended to increase with exercise duration, </w:t>
      </w:r>
      <w:r w:rsidR="00A027BD">
        <w:t>with most</w:t>
      </w:r>
      <w:r w:rsidR="000873A3">
        <w:t xml:space="preserve"> </w:t>
      </w:r>
      <w:r w:rsidR="00A027BD">
        <w:t xml:space="preserve">variable responses found </w:t>
      </w:r>
      <w:r w:rsidR="00B05F86">
        <w:t xml:space="preserve">at </w:t>
      </w:r>
      <w:r w:rsidR="00A027BD">
        <w:t>the</w:t>
      </w:r>
      <w:r w:rsidR="005F3CA6">
        <w:t xml:space="preserve"> ET </w:t>
      </w:r>
      <w:r w:rsidR="00B05F86">
        <w:t>assessment point</w:t>
      </w:r>
      <w:r w:rsidR="00A027BD">
        <w:t xml:space="preserve">. </w:t>
      </w:r>
      <w:r w:rsidR="009553A5">
        <w:t xml:space="preserve"> </w:t>
      </w:r>
      <w:r w:rsidR="00B05F86">
        <w:t>T</w:t>
      </w:r>
      <w:r w:rsidR="00094391">
        <w:t xml:space="preserve">he change in MVC at each time point demonstrated a good level of </w:t>
      </w:r>
      <w:r w:rsidR="001F01C3">
        <w:t>re</w:t>
      </w:r>
      <w:r w:rsidR="00B05F86">
        <w:t>liability</w:t>
      </w:r>
      <w:r w:rsidR="001F01C3">
        <w:t xml:space="preserve"> </w:t>
      </w:r>
      <w:r w:rsidR="00094391">
        <w:t>(</w:t>
      </w:r>
      <w:r w:rsidR="00634CEB">
        <w:t>CV</w:t>
      </w:r>
      <w:r w:rsidR="00094391">
        <w:t xml:space="preserve"> range, 6.3 – 10.8%).  </w:t>
      </w:r>
      <w:r w:rsidR="005F3CA6">
        <w:t>T</w:t>
      </w:r>
      <w:r w:rsidR="00094391">
        <w:t>he fatigue response identified with peripheral stimulation showed a moderate level of re</w:t>
      </w:r>
      <w:r w:rsidR="007B2DBB">
        <w:t xml:space="preserve">liability </w:t>
      </w:r>
      <w:r w:rsidR="00094391">
        <w:t>(</w:t>
      </w:r>
      <w:r w:rsidR="00634CEB">
        <w:t>CV</w:t>
      </w:r>
      <w:r w:rsidR="00094391">
        <w:t xml:space="preserve"> range, 5.2 – 17.8%)</w:t>
      </w:r>
      <w:r w:rsidR="003B41A6">
        <w:t xml:space="preserve"> </w:t>
      </w:r>
      <w:r w:rsidR="00A027BD">
        <w:t>whilst</w:t>
      </w:r>
      <w:r w:rsidR="003B41A6">
        <w:t xml:space="preserve"> the data obtained with motor cortex stimulation showed an excellent level of re</w:t>
      </w:r>
      <w:r w:rsidR="007B2DBB">
        <w:t xml:space="preserve">liability </w:t>
      </w:r>
      <w:r w:rsidR="003B41A6">
        <w:t>(</w:t>
      </w:r>
      <w:r w:rsidR="00634CEB">
        <w:t>CV</w:t>
      </w:r>
      <w:r w:rsidR="003B41A6">
        <w:t xml:space="preserve"> range, 3.0 – 5.7%).</w:t>
      </w:r>
      <w:r w:rsidR="00A027BD">
        <w:t xml:space="preserve">  </w:t>
      </w:r>
      <w:r w:rsidR="005F3CA6">
        <w:t xml:space="preserve">As such, our results demonstrate </w:t>
      </w:r>
      <w:r w:rsidR="00B05F86">
        <w:t>the fatigue response to the SMS is consistent on repeated trials</w:t>
      </w:r>
      <w:r w:rsidR="005F3CA6">
        <w:t xml:space="preserve"> under the present testing conditions. </w:t>
      </w:r>
      <w:r w:rsidR="00865F42">
        <w:t xml:space="preserve"> </w:t>
      </w:r>
      <w:r w:rsidR="006C7DD1">
        <w:t xml:space="preserve">Furthermore, these results </w:t>
      </w:r>
      <w:r w:rsidR="005F3CA6">
        <w:t xml:space="preserve">are important for future investigations </w:t>
      </w:r>
      <w:r w:rsidR="007506FC">
        <w:t>as they could be used to calculate appropriate sample sizes and ascertain worthwhile changes for the variable</w:t>
      </w:r>
      <w:r w:rsidR="00480D13">
        <w:t>s</w:t>
      </w:r>
      <w:r w:rsidR="007506FC">
        <w:t xml:space="preserve"> studied during this mode of exercise</w:t>
      </w:r>
      <w:r w:rsidR="005F3CA6">
        <w:t>.</w:t>
      </w:r>
    </w:p>
    <w:p w14:paraId="3A0E088E" w14:textId="300E15FD" w:rsidR="00865F42" w:rsidRDefault="00865F42" w:rsidP="00E53AF2">
      <w:pPr>
        <w:spacing w:after="0" w:line="420" w:lineRule="exact"/>
        <w:jc w:val="both"/>
        <w:rPr>
          <w:b/>
          <w:szCs w:val="24"/>
        </w:rPr>
      </w:pPr>
    </w:p>
    <w:p w14:paraId="276E4C40" w14:textId="77777777" w:rsidR="00070366" w:rsidRDefault="00070366" w:rsidP="00E53AF2">
      <w:pPr>
        <w:spacing w:after="0" w:line="420" w:lineRule="exact"/>
        <w:jc w:val="both"/>
        <w:rPr>
          <w:b/>
          <w:szCs w:val="24"/>
        </w:rPr>
      </w:pPr>
    </w:p>
    <w:p w14:paraId="75BF8E16" w14:textId="114FF516" w:rsidR="0049481F" w:rsidRDefault="0049481F" w:rsidP="00E53AF2">
      <w:pPr>
        <w:spacing w:after="0" w:line="420" w:lineRule="exact"/>
        <w:jc w:val="both"/>
        <w:rPr>
          <w:b/>
          <w:szCs w:val="24"/>
        </w:rPr>
      </w:pPr>
      <w:r>
        <w:rPr>
          <w:b/>
          <w:szCs w:val="24"/>
        </w:rPr>
        <w:lastRenderedPageBreak/>
        <w:t>Limitations</w:t>
      </w:r>
      <w:r w:rsidR="00BE695B">
        <w:rPr>
          <w:b/>
          <w:szCs w:val="24"/>
        </w:rPr>
        <w:t xml:space="preserve"> and future directions</w:t>
      </w:r>
    </w:p>
    <w:p w14:paraId="544A9E40" w14:textId="2012F4F1" w:rsidR="002E54A7" w:rsidRDefault="00BE695B" w:rsidP="00E53AF2">
      <w:pPr>
        <w:spacing w:after="0" w:line="420" w:lineRule="exact"/>
        <w:jc w:val="both"/>
        <w:rPr>
          <w:szCs w:val="24"/>
        </w:rPr>
      </w:pPr>
      <w:r w:rsidRPr="00BE695B">
        <w:rPr>
          <w:szCs w:val="24"/>
        </w:rPr>
        <w:t xml:space="preserve">There are </w:t>
      </w:r>
      <w:r w:rsidR="00A027BD">
        <w:rPr>
          <w:szCs w:val="24"/>
        </w:rPr>
        <w:t xml:space="preserve">some </w:t>
      </w:r>
      <w:r w:rsidRPr="00BE695B">
        <w:rPr>
          <w:szCs w:val="24"/>
        </w:rPr>
        <w:t xml:space="preserve">limitations worthy of consideration in the current study. </w:t>
      </w:r>
      <w:r w:rsidR="00A027BD">
        <w:rPr>
          <w:szCs w:val="24"/>
        </w:rPr>
        <w:t xml:space="preserve"> </w:t>
      </w:r>
      <w:r>
        <w:rPr>
          <w:szCs w:val="24"/>
        </w:rPr>
        <w:t xml:space="preserve">Most important </w:t>
      </w:r>
      <w:r w:rsidR="00A027BD">
        <w:rPr>
          <w:szCs w:val="24"/>
        </w:rPr>
        <w:t>is</w:t>
      </w:r>
      <w:r>
        <w:rPr>
          <w:szCs w:val="24"/>
        </w:rPr>
        <w:t xml:space="preserve"> the performance of a simulated activity and the level of ecological validity.  Participants covered </w:t>
      </w:r>
      <w:r w:rsidRPr="00BE695B">
        <w:rPr>
          <w:rFonts w:ascii="Times New Roman" w:hAnsi="Times New Roman"/>
          <w:szCs w:val="24"/>
        </w:rPr>
        <w:t>~</w:t>
      </w:r>
      <w:r>
        <w:rPr>
          <w:szCs w:val="24"/>
        </w:rPr>
        <w:t>14 km</w:t>
      </w:r>
      <w:r w:rsidR="00B05F86">
        <w:rPr>
          <w:szCs w:val="24"/>
        </w:rPr>
        <w:t xml:space="preserve"> during the SMS</w:t>
      </w:r>
      <w:r>
        <w:rPr>
          <w:szCs w:val="24"/>
        </w:rPr>
        <w:t xml:space="preserve">, </w:t>
      </w:r>
      <w:r w:rsidR="00A027BD">
        <w:rPr>
          <w:szCs w:val="24"/>
        </w:rPr>
        <w:t xml:space="preserve">which is </w:t>
      </w:r>
      <w:r w:rsidR="002E02D8">
        <w:rPr>
          <w:szCs w:val="24"/>
        </w:rPr>
        <w:t>in line with the distance covered during an actual game</w:t>
      </w:r>
      <w:r w:rsidR="00380E9F">
        <w:rPr>
          <w:szCs w:val="24"/>
        </w:rPr>
        <w:t xml:space="preserve"> </w:t>
      </w:r>
      <w:r w:rsidR="00380E9F">
        <w:rPr>
          <w:szCs w:val="24"/>
        </w:rPr>
        <w:fldChar w:fldCharType="begin"/>
      </w:r>
      <w:r w:rsidR="009643E7">
        <w:rPr>
          <w:szCs w:val="24"/>
        </w:rPr>
        <w:instrText xml:space="preserve"> ADDIN EN.CITE &lt;EndNote&gt;&lt;Cite&gt;&lt;Author&gt;Russell&lt;/Author&gt;&lt;Year&gt;2015&lt;/Year&gt;&lt;RecNum&gt;3&lt;/RecNum&gt;&lt;DisplayText&gt;(Russell et al. 2015)&lt;/DisplayText&gt;&lt;record&gt;&lt;rec-number&gt;3&lt;/rec-number&gt;&lt;foreign-keys&gt;&lt;key app="EN" db-id="p2fesastt0ve94e0vvzv0f91dzfaptesfaww" timestamp="1443609975"&gt;3&lt;/key&gt;&lt;/foreign-keys&gt;&lt;ref-type name="Journal Article"&gt;17&lt;/ref-type&gt;&lt;contributors&gt;&lt;authors&gt;&lt;author&gt;Russell, M.&lt;/author&gt;&lt;author&gt;Sparkes, W.&lt;/author&gt;&lt;author&gt;Northeast, J.&lt;/author&gt;&lt;author&gt;Kilduff, L. P.&lt;/author&gt;&lt;/authors&gt;&lt;/contributors&gt;&lt;auth-address&gt;a Sport, Exercise and Rehabilitation , Northumbria University , Newcastle-upon-Tyne , UK.&lt;/auth-address&gt;&lt;titles&gt;&lt;title&gt;Responses to a 120 min reserve team soccer match: a case study focusing on the demands of extra time&lt;/title&gt;&lt;secondary-title&gt;J Sports Sci&lt;/secondary-title&gt;&lt;alt-title&gt;Journal of sports sciences&lt;/alt-title&gt;&lt;/titles&gt;&lt;periodical&gt;&lt;full-title&gt;J Sports Sci&lt;/full-title&gt;&lt;abbr-1&gt;Journal of sports sciences&lt;/abbr-1&gt;&lt;/periodical&gt;&lt;alt-periodical&gt;&lt;full-title&gt;J Sports Sci&lt;/full-title&gt;&lt;abbr-1&gt;Journal of sports sciences&lt;/abbr-1&gt;&lt;/alt-periodical&gt;&lt;pages&gt;1-7&lt;/pages&gt;&lt;dates&gt;&lt;year&gt;2015&lt;/year&gt;&lt;pub-dates&gt;&lt;date&gt;Jul 6&lt;/date&gt;&lt;/pub-dates&gt;&lt;/dates&gt;&lt;isbn&gt;1466-447X (Electronic)&amp;#xD;0264-0414 (Linking)&lt;/isbn&gt;&lt;accession-num&gt;26148212&lt;/accession-num&gt;&lt;urls&gt;&lt;related-urls&gt;&lt;url&gt;http://www.ncbi.nlm.nih.gov/pubmed/26148212&lt;/url&gt;&lt;/related-urls&gt;&lt;/urls&gt;&lt;electronic-resource-num&gt;10.1080/02640414.2015.1064153&lt;/electronic-resource-num&gt;&lt;/record&gt;&lt;/Cite&gt;&lt;/EndNote&gt;</w:instrText>
      </w:r>
      <w:r w:rsidR="00380E9F">
        <w:rPr>
          <w:szCs w:val="24"/>
        </w:rPr>
        <w:fldChar w:fldCharType="separate"/>
      </w:r>
      <w:r w:rsidR="009643E7">
        <w:rPr>
          <w:noProof/>
          <w:szCs w:val="24"/>
        </w:rPr>
        <w:t>(Russell et al. 2015)</w:t>
      </w:r>
      <w:r w:rsidR="00380E9F">
        <w:rPr>
          <w:szCs w:val="24"/>
        </w:rPr>
        <w:fldChar w:fldCharType="end"/>
      </w:r>
      <w:r w:rsidR="003E4486">
        <w:rPr>
          <w:szCs w:val="24"/>
        </w:rPr>
        <w:t>;</w:t>
      </w:r>
      <w:r w:rsidR="002E02D8">
        <w:rPr>
          <w:szCs w:val="24"/>
        </w:rPr>
        <w:t xml:space="preserve"> however, the </w:t>
      </w:r>
      <w:r w:rsidR="00800B7A">
        <w:rPr>
          <w:szCs w:val="24"/>
        </w:rPr>
        <w:t xml:space="preserve">prescribed </w:t>
      </w:r>
      <w:r w:rsidR="00041037">
        <w:rPr>
          <w:szCs w:val="24"/>
        </w:rPr>
        <w:t>nature of</w:t>
      </w:r>
      <w:r w:rsidR="002E02D8">
        <w:rPr>
          <w:szCs w:val="24"/>
        </w:rPr>
        <w:t xml:space="preserve"> the </w:t>
      </w:r>
      <w:r w:rsidR="00800B7A">
        <w:rPr>
          <w:szCs w:val="24"/>
        </w:rPr>
        <w:t>current</w:t>
      </w:r>
      <w:r w:rsidR="009553A5">
        <w:rPr>
          <w:szCs w:val="24"/>
        </w:rPr>
        <w:t>,</w:t>
      </w:r>
      <w:r w:rsidR="00800B7A">
        <w:rPr>
          <w:szCs w:val="24"/>
        </w:rPr>
        <w:t xml:space="preserve"> and other simulated protocols</w:t>
      </w:r>
      <w:r w:rsidR="009553A5">
        <w:rPr>
          <w:szCs w:val="24"/>
        </w:rPr>
        <w:t>,</w:t>
      </w:r>
      <w:r w:rsidR="00800B7A">
        <w:rPr>
          <w:szCs w:val="24"/>
        </w:rPr>
        <w:t xml:space="preserve"> </w:t>
      </w:r>
      <w:r w:rsidR="002E02D8">
        <w:rPr>
          <w:szCs w:val="24"/>
        </w:rPr>
        <w:t xml:space="preserve">differs to that of a real </w:t>
      </w:r>
      <w:r w:rsidR="00AC108D">
        <w:rPr>
          <w:szCs w:val="24"/>
        </w:rPr>
        <w:t xml:space="preserve">match </w:t>
      </w:r>
      <w:r w:rsidR="002E02D8">
        <w:rPr>
          <w:szCs w:val="24"/>
        </w:rPr>
        <w:t>scenario.  Participants exercise</w:t>
      </w:r>
      <w:r w:rsidR="005B0093">
        <w:rPr>
          <w:szCs w:val="24"/>
        </w:rPr>
        <w:t>d</w:t>
      </w:r>
      <w:r w:rsidR="002E02D8">
        <w:rPr>
          <w:szCs w:val="24"/>
        </w:rPr>
        <w:t xml:space="preserve"> to the sound of audio cues throughout the </w:t>
      </w:r>
      <w:r w:rsidR="005B0093">
        <w:rPr>
          <w:szCs w:val="24"/>
        </w:rPr>
        <w:t>SMS</w:t>
      </w:r>
      <w:r w:rsidR="002E02D8">
        <w:rPr>
          <w:szCs w:val="24"/>
        </w:rPr>
        <w:t xml:space="preserve">, whereas the intensity of an actual game would fluctuate </w:t>
      </w:r>
      <w:r w:rsidR="00800B7A">
        <w:rPr>
          <w:szCs w:val="24"/>
        </w:rPr>
        <w:t>according to individual motivation and physiological capacity beyond that assessed by a simple aerobic capacity</w:t>
      </w:r>
      <w:r w:rsidR="00865235">
        <w:rPr>
          <w:szCs w:val="24"/>
        </w:rPr>
        <w:t xml:space="preserve"> test</w:t>
      </w:r>
      <w:r w:rsidR="00800B7A">
        <w:rPr>
          <w:szCs w:val="24"/>
        </w:rPr>
        <w:t xml:space="preserve">, </w:t>
      </w:r>
      <w:r w:rsidR="002E02D8">
        <w:rPr>
          <w:szCs w:val="24"/>
        </w:rPr>
        <w:t xml:space="preserve">and </w:t>
      </w:r>
      <w:r w:rsidR="00800B7A">
        <w:rPr>
          <w:szCs w:val="24"/>
        </w:rPr>
        <w:t xml:space="preserve">hence </w:t>
      </w:r>
      <w:r w:rsidR="002E02D8">
        <w:rPr>
          <w:szCs w:val="24"/>
        </w:rPr>
        <w:t>p</w:t>
      </w:r>
      <w:r w:rsidR="007B2DBB">
        <w:rPr>
          <w:szCs w:val="24"/>
        </w:rPr>
        <w:t>otentially</w:t>
      </w:r>
      <w:r w:rsidR="002E02D8">
        <w:rPr>
          <w:szCs w:val="24"/>
        </w:rPr>
        <w:t xml:space="preserve"> impact the fatigue response. </w:t>
      </w:r>
      <w:r w:rsidR="005B0093">
        <w:rPr>
          <w:szCs w:val="24"/>
        </w:rPr>
        <w:t xml:space="preserve"> </w:t>
      </w:r>
      <w:r w:rsidR="007F57F7">
        <w:rPr>
          <w:szCs w:val="24"/>
        </w:rPr>
        <w:t xml:space="preserve">Moreover, participants knew that they were partaking in a </w:t>
      </w:r>
      <w:r w:rsidR="00041037">
        <w:rPr>
          <w:szCs w:val="24"/>
        </w:rPr>
        <w:t>120 min</w:t>
      </w:r>
      <w:r w:rsidR="007F57F7">
        <w:rPr>
          <w:szCs w:val="24"/>
        </w:rPr>
        <w:t xml:space="preserve"> exercise</w:t>
      </w:r>
      <w:r w:rsidR="00A027BD">
        <w:rPr>
          <w:szCs w:val="24"/>
        </w:rPr>
        <w:t xml:space="preserve"> protocol</w:t>
      </w:r>
      <w:r w:rsidR="007F57F7">
        <w:rPr>
          <w:szCs w:val="24"/>
        </w:rPr>
        <w:t xml:space="preserve">, not a 90 min performance then an unbeknown period of ET.  </w:t>
      </w:r>
      <w:r w:rsidR="007B2DBB">
        <w:rPr>
          <w:szCs w:val="24"/>
        </w:rPr>
        <w:t>E</w:t>
      </w:r>
      <w:r w:rsidR="00041037">
        <w:rPr>
          <w:szCs w:val="24"/>
        </w:rPr>
        <w:t>rgometer based investigations have shown that the physiological and perceptual responses</w:t>
      </w:r>
      <w:r w:rsidR="00865235">
        <w:rPr>
          <w:szCs w:val="24"/>
        </w:rPr>
        <w:t xml:space="preserve"> to exercise</w:t>
      </w:r>
      <w:r w:rsidR="00041037">
        <w:rPr>
          <w:szCs w:val="24"/>
        </w:rPr>
        <w:t xml:space="preserve"> are different when the duration is known vs. unknown </w:t>
      </w:r>
      <w:r w:rsidR="00041037">
        <w:rPr>
          <w:szCs w:val="24"/>
        </w:rPr>
        <w:fldChar w:fldCharType="begin">
          <w:fldData xml:space="preserve">PEVuZE5vdGU+PENpdGU+PEF1dGhvcj5CYWRlbjwvQXV0aG9yPjxZZWFyPjIwMDU8L1llYXI+PFJl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</w:fldData>
        </w:fldChar>
      </w:r>
      <w:r w:rsidR="008B0000">
        <w:rPr>
          <w:szCs w:val="24"/>
        </w:rPr>
        <w:instrText xml:space="preserve"> ADDIN EN.CITE </w:instrText>
      </w:r>
      <w:r w:rsidR="008B0000">
        <w:rPr>
          <w:szCs w:val="24"/>
        </w:rPr>
        <w:fldChar w:fldCharType="begin">
          <w:fldData xml:space="preserve">PEVuZE5vdGU+PENpdGU+PEF1dGhvcj5CYWRlbjwvQXV0aG9yPjxZZWFyPjIwMDU8L1llYXI+PFJl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</w:fldData>
        </w:fldChar>
      </w:r>
      <w:r w:rsidR="008B0000">
        <w:rPr>
          <w:szCs w:val="24"/>
        </w:rPr>
        <w:instrText xml:space="preserve"> ADDIN EN.CITE.DATA </w:instrText>
      </w:r>
      <w:r w:rsidR="008B0000">
        <w:rPr>
          <w:szCs w:val="24"/>
        </w:rPr>
      </w:r>
      <w:r w:rsidR="008B0000">
        <w:rPr>
          <w:szCs w:val="24"/>
        </w:rPr>
        <w:fldChar w:fldCharType="end"/>
      </w:r>
      <w:r w:rsidR="00041037">
        <w:rPr>
          <w:szCs w:val="24"/>
        </w:rPr>
      </w:r>
      <w:r w:rsidR="00041037">
        <w:rPr>
          <w:szCs w:val="24"/>
        </w:rPr>
        <w:fldChar w:fldCharType="separate"/>
      </w:r>
      <w:r w:rsidR="008B0000">
        <w:rPr>
          <w:noProof/>
          <w:szCs w:val="24"/>
        </w:rPr>
        <w:t>(Baden et al. 2005; Eston et al. 2012)</w:t>
      </w:r>
      <w:r w:rsidR="00041037">
        <w:rPr>
          <w:szCs w:val="24"/>
        </w:rPr>
        <w:fldChar w:fldCharType="end"/>
      </w:r>
      <w:r w:rsidR="00041037">
        <w:rPr>
          <w:szCs w:val="24"/>
        </w:rPr>
        <w:t xml:space="preserve">.  </w:t>
      </w:r>
      <w:r w:rsidR="00800B7A">
        <w:rPr>
          <w:szCs w:val="24"/>
        </w:rPr>
        <w:t>Notwithstanding, th</w:t>
      </w:r>
      <w:r w:rsidR="00B05F86">
        <w:rPr>
          <w:szCs w:val="24"/>
        </w:rPr>
        <w:t>e SMS</w:t>
      </w:r>
      <w:r w:rsidR="00800B7A">
        <w:rPr>
          <w:szCs w:val="24"/>
        </w:rPr>
        <w:t xml:space="preserve"> protocol does serve as a </w:t>
      </w:r>
      <w:r w:rsidR="00B05F86">
        <w:rPr>
          <w:szCs w:val="24"/>
        </w:rPr>
        <w:t>valid</w:t>
      </w:r>
      <w:r w:rsidR="00800B7A">
        <w:rPr>
          <w:szCs w:val="24"/>
        </w:rPr>
        <w:t xml:space="preserve"> laboratory based stimulus that allows the assessment of demands akin to soccer</w:t>
      </w:r>
      <w:r w:rsidR="00C717E5">
        <w:rPr>
          <w:szCs w:val="24"/>
        </w:rPr>
        <w:t xml:space="preserve"> </w:t>
      </w:r>
      <w:r w:rsidR="00C717E5">
        <w:rPr>
          <w:szCs w:val="24"/>
        </w:rPr>
        <w:fldChar w:fldCharType="begin"/>
      </w:r>
      <w:r w:rsidR="009643E7">
        <w:rPr>
          <w:szCs w:val="24"/>
        </w:rPr>
        <w:instrText xml:space="preserve"> ADDIN EN.CITE &lt;EndNote&gt;&lt;Cite&gt;&lt;Author&gt;Russell&lt;/Author&gt;&lt;Year&gt;2011&lt;/Year&gt;&lt;RecNum&gt;5&lt;/RecNum&gt;&lt;DisplayText&gt;(Russell et al. 2011)&lt;/DisplayText&gt;&lt;record&gt;&lt;rec-number&gt;5&lt;/rec-number&gt;&lt;foreign-keys&gt;&lt;key app="EN" db-id="p2fesastt0ve94e0vvzv0f91dzfaptesfaww" timestamp="1443610026"&gt;5&lt;/key&gt;&lt;/foreign-keys&gt;&lt;ref-type name="Journal Article"&gt;17&lt;/ref-type&gt;&lt;contributors&gt;&lt;authors&gt;&lt;author&gt;Russell, M.&lt;/author&gt;&lt;author&gt;Rees, G.&lt;/author&gt;&lt;author&gt;Benton, D.&lt;/author&gt;&lt;author&gt;Kingsley, M.&lt;/author&gt;&lt;/authors&gt;&lt;/contributors&gt;&lt;auth-address&gt;Moulton College, Sports Studies, Northampton, United Kingdom.&lt;/auth-address&gt;&lt;titles&gt;&lt;title&gt;An exercise protocol that replicates soccer match-play&lt;/title&gt;&lt;secondary-title&gt;Int J Sports Med&lt;/secondary-title&gt;&lt;alt-title&gt;International journal of sports medicine&lt;/alt-title&gt;&lt;/titles&gt;&lt;periodical&gt;&lt;full-title&gt;Int J Sports Med&lt;/full-title&gt;&lt;abbr-1&gt;International journal of sports medicine&lt;/abbr-1&gt;&lt;/periodical&gt;&lt;alt-periodical&gt;&lt;full-title&gt;Int J Sports Med&lt;/full-title&gt;&lt;abbr-1&gt;International journal of sports medicine&lt;/abbr-1&gt;&lt;/alt-periodical&gt;&lt;pages&gt;511-8&lt;/pages&gt;&lt;volume&gt;32&lt;/volume&gt;&lt;number&gt;7&lt;/number&gt;&lt;keywords&gt;&lt;keyword&gt;Adolescent&lt;/keyword&gt;&lt;keyword&gt;Beverages&lt;/keyword&gt;&lt;keyword&gt;Blood Glucose/metabolism&lt;/keyword&gt;&lt;keyword&gt;Electrolytes/administration &amp;amp; dosage&lt;/keyword&gt;&lt;keyword&gt;Exercise/*physiology&lt;/keyword&gt;&lt;keyword&gt;Exercise Test/*methods&lt;/keyword&gt;&lt;keyword&gt;Heart Rate&lt;/keyword&gt;&lt;keyword&gt;Humans&lt;/keyword&gt;&lt;keyword&gt;Isotonic Solutions/administration &amp;amp; dosage&lt;/keyword&gt;&lt;keyword&gt;Lactic Acid&lt;/keyword&gt;&lt;keyword&gt;Male&lt;/keyword&gt;&lt;keyword&gt;Soccer/*physiology&lt;/keyword&gt;&lt;keyword&gt;Time Factors&lt;/keyword&gt;&lt;/keywords&gt;&lt;dates&gt;&lt;year&gt;2011&lt;/year&gt;&lt;pub-dates&gt;&lt;date&gt;Jul&lt;/date&gt;&lt;/pub-dates&gt;&lt;/dates&gt;&lt;isbn&gt;1439-3964 (Electronic)&amp;#xD;0172-4622 (Linking)&lt;/isbn&gt;&lt;accession-num&gt;21472627&lt;/accession-num&gt;&lt;urls&gt;&lt;related-urls&gt;&lt;url&gt;http://www.ncbi.nlm.nih.gov/pubmed/21472627&lt;/url&gt;&lt;/related-urls&gt;&lt;/urls&gt;&lt;electronic-resource-num&gt;10.1055/s-0031-1273742&lt;/electronic-resource-num&gt;&lt;/record&gt;&lt;/Cite&gt;&lt;/EndNote&gt;</w:instrText>
      </w:r>
      <w:r w:rsidR="00C717E5">
        <w:rPr>
          <w:szCs w:val="24"/>
        </w:rPr>
        <w:fldChar w:fldCharType="separate"/>
      </w:r>
      <w:r w:rsidR="009643E7">
        <w:rPr>
          <w:noProof/>
          <w:szCs w:val="24"/>
        </w:rPr>
        <w:t>(Russell et al. 2011)</w:t>
      </w:r>
      <w:r w:rsidR="00C717E5">
        <w:rPr>
          <w:szCs w:val="24"/>
        </w:rPr>
        <w:fldChar w:fldCharType="end"/>
      </w:r>
      <w:r w:rsidR="00B05F86">
        <w:rPr>
          <w:szCs w:val="24"/>
        </w:rPr>
        <w:t>, and the strict control of the activity profile affords a more reproducible exercise stimulus compared to the variable nature of competitive soccer</w:t>
      </w:r>
      <w:r w:rsidR="00C717E5">
        <w:rPr>
          <w:szCs w:val="24"/>
        </w:rPr>
        <w:t xml:space="preserve"> </w:t>
      </w:r>
      <w:r w:rsidR="00C717E5">
        <w:rPr>
          <w:szCs w:val="24"/>
        </w:rPr>
        <w:fldChar w:fldCharType="begin"/>
      </w:r>
      <w:r w:rsidR="008B0000">
        <w:rPr>
          <w:szCs w:val="24"/>
        </w:rPr>
        <w:instrText xml:space="preserve"> ADDIN EN.CITE &lt;EndNote&gt;&lt;Cite&gt;&lt;Author&gt;Carling&lt;/Author&gt;&lt;Year&gt;2016&lt;/Year&gt;&lt;RecNum&gt;90&lt;/RecNum&gt;&lt;DisplayText&gt;(Carling et al. 2016)&lt;/DisplayText&gt;&lt;record&gt;&lt;rec-number&gt;90&lt;/rec-number&gt;&lt;foreign-keys&gt;&lt;key app="EN" db-id="p2fesastt0ve94e0vvzv0f91dzfaptesfaww" timestamp="1470134019"&gt;90&lt;/key&gt;&lt;/foreign-keys&gt;&lt;ref-type name="Journal Article"&gt;17&lt;/ref-type&gt;&lt;contributors&gt;&lt;authors&gt;&lt;author&gt;Carling, C.&lt;/author&gt;&lt;author&gt;Bradley, P.&lt;/author&gt;&lt;author&gt;McCall, A.&lt;/author&gt;&lt;author&gt;Dupont, G.&lt;/author&gt;&lt;/authors&gt;&lt;/contributors&gt;&lt;auth-address&gt;a Institute of Coaching and Performance , University of Central Lancashire , Preston , UK.&amp;#xD;b Department of Research and Development , LOSC Lille Metropole Football Club , Lille, France.&amp;#xD;c Research Institute for Sport and Exercise Sciences , Liverpool John Moores University , Liverpool , UK.&amp;#xD;d Faculty of Health, Life &amp;amp; Social Sciences, Research Department for Sports and Exercise Science , Edinburgh Napier University , Edinburgh , UK.&amp;#xD;e University of Lille Nord de France, UDSL, Ronchin, France.&lt;/auth-address&gt;&lt;titles&gt;&lt;title&gt;Match-to-match variability in high-speed running activity in a professional soccer team&lt;/title&gt;&lt;secondary-title&gt;J Sports Sci&lt;/secondary-title&gt;&lt;alt-title&gt;Journal of sports sciences&lt;/alt-title&gt;&lt;/titles&gt;&lt;periodical&gt;&lt;full-title&gt;J Sports Sci&lt;/full-title&gt;&lt;abbr-1&gt;Journal of sports sciences&lt;/abbr-1&gt;&lt;/periodical&gt;&lt;alt-periodical&gt;&lt;full-title&gt;J Sports Sci&lt;/full-title&gt;&lt;abbr-1&gt;Journal of sports sciences&lt;/abbr-1&gt;&lt;/alt-periodical&gt;&lt;pages&gt;1-9&lt;/pages&gt;&lt;dates&gt;&lt;year&gt;2016&lt;/year&gt;&lt;pub-dates&gt;&lt;date&gt;May 4&lt;/date&gt;&lt;/pub-dates&gt;&lt;/dates&gt;&lt;isbn&gt;1466-447X (Electronic)&amp;#xD;0264-0414 (Linking)&lt;/isbn&gt;&lt;accession-num&gt;27144879&lt;/accession-num&gt;&lt;urls&gt;&lt;related-urls&gt;&lt;url&gt;http://www.ncbi.nlm.nih.gov/pubmed/27144879&lt;/url&gt;&lt;/related-urls&gt;&lt;/urls&gt;&lt;electronic-resource-num&gt;10.1080/02640414.2016.1176228&lt;/electronic-resource-num&gt;&lt;/record&gt;&lt;/Cite&gt;&lt;/EndNote&gt;</w:instrText>
      </w:r>
      <w:r w:rsidR="00C717E5">
        <w:rPr>
          <w:szCs w:val="24"/>
        </w:rPr>
        <w:fldChar w:fldCharType="separate"/>
      </w:r>
      <w:r w:rsidR="008B0000">
        <w:rPr>
          <w:noProof/>
          <w:szCs w:val="24"/>
        </w:rPr>
        <w:t>(Carling et al. 2016)</w:t>
      </w:r>
      <w:r w:rsidR="00C717E5">
        <w:rPr>
          <w:szCs w:val="24"/>
        </w:rPr>
        <w:fldChar w:fldCharType="end"/>
      </w:r>
      <w:r w:rsidR="00800B7A">
        <w:rPr>
          <w:szCs w:val="24"/>
        </w:rPr>
        <w:t xml:space="preserve">. </w:t>
      </w:r>
      <w:r w:rsidR="00C717E5">
        <w:rPr>
          <w:szCs w:val="24"/>
        </w:rPr>
        <w:t xml:space="preserve"> </w:t>
      </w:r>
      <w:r w:rsidR="00AC108D">
        <w:rPr>
          <w:szCs w:val="24"/>
        </w:rPr>
        <w:t>To address th</w:t>
      </w:r>
      <w:r w:rsidR="007F57F7">
        <w:rPr>
          <w:szCs w:val="24"/>
        </w:rPr>
        <w:t>e</w:t>
      </w:r>
      <w:r w:rsidR="00AC108D">
        <w:rPr>
          <w:szCs w:val="24"/>
        </w:rPr>
        <w:t>s</w:t>
      </w:r>
      <w:r w:rsidR="007F57F7">
        <w:rPr>
          <w:szCs w:val="24"/>
        </w:rPr>
        <w:t>e</w:t>
      </w:r>
      <w:r w:rsidR="00AC108D">
        <w:rPr>
          <w:szCs w:val="24"/>
        </w:rPr>
        <w:t xml:space="preserve"> limitation</w:t>
      </w:r>
      <w:r w:rsidR="007F57F7">
        <w:rPr>
          <w:szCs w:val="24"/>
        </w:rPr>
        <w:t>s</w:t>
      </w:r>
      <w:r w:rsidR="00AC108D">
        <w:rPr>
          <w:szCs w:val="24"/>
        </w:rPr>
        <w:t>, the neuromuscular fatigue response should be determined following actual match play</w:t>
      </w:r>
      <w:r w:rsidR="00B05F86">
        <w:rPr>
          <w:szCs w:val="24"/>
        </w:rPr>
        <w:t>,</w:t>
      </w:r>
      <w:r w:rsidR="007F57F7">
        <w:rPr>
          <w:szCs w:val="24"/>
        </w:rPr>
        <w:t xml:space="preserve"> and</w:t>
      </w:r>
      <w:r w:rsidR="00800B7A">
        <w:rPr>
          <w:szCs w:val="24"/>
        </w:rPr>
        <w:t xml:space="preserve"> in</w:t>
      </w:r>
      <w:r w:rsidR="007F57F7">
        <w:rPr>
          <w:szCs w:val="24"/>
        </w:rPr>
        <w:t xml:space="preserve"> </w:t>
      </w:r>
      <w:r w:rsidR="00041037">
        <w:rPr>
          <w:szCs w:val="24"/>
        </w:rPr>
        <w:t xml:space="preserve">a </w:t>
      </w:r>
      <w:r w:rsidR="007F57F7">
        <w:rPr>
          <w:szCs w:val="24"/>
        </w:rPr>
        <w:t xml:space="preserve">way </w:t>
      </w:r>
      <w:r w:rsidR="00800B7A">
        <w:rPr>
          <w:szCs w:val="24"/>
        </w:rPr>
        <w:t>that</w:t>
      </w:r>
      <w:r w:rsidR="007F57F7">
        <w:rPr>
          <w:szCs w:val="24"/>
        </w:rPr>
        <w:t xml:space="preserve"> the period of ET c</w:t>
      </w:r>
      <w:r w:rsidR="00041037">
        <w:rPr>
          <w:szCs w:val="24"/>
        </w:rPr>
        <w:t>an</w:t>
      </w:r>
      <w:r w:rsidR="007F57F7">
        <w:rPr>
          <w:szCs w:val="24"/>
        </w:rPr>
        <w:t xml:space="preserve"> be blinded</w:t>
      </w:r>
      <w:r w:rsidR="00AC108D">
        <w:rPr>
          <w:szCs w:val="24"/>
        </w:rPr>
        <w:t xml:space="preserve">.  </w:t>
      </w:r>
      <w:r w:rsidR="002E02D8">
        <w:rPr>
          <w:szCs w:val="24"/>
        </w:rPr>
        <w:t xml:space="preserve">As with all neuromuscular fatigue investigations, we are aware that aspects of corticospinal function have been shown to recover within 1 min following exercise </w:t>
      </w:r>
      <w:r w:rsidR="00AC108D">
        <w:rPr>
          <w:szCs w:val="24"/>
        </w:rPr>
        <w:fldChar w:fldCharType="begin"/>
      </w:r>
      <w:r w:rsidR="00923ED9">
        <w:rPr>
          <w:szCs w:val="24"/>
        </w:rPr>
        <w:instrText xml:space="preserve"> ADDIN EN.CITE &lt;EndNote&gt;&lt;Cite&gt;&lt;Author&gt;Taylor&lt;/Author&gt;&lt;Year&gt;1996&lt;/Year&gt;&lt;RecNum&gt;30&lt;/RecNum&gt;&lt;DisplayText&gt;(Taylor et al. 1996)&lt;/DisplayText&gt;&lt;record&gt;&lt;rec-number&gt;30&lt;/rec-number&gt;&lt;foreign-keys&gt;&lt;key app="EN" db-id="55fwtvvxsr2pzpe25edxzwrlztzx9etex5v0" timestamp="1470764574"&gt;30&lt;/key&gt;&lt;/foreign-keys&gt;&lt;ref-type name="Journal Article"&gt;17&lt;/ref-type&gt;&lt;contributors&gt;&lt;authors&gt;&lt;author&gt;Taylor, J. L.&lt;/author&gt;&lt;author&gt;Butler, J. E.&lt;/author&gt;&lt;author&gt;Allen, G. M.&lt;/author&gt;&lt;author&gt;Gandevia, S. C.&lt;/author&gt;&lt;/authors&gt;&lt;/contributors&gt;&lt;auth-address&gt;Prince of Wales Medical Research Institute, Randwick, NSW, Australia.&lt;/auth-address&gt;&lt;titles&gt;&lt;title&gt;Changes in motor cortical excitability during human muscle fatigue&lt;/title&gt;&lt;secondary-title&gt;J Physiol&lt;/secondary-title&gt;&lt;alt-title&gt;The Journal of physiology&lt;/alt-title&gt;&lt;/titles&gt;&lt;periodical&gt;&lt;full-title&gt;J Physiol&lt;/full-title&gt;&lt;abbr-1&gt;The Journal of physiology&lt;/abbr-1&gt;&lt;/periodical&gt;&lt;alt-periodical&gt;&lt;full-title&gt;J Physiol&lt;/full-title&gt;&lt;abbr-1&gt;The Journal of physiology&lt;/abbr-1&gt;&lt;/alt-periodical&gt;&lt;pages&gt;519-28&lt;/pages&gt;&lt;volume&gt;490 ( Pt 2)&lt;/volume&gt;&lt;keywords&gt;&lt;keyword&gt;Action Potentials/physiology&lt;/keyword&gt;&lt;keyword&gt;Adult&lt;/keyword&gt;&lt;keyword&gt;Elbow&lt;/keyword&gt;&lt;keyword&gt;Electric Stimulation&lt;/keyword&gt;&lt;keyword&gt;Electromyography/methods&lt;/keyword&gt;&lt;keyword&gt;Evoked Potentials/physiology&lt;/keyword&gt;&lt;keyword&gt;Feedback/physiology&lt;/keyword&gt;&lt;keyword&gt;Female&lt;/keyword&gt;&lt;keyword&gt;Humans&lt;/keyword&gt;&lt;keyword&gt;Male&lt;/keyword&gt;&lt;keyword&gt;Motor Cortex/*physiology&lt;/keyword&gt;&lt;keyword&gt;Muscle Contraction/physiology&lt;/keyword&gt;&lt;keyword&gt;Muscle Fatigue/*physiology&lt;/keyword&gt;&lt;/keywords&gt;&lt;dates&gt;&lt;year&gt;1996&lt;/year&gt;&lt;pub-dates&gt;&lt;date&gt;Jan 15&lt;/date&gt;&lt;/pub-dates&gt;&lt;/dates&gt;&lt;isbn&gt;0022-3751 (Print)&amp;#xD;0022-3751 (Linking)&lt;/isbn&gt;&lt;accession-num&gt;8821148&lt;/accession-num&gt;&lt;urls&gt;&lt;related-urls&gt;&lt;url&gt;http://www.ncbi.nlm.nih.gov/pubmed/8821148&lt;/url&gt;&lt;/related-urls&gt;&lt;/urls&gt;&lt;custom2&gt;1158688&lt;/custom2&gt;&lt;/record&gt;&lt;/Cite&gt;&lt;/EndNote&gt;</w:instrText>
      </w:r>
      <w:r w:rsidR="00AC108D">
        <w:rPr>
          <w:szCs w:val="24"/>
        </w:rPr>
        <w:fldChar w:fldCharType="separate"/>
      </w:r>
      <w:r w:rsidR="009643E7">
        <w:rPr>
          <w:noProof/>
          <w:szCs w:val="24"/>
        </w:rPr>
        <w:t>(Taylor et al. 1996)</w:t>
      </w:r>
      <w:r w:rsidR="00AC108D">
        <w:rPr>
          <w:szCs w:val="24"/>
        </w:rPr>
        <w:fldChar w:fldCharType="end"/>
      </w:r>
      <w:r w:rsidRPr="00BE695B">
        <w:rPr>
          <w:szCs w:val="24"/>
        </w:rPr>
        <w:t xml:space="preserve">. </w:t>
      </w:r>
      <w:r w:rsidR="002E02D8">
        <w:rPr>
          <w:szCs w:val="24"/>
        </w:rPr>
        <w:t xml:space="preserve"> </w:t>
      </w:r>
      <w:r w:rsidR="00B91CCA">
        <w:rPr>
          <w:szCs w:val="24"/>
        </w:rPr>
        <w:t>Thus,</w:t>
      </w:r>
      <w:r w:rsidR="002E02D8">
        <w:rPr>
          <w:szCs w:val="24"/>
        </w:rPr>
        <w:t xml:space="preserve"> </w:t>
      </w:r>
      <w:r w:rsidRPr="00BE695B">
        <w:rPr>
          <w:szCs w:val="24"/>
        </w:rPr>
        <w:t>the present experimental design m</w:t>
      </w:r>
      <w:r w:rsidR="00B91CCA">
        <w:rPr>
          <w:szCs w:val="24"/>
        </w:rPr>
        <w:t>ight</w:t>
      </w:r>
      <w:r w:rsidRPr="00BE695B">
        <w:rPr>
          <w:szCs w:val="24"/>
        </w:rPr>
        <w:t xml:space="preserve"> not hav</w:t>
      </w:r>
      <w:r w:rsidR="00B91CCA">
        <w:rPr>
          <w:szCs w:val="24"/>
        </w:rPr>
        <w:t>e</w:t>
      </w:r>
      <w:r w:rsidRPr="00BE695B">
        <w:rPr>
          <w:szCs w:val="24"/>
        </w:rPr>
        <w:t xml:space="preserve"> </w:t>
      </w:r>
      <w:r w:rsidR="00B05F86">
        <w:rPr>
          <w:szCs w:val="24"/>
        </w:rPr>
        <w:t>elucidated</w:t>
      </w:r>
      <w:r w:rsidR="00B05F86" w:rsidRPr="00BE695B">
        <w:rPr>
          <w:szCs w:val="24"/>
        </w:rPr>
        <w:t xml:space="preserve"> </w:t>
      </w:r>
      <w:r w:rsidRPr="00BE695B">
        <w:rPr>
          <w:szCs w:val="24"/>
        </w:rPr>
        <w:t xml:space="preserve">the </w:t>
      </w:r>
      <w:r w:rsidR="00B05F86">
        <w:rPr>
          <w:szCs w:val="24"/>
        </w:rPr>
        <w:t xml:space="preserve">full </w:t>
      </w:r>
      <w:r w:rsidRPr="00BE695B">
        <w:rPr>
          <w:szCs w:val="24"/>
        </w:rPr>
        <w:t>e</w:t>
      </w:r>
      <w:r w:rsidR="00B05F86">
        <w:rPr>
          <w:szCs w:val="24"/>
        </w:rPr>
        <w:t>xtent of</w:t>
      </w:r>
      <w:r w:rsidRPr="00BE695B">
        <w:rPr>
          <w:szCs w:val="24"/>
        </w:rPr>
        <w:t xml:space="preserve"> central fa</w:t>
      </w:r>
      <w:r w:rsidR="00B91CCA">
        <w:rPr>
          <w:szCs w:val="24"/>
        </w:rPr>
        <w:t>tigue</w:t>
      </w:r>
      <w:r w:rsidR="00B05F86">
        <w:rPr>
          <w:szCs w:val="24"/>
        </w:rPr>
        <w:t xml:space="preserve"> elicited by the SMS</w:t>
      </w:r>
      <w:r w:rsidR="00B91CCA">
        <w:rPr>
          <w:szCs w:val="24"/>
        </w:rPr>
        <w:t>.</w:t>
      </w:r>
      <w:r w:rsidRPr="00BE695B">
        <w:rPr>
          <w:szCs w:val="24"/>
        </w:rPr>
        <w:t xml:space="preserve"> </w:t>
      </w:r>
      <w:r w:rsidR="00B91CCA">
        <w:rPr>
          <w:szCs w:val="24"/>
        </w:rPr>
        <w:t xml:space="preserve"> However, </w:t>
      </w:r>
      <w:r w:rsidR="002E02D8">
        <w:rPr>
          <w:szCs w:val="24"/>
        </w:rPr>
        <w:t>our measure</w:t>
      </w:r>
      <w:r w:rsidR="00B05F86">
        <w:rPr>
          <w:szCs w:val="24"/>
        </w:rPr>
        <w:t>ment methods</w:t>
      </w:r>
      <w:r w:rsidR="002E02D8">
        <w:rPr>
          <w:szCs w:val="24"/>
        </w:rPr>
        <w:t xml:space="preserve"> were consistent at each time point and </w:t>
      </w:r>
      <w:r w:rsidRPr="00BE695B">
        <w:rPr>
          <w:szCs w:val="24"/>
        </w:rPr>
        <w:t xml:space="preserve">the finding that </w:t>
      </w:r>
      <w:r w:rsidR="002E02D8">
        <w:rPr>
          <w:szCs w:val="24"/>
        </w:rPr>
        <w:t>central</w:t>
      </w:r>
      <w:r w:rsidRPr="00BE695B">
        <w:rPr>
          <w:szCs w:val="24"/>
        </w:rPr>
        <w:t xml:space="preserve"> fatigue was eviden</w:t>
      </w:r>
      <w:r w:rsidR="003E4486">
        <w:rPr>
          <w:szCs w:val="24"/>
        </w:rPr>
        <w:t>t</w:t>
      </w:r>
      <w:r w:rsidRPr="00BE695B">
        <w:rPr>
          <w:szCs w:val="24"/>
        </w:rPr>
        <w:t xml:space="preserve"> at all time-points</w:t>
      </w:r>
      <w:r w:rsidR="00B05F86">
        <w:rPr>
          <w:szCs w:val="24"/>
        </w:rPr>
        <w:t xml:space="preserve"> </w:t>
      </w:r>
      <w:r w:rsidRPr="00BE695B">
        <w:rPr>
          <w:szCs w:val="24"/>
        </w:rPr>
        <w:t xml:space="preserve">demonstrates the </w:t>
      </w:r>
      <w:r w:rsidR="002E02D8">
        <w:rPr>
          <w:szCs w:val="24"/>
        </w:rPr>
        <w:t xml:space="preserve">robust </w:t>
      </w:r>
      <w:r w:rsidR="00B91CCA">
        <w:rPr>
          <w:szCs w:val="24"/>
        </w:rPr>
        <w:t xml:space="preserve">and reliable </w:t>
      </w:r>
      <w:r w:rsidR="002E02D8">
        <w:rPr>
          <w:szCs w:val="24"/>
        </w:rPr>
        <w:t xml:space="preserve">nature of </w:t>
      </w:r>
      <w:r w:rsidRPr="00BE695B">
        <w:rPr>
          <w:szCs w:val="24"/>
        </w:rPr>
        <w:t>the data</w:t>
      </w:r>
      <w:r w:rsidR="003E4486">
        <w:rPr>
          <w:szCs w:val="24"/>
        </w:rPr>
        <w:t xml:space="preserve">. </w:t>
      </w:r>
    </w:p>
    <w:p w14:paraId="3D3932C1" w14:textId="77777777" w:rsidR="003F7D48" w:rsidRDefault="003F7D48" w:rsidP="00E53AF2">
      <w:pPr>
        <w:spacing w:after="0" w:line="420" w:lineRule="exact"/>
        <w:jc w:val="both"/>
        <w:rPr>
          <w:szCs w:val="24"/>
        </w:rPr>
      </w:pPr>
    </w:p>
    <w:p w14:paraId="47970B7C" w14:textId="23F58F54" w:rsidR="00E07895" w:rsidRDefault="00E07895" w:rsidP="00E07895">
      <w:pPr>
        <w:spacing w:after="0" w:line="420" w:lineRule="exact"/>
        <w:jc w:val="center"/>
        <w:rPr>
          <w:b/>
        </w:rPr>
      </w:pPr>
      <w:r>
        <w:rPr>
          <w:b/>
        </w:rPr>
        <w:t>Conclusion</w:t>
      </w:r>
    </w:p>
    <w:p w14:paraId="11C1B072" w14:textId="6D930C7F" w:rsidR="007D380E" w:rsidRDefault="00B05F86" w:rsidP="007D380E">
      <w:pPr>
        <w:spacing w:after="0" w:line="420" w:lineRule="exact"/>
        <w:jc w:val="both"/>
      </w:pPr>
      <w:r>
        <w:t>F</w:t>
      </w:r>
      <w:r w:rsidR="00E07895" w:rsidRPr="00E07895">
        <w:t xml:space="preserve">atigue develops throughout </w:t>
      </w:r>
      <w:r w:rsidR="007824FA">
        <w:t xml:space="preserve">120 min of </w:t>
      </w:r>
      <w:r w:rsidR="00E07895" w:rsidRPr="00E07895">
        <w:t>simulated soccer</w:t>
      </w:r>
      <w:r w:rsidR="00734CD7">
        <w:t>,</w:t>
      </w:r>
      <w:r w:rsidR="00E07895" w:rsidRPr="00E07895">
        <w:t xml:space="preserve"> which is </w:t>
      </w:r>
      <w:r w:rsidR="00BE695B">
        <w:t>apparent as early as HT</w:t>
      </w:r>
      <w:r w:rsidR="00BE2C05">
        <w:t>,</w:t>
      </w:r>
      <w:r w:rsidR="007824FA">
        <w:t xml:space="preserve"> and continues</w:t>
      </w:r>
      <w:r w:rsidR="00E07895" w:rsidRPr="00E07895">
        <w:t xml:space="preserve"> to increase until the cessation of exercise.  </w:t>
      </w:r>
      <w:r w:rsidR="00BE2C05">
        <w:t>Both peripheral and central processes contribute to the fatigue observed during simulated soccer, with t</w:t>
      </w:r>
      <w:r w:rsidR="00E07895" w:rsidRPr="00E07895">
        <w:t xml:space="preserve">he additional fatigue induced by a period of ET </w:t>
      </w:r>
      <w:r w:rsidR="00536F32">
        <w:t xml:space="preserve">primarily </w:t>
      </w:r>
      <w:r w:rsidR="00E07895" w:rsidRPr="00E07895">
        <w:t>of central origin</w:t>
      </w:r>
      <w:r w:rsidR="00E14418">
        <w:t xml:space="preserve">. </w:t>
      </w:r>
      <w:r w:rsidR="00E07895" w:rsidRPr="00E07895">
        <w:t xml:space="preserve"> </w:t>
      </w:r>
      <w:r w:rsidR="007D380E">
        <w:t xml:space="preserve">Importantly the development of fatigue was reliable across </w:t>
      </w:r>
      <w:r w:rsidR="00BE2C05">
        <w:t>repeated trials</w:t>
      </w:r>
      <w:r w:rsidR="007D380E">
        <w:t xml:space="preserve">, with the most variable responses noted following the ET period.  </w:t>
      </w:r>
      <w:r w:rsidR="0049481F">
        <w:t>These</w:t>
      </w:r>
      <w:r w:rsidR="00E07895" w:rsidRPr="00E07895">
        <w:t xml:space="preserve"> data help to explain the reductions in </w:t>
      </w:r>
      <w:r w:rsidR="0049481F">
        <w:t>technical</w:t>
      </w:r>
      <w:r w:rsidR="00B70507">
        <w:t xml:space="preserve"> and physical</w:t>
      </w:r>
      <w:r w:rsidR="0049481F">
        <w:t xml:space="preserve"> performance</w:t>
      </w:r>
      <w:r w:rsidR="007824FA">
        <w:t xml:space="preserve"> that have been shown to occur</w:t>
      </w:r>
      <w:r w:rsidR="0049481F">
        <w:t xml:space="preserve"> during </w:t>
      </w:r>
      <w:r w:rsidR="007D380E">
        <w:t>this extended period of play</w:t>
      </w:r>
      <w:r w:rsidR="00E07895" w:rsidRPr="00E07895">
        <w:t>.</w:t>
      </w:r>
      <w:r w:rsidR="007D380E">
        <w:br w:type="page"/>
      </w:r>
    </w:p>
    <w:p w14:paraId="41791B6C" w14:textId="45836F8D" w:rsidR="00094016" w:rsidRPr="00094016" w:rsidRDefault="00094016" w:rsidP="00094016">
      <w:pPr>
        <w:spacing w:before="120" w:after="120" w:line="240" w:lineRule="auto"/>
        <w:jc w:val="center"/>
        <w:rPr>
          <w:b/>
        </w:rPr>
      </w:pPr>
      <w:r>
        <w:rPr>
          <w:b/>
        </w:rPr>
        <w:lastRenderedPageBreak/>
        <w:t>References</w:t>
      </w:r>
    </w:p>
    <w:p w14:paraId="274610E8" w14:textId="522A0032" w:rsidR="00923ED9" w:rsidRPr="00923ED9" w:rsidRDefault="00AD253E" w:rsidP="00DF608F">
      <w:pPr>
        <w:pStyle w:val="EndNoteBibliography"/>
        <w:spacing w:after="120"/>
      </w:pPr>
      <w:r w:rsidRPr="00094016">
        <w:fldChar w:fldCharType="begin"/>
      </w:r>
      <w:r w:rsidRPr="00094016">
        <w:instrText xml:space="preserve"> ADDIN EN.REFLIST </w:instrText>
      </w:r>
      <w:r w:rsidRPr="00094016">
        <w:fldChar w:fldCharType="separate"/>
      </w:r>
      <w:r w:rsidR="00923ED9" w:rsidRPr="00923ED9">
        <w:t>Akenhead R, Hayes PR, Thompson KG, French D (2013) Diminutions of acceleration and deceleration output during professional football match play. J Sci Med Sport 16: 556-561</w:t>
      </w:r>
    </w:p>
    <w:p w14:paraId="6FC60CA1" w14:textId="22E5BB31" w:rsidR="00923ED9" w:rsidRPr="00923ED9" w:rsidRDefault="00923ED9" w:rsidP="00DF608F">
      <w:pPr>
        <w:pStyle w:val="EndNoteBibliography"/>
        <w:spacing w:after="120"/>
      </w:pPr>
      <w:r w:rsidRPr="00923ED9">
        <w:t>Amann M, Goodall S, Twomey R, Subudhi AW, Lovering AT, Roach RC (2013) AltitudeOmics: on the consequences of high-altitude acclimatization for the development of fatigue during locomotor exercise in humans. J Appl Physiol 115: 634-642</w:t>
      </w:r>
    </w:p>
    <w:p w14:paraId="24BA6BC8" w14:textId="5AFB60FE" w:rsidR="00923ED9" w:rsidRPr="00923ED9" w:rsidRDefault="00923ED9" w:rsidP="00DF608F">
      <w:pPr>
        <w:pStyle w:val="EndNoteBibliography"/>
        <w:spacing w:after="120"/>
      </w:pPr>
      <w:r w:rsidRPr="00923ED9">
        <w:t>Andersson H, Raastad T, Nilsson J, Paulsen G, Garthe I, Kadi F (2008) Neuromuscular fatigue and recovery in elite female soccer: effects of active recovery. Med</w:t>
      </w:r>
      <w:r w:rsidR="00DF608F">
        <w:t xml:space="preserve"> S</w:t>
      </w:r>
      <w:r w:rsidRPr="00923ED9">
        <w:t>ci</w:t>
      </w:r>
      <w:r w:rsidR="00DF608F">
        <w:t xml:space="preserve"> S</w:t>
      </w:r>
      <w:r w:rsidRPr="00923ED9">
        <w:t xml:space="preserve">ports </w:t>
      </w:r>
      <w:r w:rsidR="00DF608F">
        <w:t>E</w:t>
      </w:r>
      <w:r w:rsidRPr="00923ED9">
        <w:t>x 40: 372-380</w:t>
      </w:r>
    </w:p>
    <w:p w14:paraId="1793E6DC" w14:textId="02A5C973" w:rsidR="00923ED9" w:rsidRPr="00923ED9" w:rsidRDefault="00923ED9" w:rsidP="00DF608F">
      <w:pPr>
        <w:pStyle w:val="EndNoteBibliography"/>
        <w:spacing w:after="120"/>
      </w:pPr>
      <w:r w:rsidRPr="00923ED9">
        <w:t>Aoki H, O'Hata N, Kohno T, Morikawa T, Seki J (2012) A 15-year prospective epidemiological account of acute traumatic injuries during official professional soccer league matches in Japan. Am</w:t>
      </w:r>
      <w:r w:rsidR="00DF608F">
        <w:t xml:space="preserve"> J S</w:t>
      </w:r>
      <w:r w:rsidRPr="00923ED9">
        <w:t xml:space="preserve">ports </w:t>
      </w:r>
      <w:r w:rsidR="00DF608F">
        <w:t xml:space="preserve"> M</w:t>
      </w:r>
      <w:r w:rsidRPr="00923ED9">
        <w:t>ed 40: 1006-1014</w:t>
      </w:r>
    </w:p>
    <w:p w14:paraId="703D1252" w14:textId="79F79A91" w:rsidR="00923ED9" w:rsidRPr="00923ED9" w:rsidRDefault="00923ED9" w:rsidP="00DF608F">
      <w:pPr>
        <w:pStyle w:val="EndNoteBibliography"/>
        <w:spacing w:after="120"/>
      </w:pPr>
      <w:r w:rsidRPr="00923ED9">
        <w:t>Ascensao A, Rebelo A, Oliveira E, Marques F, Pereira L, Magalhaes J (2008) Biochemical impact of a soccer match - analysis of oxidative stress and muscle damage markers</w:t>
      </w:r>
      <w:r w:rsidR="00DF608F">
        <w:t xml:space="preserve"> throughout recovery. Clin B</w:t>
      </w:r>
      <w:r w:rsidRPr="00923ED9">
        <w:t>iochem 41: 841-851</w:t>
      </w:r>
    </w:p>
    <w:p w14:paraId="5D4A4000" w14:textId="443427E9" w:rsidR="00923ED9" w:rsidRPr="00923ED9" w:rsidRDefault="00923ED9" w:rsidP="00DF608F">
      <w:pPr>
        <w:pStyle w:val="EndNoteBibliography"/>
        <w:spacing w:after="120"/>
      </w:pPr>
      <w:r w:rsidRPr="00923ED9">
        <w:t>Bachasson D, Millet GY, Decorte N, Wuyam B, Levy P, Verges S (2013) Quadriceps function assessment using an incremental test and magnetic neurostimulation: a reliability study. J</w:t>
      </w:r>
      <w:r w:rsidR="00DF608F">
        <w:t xml:space="preserve"> Ele</w:t>
      </w:r>
      <w:r w:rsidRPr="00923ED9">
        <w:t>ctromyog</w:t>
      </w:r>
      <w:r w:rsidR="00DF608F">
        <w:t xml:space="preserve"> Ki</w:t>
      </w:r>
      <w:r w:rsidRPr="00923ED9">
        <w:t>nesiol 23: 649-658</w:t>
      </w:r>
    </w:p>
    <w:p w14:paraId="5A70723C" w14:textId="02FE55A5" w:rsidR="00923ED9" w:rsidRPr="00923ED9" w:rsidRDefault="00923ED9" w:rsidP="00DF608F">
      <w:pPr>
        <w:pStyle w:val="EndNoteBibliography"/>
        <w:spacing w:after="120"/>
      </w:pPr>
      <w:r w:rsidRPr="00923ED9">
        <w:t>Baden DA, McLean TL, Tucker R, Noakes TD, St Clair Gibson A (2005) Effect of anticipation during unknown or unexpected exercise duration on rating of perceived exertion, affect, and physiological function. Brit</w:t>
      </w:r>
      <w:r w:rsidR="00DF608F">
        <w:t xml:space="preserve"> J S</w:t>
      </w:r>
      <w:r w:rsidRPr="00923ED9">
        <w:t xml:space="preserve">orts </w:t>
      </w:r>
      <w:r w:rsidR="00DF608F">
        <w:t>M</w:t>
      </w:r>
      <w:r w:rsidRPr="00923ED9">
        <w:t>ed 39: 742-746</w:t>
      </w:r>
    </w:p>
    <w:p w14:paraId="78BFEA89" w14:textId="64704045" w:rsidR="00923ED9" w:rsidRPr="00923ED9" w:rsidRDefault="00923ED9" w:rsidP="00DF608F">
      <w:pPr>
        <w:pStyle w:val="EndNoteBibliography"/>
        <w:spacing w:after="120"/>
      </w:pPr>
      <w:r w:rsidRPr="00923ED9">
        <w:t>Bangsbo J, Iaia FM, Krustrup P (2007) Metabolic response and fatigue in soccer. Int</w:t>
      </w:r>
      <w:r w:rsidR="00DF608F">
        <w:t xml:space="preserve"> J S</w:t>
      </w:r>
      <w:r w:rsidRPr="00923ED9">
        <w:t xml:space="preserve">ports </w:t>
      </w:r>
      <w:r w:rsidR="00DF608F">
        <w:t>P</w:t>
      </w:r>
      <w:r w:rsidRPr="00923ED9">
        <w:t>hysiol</w:t>
      </w:r>
      <w:r w:rsidR="00DF608F">
        <w:t xml:space="preserve"> P</w:t>
      </w:r>
      <w:r w:rsidRPr="00923ED9">
        <w:t>erf 2: 111-127</w:t>
      </w:r>
    </w:p>
    <w:p w14:paraId="05F1BA97" w14:textId="209C201E" w:rsidR="00923ED9" w:rsidRPr="00923ED9" w:rsidRDefault="00923ED9" w:rsidP="00DF608F">
      <w:pPr>
        <w:pStyle w:val="EndNoteBibliography"/>
        <w:spacing w:after="120"/>
      </w:pPr>
      <w:r w:rsidRPr="00923ED9">
        <w:t>Bangsbo J, Mohr M, Krustrup P (2006) Physical and metabolic demands of training and match-play in the elite foot</w:t>
      </w:r>
      <w:r w:rsidR="00DF608F">
        <w:t>ball player. J Sports S</w:t>
      </w:r>
      <w:r w:rsidRPr="00923ED9">
        <w:t>ci 24: 665-674</w:t>
      </w:r>
    </w:p>
    <w:p w14:paraId="4EC526AA" w14:textId="37D831CD" w:rsidR="00923ED9" w:rsidRPr="00923ED9" w:rsidRDefault="00923ED9" w:rsidP="00DF608F">
      <w:pPr>
        <w:pStyle w:val="EndNoteBibliography"/>
        <w:spacing w:after="120"/>
      </w:pPr>
      <w:r w:rsidRPr="00923ED9">
        <w:t xml:space="preserve">Bendiksen M, Bischoff R, Randers MB, Mohr M, Rollo I, Suetta C, Bangsbo J, Krustrup P (2012) The Copenhagen Soccer Test: physiological response and fatigue development. </w:t>
      </w:r>
      <w:r w:rsidR="00DF608F" w:rsidRPr="00923ED9">
        <w:t>Med</w:t>
      </w:r>
      <w:r w:rsidR="00DF608F">
        <w:t xml:space="preserve"> S</w:t>
      </w:r>
      <w:r w:rsidR="00DF608F" w:rsidRPr="00923ED9">
        <w:t>ci</w:t>
      </w:r>
      <w:r w:rsidR="00DF608F">
        <w:t xml:space="preserve"> S</w:t>
      </w:r>
      <w:r w:rsidR="00DF608F" w:rsidRPr="00923ED9">
        <w:t xml:space="preserve">ports </w:t>
      </w:r>
      <w:r w:rsidR="00DF608F">
        <w:t>E</w:t>
      </w:r>
      <w:r w:rsidR="00DF608F" w:rsidRPr="00923ED9">
        <w:t>x</w:t>
      </w:r>
      <w:r w:rsidRPr="00923ED9">
        <w:t xml:space="preserve"> 44: 1595-1603</w:t>
      </w:r>
    </w:p>
    <w:p w14:paraId="3B9F1E5B" w14:textId="30FBEF2F" w:rsidR="00923ED9" w:rsidRPr="00923ED9" w:rsidRDefault="00923ED9" w:rsidP="00DF608F">
      <w:pPr>
        <w:pStyle w:val="EndNoteBibliography"/>
        <w:spacing w:after="120"/>
      </w:pPr>
      <w:r w:rsidRPr="00923ED9">
        <w:t>Carling C, Bradley P, McCall A, Dupont G (2016) Match-to-match variability in high-speed running activity in a professional soccer team. J</w:t>
      </w:r>
      <w:r w:rsidR="00DF608F">
        <w:t xml:space="preserve"> S</w:t>
      </w:r>
      <w:r w:rsidRPr="00923ED9">
        <w:t xml:space="preserve">ports </w:t>
      </w:r>
      <w:r w:rsidR="00DF608F">
        <w:t>S</w:t>
      </w:r>
      <w:r w:rsidRPr="00923ED9">
        <w:t>ci: 1-9</w:t>
      </w:r>
    </w:p>
    <w:p w14:paraId="582C9674" w14:textId="150D68A1" w:rsidR="00923ED9" w:rsidRPr="00AD58D5" w:rsidRDefault="00923ED9" w:rsidP="00DF608F">
      <w:pPr>
        <w:pStyle w:val="EndNoteBibliography"/>
        <w:spacing w:after="120"/>
        <w:rPr>
          <w:lang w:val="en-GB"/>
        </w:rPr>
      </w:pPr>
      <w:r w:rsidRPr="00923ED9">
        <w:t xml:space="preserve">Clarke N, Farthing JP, Lanovaz JL, Krentz JR (2015) Direct and indirect measurement of neuromuscular fatigue in Canadian football players. </w:t>
      </w:r>
      <w:r w:rsidRPr="00AD58D5">
        <w:rPr>
          <w:lang w:val="en-GB"/>
        </w:rPr>
        <w:t>Appl</w:t>
      </w:r>
      <w:r w:rsidR="00DF608F" w:rsidRPr="00AD58D5">
        <w:rPr>
          <w:lang w:val="en-GB"/>
        </w:rPr>
        <w:t xml:space="preserve"> Ph</w:t>
      </w:r>
      <w:r w:rsidRPr="00AD58D5">
        <w:rPr>
          <w:lang w:val="en-GB"/>
        </w:rPr>
        <w:t>ysiol</w:t>
      </w:r>
      <w:r w:rsidR="00DF608F" w:rsidRPr="00AD58D5">
        <w:rPr>
          <w:lang w:val="en-GB"/>
        </w:rPr>
        <w:t xml:space="preserve"> N</w:t>
      </w:r>
      <w:r w:rsidRPr="00AD58D5">
        <w:rPr>
          <w:lang w:val="en-GB"/>
        </w:rPr>
        <w:t>utr</w:t>
      </w:r>
      <w:r w:rsidR="00DF608F" w:rsidRPr="00AD58D5">
        <w:rPr>
          <w:lang w:val="en-GB"/>
        </w:rPr>
        <w:t xml:space="preserve"> M</w:t>
      </w:r>
      <w:r w:rsidRPr="00AD58D5">
        <w:rPr>
          <w:lang w:val="en-GB"/>
        </w:rPr>
        <w:t>etab 40: 464-473</w:t>
      </w:r>
    </w:p>
    <w:p w14:paraId="17263DE7" w14:textId="3656C594" w:rsidR="00923ED9" w:rsidRPr="00923ED9" w:rsidRDefault="00923ED9" w:rsidP="00DF608F">
      <w:pPr>
        <w:pStyle w:val="EndNoteBibliography"/>
        <w:spacing w:after="120"/>
      </w:pPr>
      <w:r w:rsidRPr="00923ED9">
        <w:t>Decorte N, Lafaix PA, Millet GY, Wuyam B, Verges S (2012) Central and peripheral fatigue kinetics during exhaustive constant-load cycling. Scand</w:t>
      </w:r>
      <w:r w:rsidR="00DF608F">
        <w:t xml:space="preserve"> J M</w:t>
      </w:r>
      <w:r w:rsidRPr="00923ED9">
        <w:t>ed</w:t>
      </w:r>
      <w:r w:rsidR="00DF608F">
        <w:t xml:space="preserve"> S</w:t>
      </w:r>
      <w:r w:rsidRPr="00923ED9">
        <w:t>ci</w:t>
      </w:r>
      <w:r w:rsidR="00DF608F">
        <w:t xml:space="preserve"> S</w:t>
      </w:r>
      <w:r w:rsidRPr="00923ED9">
        <w:t>ports 22: 381-391</w:t>
      </w:r>
    </w:p>
    <w:p w14:paraId="6B479E89" w14:textId="77777777" w:rsidR="00923ED9" w:rsidRPr="00923ED9" w:rsidRDefault="00923ED9" w:rsidP="00DF608F">
      <w:pPr>
        <w:pStyle w:val="EndNoteBibliography"/>
        <w:spacing w:after="120"/>
      </w:pPr>
      <w:r w:rsidRPr="00923ED9">
        <w:t>Duffield R, Dawson B, Pinnington HC, Wong P (2004) Accuracy and reliability of a Cosmed K4b2 portable gas analysis system. J Sci Med Sport 7: 11-22</w:t>
      </w:r>
    </w:p>
    <w:p w14:paraId="5CBBD2EC" w14:textId="763170B8" w:rsidR="00923ED9" w:rsidRPr="00923ED9" w:rsidRDefault="00923ED9" w:rsidP="00DF608F">
      <w:pPr>
        <w:pStyle w:val="EndNoteBibliography"/>
        <w:spacing w:after="120"/>
      </w:pPr>
      <w:r w:rsidRPr="00923ED9">
        <w:t>Eston R, Stansfield R, Westoby P, Parfitt G (2012) Effect of deception and expected exercise duration on psychological and physiological variables during treadmill running and cycling. Psychophysiol 49: 462-469</w:t>
      </w:r>
    </w:p>
    <w:p w14:paraId="4E55136A" w14:textId="77777777" w:rsidR="00923ED9" w:rsidRPr="00923ED9" w:rsidRDefault="00923ED9" w:rsidP="00DF608F">
      <w:pPr>
        <w:pStyle w:val="EndNoteBibliography"/>
        <w:spacing w:after="120"/>
      </w:pPr>
      <w:r w:rsidRPr="00923ED9">
        <w:t>Fleiss J (1986) The Design and Analysis of Clinical Experiments. John Wiley and Sons, New York</w:t>
      </w:r>
    </w:p>
    <w:p w14:paraId="3168B39A" w14:textId="1C257733" w:rsidR="00923ED9" w:rsidRPr="00923ED9" w:rsidRDefault="00923ED9" w:rsidP="00DF608F">
      <w:pPr>
        <w:pStyle w:val="EndNoteBibliography"/>
        <w:spacing w:after="120"/>
      </w:pPr>
      <w:r w:rsidRPr="00923ED9">
        <w:t>Froyd C, Millet GY, Noakes TD (2013) The development of peripheral fatigue and short-term recovery during self-paced high-intensity exercise. J</w:t>
      </w:r>
      <w:r w:rsidR="00DF608F">
        <w:t xml:space="preserve"> P</w:t>
      </w:r>
      <w:r w:rsidRPr="00923ED9">
        <w:t>hysiol 591: 1339-1346</w:t>
      </w:r>
    </w:p>
    <w:p w14:paraId="2C4332DC" w14:textId="6AF11D18" w:rsidR="00923ED9" w:rsidRPr="00923ED9" w:rsidRDefault="00923ED9" w:rsidP="00DF608F">
      <w:pPr>
        <w:pStyle w:val="EndNoteBibliography"/>
        <w:spacing w:after="120"/>
      </w:pPr>
      <w:r w:rsidRPr="00923ED9">
        <w:t>Gandevia SC (2001) Spinal and supraspinal factors in human muscle fatigue. Physiol</w:t>
      </w:r>
      <w:r w:rsidR="00DF608F">
        <w:t xml:space="preserve"> R</w:t>
      </w:r>
      <w:r w:rsidRPr="00923ED9">
        <w:t>ev 81: 1725-1789</w:t>
      </w:r>
    </w:p>
    <w:p w14:paraId="6DB2F0DC" w14:textId="6A72A6F7" w:rsidR="00923ED9" w:rsidRPr="00923ED9" w:rsidRDefault="00923ED9" w:rsidP="00DF608F">
      <w:pPr>
        <w:pStyle w:val="EndNoteBibliography"/>
        <w:spacing w:after="120"/>
      </w:pPr>
      <w:r w:rsidRPr="00923ED9">
        <w:lastRenderedPageBreak/>
        <w:t>Girard O, Nybo L, Mohr M, Racinais S (2015) Plantar flexor neuromuscular adjustments following match-play football in hot and cool conditions. Scand</w:t>
      </w:r>
      <w:r w:rsidR="00DF608F">
        <w:t xml:space="preserve"> J M</w:t>
      </w:r>
      <w:r w:rsidRPr="00923ED9">
        <w:t>ed</w:t>
      </w:r>
      <w:r w:rsidR="00DF608F">
        <w:t xml:space="preserve"> S</w:t>
      </w:r>
      <w:r w:rsidRPr="00923ED9">
        <w:t>ci</w:t>
      </w:r>
      <w:r w:rsidR="00DF608F">
        <w:t xml:space="preserve"> S</w:t>
      </w:r>
      <w:r w:rsidRPr="00923ED9">
        <w:t>ports 25 Suppl 1: 154-163</w:t>
      </w:r>
    </w:p>
    <w:p w14:paraId="5C0A1BD6" w14:textId="5E3E1C14" w:rsidR="00923ED9" w:rsidRPr="00923ED9" w:rsidRDefault="00923ED9" w:rsidP="00DF608F">
      <w:pPr>
        <w:pStyle w:val="EndNoteBibliography"/>
        <w:spacing w:after="120"/>
      </w:pPr>
      <w:r w:rsidRPr="00923ED9">
        <w:t>Goodall S, Charlton K, Hignett C, Prichard J, Barwood M, Howatson G, Thomas K (2015a) Augmented supraspinal fatigue following constant-load cycling in the heat. Scand</w:t>
      </w:r>
      <w:r w:rsidR="00DF608F">
        <w:t xml:space="preserve"> J M</w:t>
      </w:r>
      <w:r w:rsidRPr="00923ED9">
        <w:t>ed</w:t>
      </w:r>
      <w:r w:rsidR="00DF608F">
        <w:t xml:space="preserve"> S</w:t>
      </w:r>
      <w:r w:rsidRPr="00923ED9">
        <w:t>ci</w:t>
      </w:r>
      <w:r w:rsidR="00DF608F">
        <w:t xml:space="preserve"> S</w:t>
      </w:r>
      <w:r w:rsidRPr="00923ED9">
        <w:t>ports 25 Suppl 1: 164-172</w:t>
      </w:r>
    </w:p>
    <w:p w14:paraId="47CBBDAF" w14:textId="1277BFC8" w:rsidR="00923ED9" w:rsidRPr="00923ED9" w:rsidRDefault="00923ED9" w:rsidP="00DF608F">
      <w:pPr>
        <w:pStyle w:val="EndNoteBibliography"/>
        <w:spacing w:after="120"/>
      </w:pPr>
      <w:r w:rsidRPr="00923ED9">
        <w:t xml:space="preserve">Goodall S, Charlton K, Howatson G, Thomas K (2015b) Neuromuscular fatigability during repeated-sprint exercise in male athletes. </w:t>
      </w:r>
      <w:r w:rsidR="00DF608F" w:rsidRPr="00923ED9">
        <w:t>Med</w:t>
      </w:r>
      <w:r w:rsidR="00DF608F">
        <w:t xml:space="preserve"> S</w:t>
      </w:r>
      <w:r w:rsidR="00DF608F" w:rsidRPr="00923ED9">
        <w:t>ci</w:t>
      </w:r>
      <w:r w:rsidR="00DF608F">
        <w:t xml:space="preserve"> S</w:t>
      </w:r>
      <w:r w:rsidR="00DF608F" w:rsidRPr="00923ED9">
        <w:t xml:space="preserve">ports </w:t>
      </w:r>
      <w:r w:rsidR="00DF608F">
        <w:t>E</w:t>
      </w:r>
      <w:r w:rsidR="00DF608F" w:rsidRPr="00923ED9">
        <w:t>x</w:t>
      </w:r>
      <w:r w:rsidRPr="00923ED9">
        <w:t xml:space="preserve"> 47: 528-536</w:t>
      </w:r>
    </w:p>
    <w:p w14:paraId="25D58530" w14:textId="77777777" w:rsidR="00923ED9" w:rsidRPr="00923ED9" w:rsidRDefault="00923ED9" w:rsidP="00DF608F">
      <w:pPr>
        <w:pStyle w:val="EndNoteBibliography"/>
        <w:spacing w:after="120"/>
      </w:pPr>
      <w:r w:rsidRPr="00923ED9">
        <w:t>Goodall S, Howatson G, Romer L, Ross E (2014) Transcranial magnetic stimulation in sport science: a commentary. Eur J Sport Sci 14 Suppl 1: S332-340</w:t>
      </w:r>
    </w:p>
    <w:p w14:paraId="7C371437" w14:textId="6D84C2F8" w:rsidR="00923ED9" w:rsidRPr="00923ED9" w:rsidRDefault="00923ED9" w:rsidP="00DF608F">
      <w:pPr>
        <w:pStyle w:val="EndNoteBibliography"/>
        <w:spacing w:after="120"/>
      </w:pPr>
      <w:r w:rsidRPr="00923ED9">
        <w:t>Gruet M, Temesi J, Rupp T, Millet GY, Verges S (2013) Effect of different approaches to target force on transcranial magnetic stimulation responses. Muscle</w:t>
      </w:r>
      <w:r w:rsidR="00DF608F">
        <w:t xml:space="preserve"> N</w:t>
      </w:r>
      <w:r w:rsidRPr="00923ED9">
        <w:t>erve 48: 430-432</w:t>
      </w:r>
    </w:p>
    <w:p w14:paraId="79D93928" w14:textId="77777777" w:rsidR="00923ED9" w:rsidRPr="00923ED9" w:rsidRDefault="00923ED9" w:rsidP="00DF608F">
      <w:pPr>
        <w:pStyle w:val="EndNoteBibliography"/>
        <w:spacing w:after="120"/>
      </w:pPr>
      <w:r w:rsidRPr="00923ED9">
        <w:t>Harper LD, Briggs MA, McNamee G, West DJ, Kilduff LP, Stevenson E, Russell M (2015) Physiological and performance effects of carbohydrate gels consumed prior to the extra-time period of prolonged simulated soccer match-play. J Sci Med Sport</w:t>
      </w:r>
    </w:p>
    <w:p w14:paraId="71329640" w14:textId="77777777" w:rsidR="00923ED9" w:rsidRPr="00923ED9" w:rsidRDefault="00923ED9" w:rsidP="00DF608F">
      <w:pPr>
        <w:pStyle w:val="EndNoteBibliography"/>
        <w:spacing w:after="120"/>
      </w:pPr>
      <w:r w:rsidRPr="00923ED9">
        <w:t>Harper LD, Clifford T, Briggs MA, McNamee G, West DJ, Stevenson E, Russell M (2016a) The Effects of 120 Minutes of Simulated Match Play on Indices of Acid-Base Balance in Professional Academy Soccer Players. J Strength Cond Res 30: 1517-1524</w:t>
      </w:r>
    </w:p>
    <w:p w14:paraId="36B1D64F" w14:textId="77777777" w:rsidR="00923ED9" w:rsidRPr="00923ED9" w:rsidRDefault="00923ED9" w:rsidP="00DF608F">
      <w:pPr>
        <w:pStyle w:val="EndNoteBibliography"/>
        <w:spacing w:after="120"/>
      </w:pPr>
      <w:r w:rsidRPr="00923ED9">
        <w:t>Harper LD, Fothergill M, West DJ, Stevenson E, Russell M (2016b) Practitioners' Perceptions of the Soccer Extra-Time Period: Implications for Future Research. PLoS One 11: e0157687</w:t>
      </w:r>
    </w:p>
    <w:p w14:paraId="4028F377" w14:textId="4033E8AB" w:rsidR="00923ED9" w:rsidRPr="00923ED9" w:rsidRDefault="00923ED9" w:rsidP="00DF608F">
      <w:pPr>
        <w:pStyle w:val="EndNoteBibliography"/>
        <w:spacing w:after="120"/>
      </w:pPr>
      <w:r w:rsidRPr="00923ED9">
        <w:t>Harper LD, Hunter R, Parker P, Goodall S, Thomas K, Howatson G, West DJ, Stevenson E, Russell M (2016c) Test-retest reliability of physiological and performance responses to 120 minutes of simulated soccer match-play. J Strength Cond Res</w:t>
      </w:r>
      <w:r w:rsidR="00201EFA">
        <w:t xml:space="preserve"> 30: 3178-3186</w:t>
      </w:r>
    </w:p>
    <w:p w14:paraId="41BFB56E" w14:textId="77777777" w:rsidR="00923ED9" w:rsidRPr="00923ED9" w:rsidRDefault="00923ED9" w:rsidP="00DF608F">
      <w:pPr>
        <w:pStyle w:val="EndNoteBibliography"/>
        <w:spacing w:after="120"/>
      </w:pPr>
      <w:r w:rsidRPr="00923ED9">
        <w:t>Harper LD, West DJ, Stevenson E, Russell M (2014) Technical performance reduces during the extra-time period of professional soccer match-play. PLoS One 9: e110995</w:t>
      </w:r>
    </w:p>
    <w:p w14:paraId="02C58614" w14:textId="77777777" w:rsidR="00923ED9" w:rsidRPr="00923ED9" w:rsidRDefault="00923ED9" w:rsidP="00DF608F">
      <w:pPr>
        <w:pStyle w:val="EndNoteBibliography"/>
        <w:spacing w:after="120"/>
      </w:pPr>
      <w:r w:rsidRPr="00923ED9">
        <w:t>Hopkins WG (2000) Measures of reliability in sports medicine and science. Sports Med 30: 1-15</w:t>
      </w:r>
    </w:p>
    <w:p w14:paraId="5CEDC7D3" w14:textId="1CA4AF60" w:rsidR="00923ED9" w:rsidRPr="00923ED9" w:rsidRDefault="00923ED9" w:rsidP="00DF608F">
      <w:pPr>
        <w:pStyle w:val="EndNoteBibliography"/>
        <w:spacing w:after="120"/>
      </w:pPr>
      <w:r w:rsidRPr="00923ED9">
        <w:t>Hureau TJ, Olivier N, Millet GY, Meste O, Blain GM (2014) Exercise performance is regulated during repeated sprints to limit the development of peripheral fatigue beyond a critical threshold. Exp</w:t>
      </w:r>
      <w:r w:rsidR="00DF608F">
        <w:t xml:space="preserve"> P</w:t>
      </w:r>
      <w:r w:rsidRPr="00923ED9">
        <w:t>hysiol 99: 951-963</w:t>
      </w:r>
    </w:p>
    <w:p w14:paraId="0FC1E9CD" w14:textId="31B26E29" w:rsidR="00923ED9" w:rsidRPr="00923ED9" w:rsidRDefault="00923ED9" w:rsidP="00DF608F">
      <w:pPr>
        <w:pStyle w:val="EndNoteBibliography"/>
        <w:spacing w:after="120"/>
      </w:pPr>
      <w:r w:rsidRPr="00923ED9">
        <w:t xml:space="preserve">Impellizzeri FM, Rampinini E, Coutts AJ, Sassi A, Marcora SM (2004) Use of RPE-based training load in soccer. </w:t>
      </w:r>
      <w:r w:rsidR="00DF608F" w:rsidRPr="00923ED9">
        <w:t>Med</w:t>
      </w:r>
      <w:r w:rsidR="00DF608F">
        <w:t xml:space="preserve"> S</w:t>
      </w:r>
      <w:r w:rsidR="00DF608F" w:rsidRPr="00923ED9">
        <w:t>ci</w:t>
      </w:r>
      <w:r w:rsidR="00DF608F">
        <w:t xml:space="preserve"> S</w:t>
      </w:r>
      <w:r w:rsidR="00DF608F" w:rsidRPr="00923ED9">
        <w:t xml:space="preserve">ports </w:t>
      </w:r>
      <w:r w:rsidR="00DF608F">
        <w:t>E</w:t>
      </w:r>
      <w:r w:rsidR="00DF608F" w:rsidRPr="00923ED9">
        <w:t>x</w:t>
      </w:r>
      <w:r w:rsidRPr="00923ED9">
        <w:t xml:space="preserve"> 36: 1042-1047</w:t>
      </w:r>
    </w:p>
    <w:p w14:paraId="238FC730" w14:textId="5655A285" w:rsidR="00923ED9" w:rsidRPr="00923ED9" w:rsidRDefault="00923ED9" w:rsidP="00DF608F">
      <w:pPr>
        <w:pStyle w:val="EndNoteBibliography"/>
        <w:spacing w:after="120"/>
      </w:pPr>
      <w:r w:rsidRPr="00923ED9">
        <w:t>Ispirlidis I, Fatouros IG, Jamurtas AZ, Nikolaidis MG, Michailidis I, Douroudos I, Margonis K, Chatzinikolaou A, Kalistratos E, Katrabasas I, Alexiou V, Taxildaris K (2008) Time-course of changes in inflammatory and performance responses following a soccer game. Clin</w:t>
      </w:r>
      <w:r w:rsidR="00DF608F">
        <w:t xml:space="preserve"> J S</w:t>
      </w:r>
      <w:r w:rsidRPr="00923ED9">
        <w:t xml:space="preserve">port </w:t>
      </w:r>
      <w:r w:rsidR="00DF608F">
        <w:t>M</w:t>
      </w:r>
      <w:r w:rsidRPr="00923ED9">
        <w:t>ed 18: 423-431</w:t>
      </w:r>
    </w:p>
    <w:p w14:paraId="7285795B" w14:textId="4DE8A955" w:rsidR="00923ED9" w:rsidRPr="00923ED9" w:rsidRDefault="00923ED9" w:rsidP="00DF608F">
      <w:pPr>
        <w:pStyle w:val="EndNoteBibliography"/>
        <w:spacing w:after="120"/>
      </w:pPr>
      <w:r w:rsidRPr="00923ED9">
        <w:t>Laitano O, Luiz Runco J, Baker L (2014) Hydration science and strategies in football. Sports Sci</w:t>
      </w:r>
      <w:r w:rsidR="00DF608F">
        <w:t xml:space="preserve"> </w:t>
      </w:r>
      <w:r w:rsidRPr="00923ED9">
        <w:t>Ex 27: 1-7</w:t>
      </w:r>
    </w:p>
    <w:p w14:paraId="2EC3D08C" w14:textId="6B5AC016" w:rsidR="00923ED9" w:rsidRPr="00AD58D5" w:rsidRDefault="00923ED9" w:rsidP="00DF608F">
      <w:pPr>
        <w:pStyle w:val="EndNoteBibliography"/>
        <w:spacing w:after="120"/>
        <w:rPr>
          <w:lang w:val="fr-FR"/>
        </w:rPr>
      </w:pPr>
      <w:r w:rsidRPr="00923ED9">
        <w:t xml:space="preserve">Lee M, Gandevia SC, Carroll TJ (2008) Cortical voluntary activation can be reliably measured in human wrist extensors using transcranial magnetic stimulation. </w:t>
      </w:r>
      <w:r w:rsidRPr="00AD58D5">
        <w:rPr>
          <w:lang w:val="fr-FR"/>
        </w:rPr>
        <w:t>Clin</w:t>
      </w:r>
      <w:r w:rsidR="00DF608F" w:rsidRPr="00AD58D5">
        <w:rPr>
          <w:lang w:val="fr-FR"/>
        </w:rPr>
        <w:t xml:space="preserve"> N</w:t>
      </w:r>
      <w:r w:rsidRPr="00AD58D5">
        <w:rPr>
          <w:lang w:val="fr-FR"/>
        </w:rPr>
        <w:t>europhysiol 119: 1130-1138</w:t>
      </w:r>
    </w:p>
    <w:p w14:paraId="37F33FC3" w14:textId="19EC4B28" w:rsidR="00923ED9" w:rsidRPr="00923ED9" w:rsidRDefault="00923ED9" w:rsidP="00DF608F">
      <w:pPr>
        <w:pStyle w:val="EndNoteBibliography"/>
        <w:spacing w:after="120"/>
      </w:pPr>
      <w:r w:rsidRPr="00AD58D5">
        <w:rPr>
          <w:lang w:val="fr-FR"/>
        </w:rPr>
        <w:t xml:space="preserve">Lepers R, Maffiuletti NA, Rochette L, Brugniaux J, Millet GY (2002) Neuromuscular fatigue during a long-duration cycling exercise. </w:t>
      </w:r>
      <w:r w:rsidRPr="00923ED9">
        <w:t>J Appl Physiol 92: 1487-1493</w:t>
      </w:r>
    </w:p>
    <w:p w14:paraId="33569E0D" w14:textId="0037546E" w:rsidR="00923ED9" w:rsidRPr="00923ED9" w:rsidRDefault="00923ED9" w:rsidP="00DF608F">
      <w:pPr>
        <w:pStyle w:val="EndNoteBibliography"/>
        <w:spacing w:after="120"/>
      </w:pPr>
      <w:r w:rsidRPr="00923ED9">
        <w:t>MacIntosh BR, Holash RJ, Renaud JM (2012) Skeletal muscle fatigue--regulation of excitation-contraction coupling to avoid metabolic catastrophe. J</w:t>
      </w:r>
      <w:r w:rsidR="00CC68FC">
        <w:t xml:space="preserve"> C</w:t>
      </w:r>
      <w:r w:rsidRPr="00923ED9">
        <w:t xml:space="preserve">ell </w:t>
      </w:r>
      <w:r w:rsidR="00CC68FC">
        <w:t>S</w:t>
      </w:r>
      <w:r w:rsidRPr="00923ED9">
        <w:t>ci 125: 2105-2114</w:t>
      </w:r>
    </w:p>
    <w:p w14:paraId="0CB3C6B2" w14:textId="19139C38" w:rsidR="00923ED9" w:rsidRPr="00923ED9" w:rsidRDefault="00923ED9" w:rsidP="00DF608F">
      <w:pPr>
        <w:pStyle w:val="EndNoteBibliography"/>
        <w:spacing w:after="120"/>
      </w:pPr>
      <w:r w:rsidRPr="00923ED9">
        <w:lastRenderedPageBreak/>
        <w:t>Madsen OR (1996) Torque, total work, power, torque acceleration energy and acceleration time assessed on a dynamometer: reliability of knee and elbow extensor and flexor strength measure</w:t>
      </w:r>
      <w:r w:rsidR="00CC68FC">
        <w:t>ments. Eur J A</w:t>
      </w:r>
      <w:r w:rsidRPr="00923ED9">
        <w:t>ppl</w:t>
      </w:r>
      <w:r w:rsidR="00CC68FC">
        <w:t xml:space="preserve"> Ph</w:t>
      </w:r>
      <w:r w:rsidRPr="00923ED9">
        <w:t>ysiol 74: 206-210</w:t>
      </w:r>
    </w:p>
    <w:p w14:paraId="7AEFC7EC" w14:textId="77777777" w:rsidR="00923ED9" w:rsidRPr="00923ED9" w:rsidRDefault="00923ED9" w:rsidP="00DF608F">
      <w:pPr>
        <w:pStyle w:val="EndNoteBibliography"/>
        <w:spacing w:after="120"/>
      </w:pPr>
      <w:r w:rsidRPr="00923ED9">
        <w:t>Marshall PW, Lovell R, Jeppesen GK, Andersen K, Siegler JC (2014) Hamstring muscle fatigue and central motor output during a simulated soccer match. PLoS One 9: e102753</w:t>
      </w:r>
    </w:p>
    <w:p w14:paraId="2AF61C98" w14:textId="5502103D" w:rsidR="00923ED9" w:rsidRPr="00923ED9" w:rsidRDefault="00923ED9" w:rsidP="00DF608F">
      <w:pPr>
        <w:pStyle w:val="EndNoteBibliography"/>
        <w:spacing w:after="120"/>
      </w:pPr>
      <w:r w:rsidRPr="00923ED9">
        <w:t>Merton PA (1954) Voluntary strength and fatigue. J</w:t>
      </w:r>
      <w:r w:rsidR="00CC68FC">
        <w:t xml:space="preserve"> P</w:t>
      </w:r>
      <w:r w:rsidRPr="00923ED9">
        <w:t>hysiol 123: 553-564</w:t>
      </w:r>
    </w:p>
    <w:p w14:paraId="103C47BD" w14:textId="024DAAD9" w:rsidR="00923ED9" w:rsidRPr="00923ED9" w:rsidRDefault="00923ED9" w:rsidP="00DF608F">
      <w:pPr>
        <w:pStyle w:val="EndNoteBibliography"/>
        <w:spacing w:after="120"/>
      </w:pPr>
      <w:r w:rsidRPr="00923ED9">
        <w:t>Mohr M, Krustrup P, Bangsbo J (2005) Fatigue in soccer: a brief review. J</w:t>
      </w:r>
      <w:r w:rsidR="00CC68FC">
        <w:t xml:space="preserve"> S</w:t>
      </w:r>
      <w:r w:rsidRPr="00923ED9">
        <w:t xml:space="preserve">ports </w:t>
      </w:r>
      <w:r w:rsidR="00CC68FC">
        <w:t>S</w:t>
      </w:r>
      <w:r w:rsidRPr="00923ED9">
        <w:t>ci 23: 593-599</w:t>
      </w:r>
    </w:p>
    <w:p w14:paraId="4C1F1985" w14:textId="77777777" w:rsidR="00923ED9" w:rsidRPr="00923ED9" w:rsidRDefault="00923ED9" w:rsidP="00DF608F">
      <w:pPr>
        <w:pStyle w:val="EndNoteBibliography"/>
        <w:spacing w:after="120"/>
      </w:pPr>
      <w:r w:rsidRPr="00923ED9">
        <w:t>Nedelec M, McCall A, Carling C, Legall F, Berthoin S, Dupont G (2012) Recovery in soccer: part I - post-match fatigue and time course of recovery. Sports Med 42: 997-1015</w:t>
      </w:r>
    </w:p>
    <w:p w14:paraId="47BE4173" w14:textId="6F2AE382" w:rsidR="00923ED9" w:rsidRPr="00923ED9" w:rsidRDefault="00923ED9" w:rsidP="00DF608F">
      <w:pPr>
        <w:pStyle w:val="EndNoteBibliography"/>
        <w:spacing w:after="120"/>
      </w:pPr>
      <w:r w:rsidRPr="00923ED9">
        <w:t>Nybo L, Girard O, Mohr M, Knez W, Voss S, Racinais S (2013) Markers of muscle damage and performance recovery after exercise in the heat. Med</w:t>
      </w:r>
      <w:r w:rsidR="00CC68FC">
        <w:t xml:space="preserve"> S</w:t>
      </w:r>
      <w:r w:rsidRPr="00923ED9">
        <w:t>ci</w:t>
      </w:r>
      <w:r w:rsidR="00CC68FC">
        <w:t xml:space="preserve"> S</w:t>
      </w:r>
      <w:r w:rsidRPr="00923ED9">
        <w:t xml:space="preserve">ports </w:t>
      </w:r>
      <w:r w:rsidR="00CC68FC">
        <w:t>E</w:t>
      </w:r>
      <w:r w:rsidRPr="00923ED9">
        <w:t>x 45: 860-868</w:t>
      </w:r>
    </w:p>
    <w:p w14:paraId="3457B70A" w14:textId="59D34D4E" w:rsidR="00923ED9" w:rsidRPr="00923ED9" w:rsidRDefault="00923ED9" w:rsidP="00DF608F">
      <w:pPr>
        <w:pStyle w:val="EndNoteBibliography"/>
        <w:spacing w:after="120"/>
      </w:pPr>
      <w:r w:rsidRPr="00923ED9">
        <w:t>Oliver J, Armstrong N, Williams C (2008) Changes in jump performance and muscle activity following soccer-specific exercise. J</w:t>
      </w:r>
      <w:r w:rsidR="00CC68FC">
        <w:t xml:space="preserve"> Sports Sc</w:t>
      </w:r>
      <w:r w:rsidRPr="00923ED9">
        <w:t>i 26: 141-148</w:t>
      </w:r>
    </w:p>
    <w:p w14:paraId="3659D7D7" w14:textId="3A499670" w:rsidR="00923ED9" w:rsidRPr="00923ED9" w:rsidRDefault="00923ED9" w:rsidP="00DF608F">
      <w:pPr>
        <w:pStyle w:val="EndNoteBibliography"/>
        <w:spacing w:after="120"/>
      </w:pPr>
      <w:r w:rsidRPr="00923ED9">
        <w:t>Penas CL, Dellal AO, Owen AL, Gomez-Ruano MA (2015) The influence of the extra-time period on physical performance in elite soccer. Int J Perf Anal Sport 15: 830-839</w:t>
      </w:r>
    </w:p>
    <w:p w14:paraId="7B3C0C8F" w14:textId="5348D4BB" w:rsidR="00923ED9" w:rsidRPr="00923ED9" w:rsidRDefault="00923ED9" w:rsidP="00DF608F">
      <w:pPr>
        <w:pStyle w:val="EndNoteBibliography"/>
        <w:spacing w:after="120"/>
      </w:pPr>
      <w:r w:rsidRPr="00923ED9">
        <w:t xml:space="preserve">Place N, Lepers R, Deley G, Millet GY (2004) Time course of neuromuscular alterations during a prolonged running exercise. </w:t>
      </w:r>
      <w:r w:rsidR="00CC68FC" w:rsidRPr="00923ED9">
        <w:t>Med</w:t>
      </w:r>
      <w:r w:rsidR="00CC68FC">
        <w:t xml:space="preserve"> S</w:t>
      </w:r>
      <w:r w:rsidR="00CC68FC" w:rsidRPr="00923ED9">
        <w:t>ci</w:t>
      </w:r>
      <w:r w:rsidR="00CC68FC">
        <w:t xml:space="preserve"> S</w:t>
      </w:r>
      <w:r w:rsidR="00CC68FC" w:rsidRPr="00923ED9">
        <w:t xml:space="preserve">ports </w:t>
      </w:r>
      <w:r w:rsidR="00CC68FC">
        <w:t>E</w:t>
      </w:r>
      <w:r w:rsidR="00CC68FC" w:rsidRPr="00923ED9">
        <w:t>x</w:t>
      </w:r>
      <w:r w:rsidRPr="00923ED9">
        <w:t xml:space="preserve"> 36: 1347-1356</w:t>
      </w:r>
    </w:p>
    <w:p w14:paraId="5C4E3DE2" w14:textId="1126082C" w:rsidR="00923ED9" w:rsidRPr="00923ED9" w:rsidRDefault="00923ED9" w:rsidP="00DF608F">
      <w:pPr>
        <w:pStyle w:val="EndNoteBibliography"/>
        <w:spacing w:after="120"/>
      </w:pPr>
      <w:r w:rsidRPr="00923ED9">
        <w:t>Place N, Maffiuletti NA, Martin A, Lepers R (2007) Assessment of the reliability of central and peripheral fatigue after sustained maximal voluntary contraction of the quadriceps muscle. Muscle</w:t>
      </w:r>
      <w:r w:rsidR="00CC68FC">
        <w:t xml:space="preserve"> N</w:t>
      </w:r>
      <w:r w:rsidRPr="00923ED9">
        <w:t>erve 35: 486-495</w:t>
      </w:r>
    </w:p>
    <w:p w14:paraId="54DDA502" w14:textId="4041DDE4" w:rsidR="00923ED9" w:rsidRPr="00923ED9" w:rsidRDefault="00923ED9" w:rsidP="00DF608F">
      <w:pPr>
        <w:pStyle w:val="EndNoteBibliography"/>
        <w:spacing w:after="120"/>
      </w:pPr>
      <w:r w:rsidRPr="00923ED9">
        <w:t>Rahnama N, Lees A, Reilly T (2006) Electromyography of selected lower-limb muscles fatigued by exercise at the intensity of soccer match-play. J</w:t>
      </w:r>
      <w:r w:rsidR="00CC68FC">
        <w:t xml:space="preserve"> E</w:t>
      </w:r>
      <w:r w:rsidRPr="00923ED9">
        <w:t>lectromyog</w:t>
      </w:r>
      <w:r w:rsidR="00CC68FC">
        <w:t xml:space="preserve"> K</w:t>
      </w:r>
      <w:r w:rsidRPr="00923ED9">
        <w:t>inesiol 16: 257-263</w:t>
      </w:r>
    </w:p>
    <w:p w14:paraId="7463FB37" w14:textId="7BD8AC0B" w:rsidR="00923ED9" w:rsidRPr="00923ED9" w:rsidRDefault="00923ED9" w:rsidP="00DF608F">
      <w:pPr>
        <w:pStyle w:val="EndNoteBibliography"/>
        <w:spacing w:after="120"/>
      </w:pPr>
      <w:r w:rsidRPr="00923ED9">
        <w:t>Rainoldi A, Bullock-Saxton JE, Cavarretta F, Hogan N (2001) Repeatability of maximal voluntary force and of surface EMG variables during voluntary isometric contraction of quadriceps muscles in healthy subjects. J</w:t>
      </w:r>
      <w:r w:rsidR="00CC68FC">
        <w:t xml:space="preserve"> El</w:t>
      </w:r>
      <w:r w:rsidRPr="00923ED9">
        <w:t>ectromyog</w:t>
      </w:r>
      <w:r w:rsidR="00CC68FC">
        <w:t xml:space="preserve"> K</w:t>
      </w:r>
      <w:r w:rsidRPr="00923ED9">
        <w:t>inesiol 11: 425-438</w:t>
      </w:r>
    </w:p>
    <w:p w14:paraId="3224C706" w14:textId="76EEC216" w:rsidR="00923ED9" w:rsidRPr="00923ED9" w:rsidRDefault="00923ED9" w:rsidP="00DF608F">
      <w:pPr>
        <w:pStyle w:val="EndNoteBibliography"/>
        <w:spacing w:after="120"/>
      </w:pPr>
      <w:r w:rsidRPr="00923ED9">
        <w:t xml:space="preserve">Rampinini E, Bosio A, Ferraresi I, Petruolo A, Morelli A, Sassi A (2011) Match-related fatigue in soccer players. </w:t>
      </w:r>
      <w:r w:rsidR="00CC68FC" w:rsidRPr="00923ED9">
        <w:t>Med</w:t>
      </w:r>
      <w:r w:rsidR="00CC68FC">
        <w:t xml:space="preserve"> S</w:t>
      </w:r>
      <w:r w:rsidR="00CC68FC" w:rsidRPr="00923ED9">
        <w:t>ci</w:t>
      </w:r>
      <w:r w:rsidR="00CC68FC">
        <w:t xml:space="preserve"> S</w:t>
      </w:r>
      <w:r w:rsidR="00CC68FC" w:rsidRPr="00923ED9">
        <w:t xml:space="preserve">ports </w:t>
      </w:r>
      <w:r w:rsidR="00CC68FC">
        <w:t>E</w:t>
      </w:r>
      <w:r w:rsidR="00CC68FC" w:rsidRPr="00923ED9">
        <w:t>x</w:t>
      </w:r>
      <w:r w:rsidRPr="00923ED9">
        <w:t xml:space="preserve"> 43: 2161-2170</w:t>
      </w:r>
    </w:p>
    <w:p w14:paraId="0D8DAAA5" w14:textId="1726DDE0" w:rsidR="00923ED9" w:rsidRPr="00923ED9" w:rsidRDefault="00923ED9" w:rsidP="00DF608F">
      <w:pPr>
        <w:pStyle w:val="EndNoteBibliography"/>
        <w:spacing w:after="120"/>
      </w:pPr>
      <w:r w:rsidRPr="00923ED9">
        <w:t>Ramsbottom R, Brewer J, Williams C (1988) A progressive shuttle run test to estimate maximal oxygen uptake. Brit</w:t>
      </w:r>
      <w:r w:rsidR="00CC68FC">
        <w:t xml:space="preserve"> J Sports M</w:t>
      </w:r>
      <w:r w:rsidRPr="00923ED9">
        <w:t>ed 22: 141-144</w:t>
      </w:r>
    </w:p>
    <w:p w14:paraId="15977972" w14:textId="77777777" w:rsidR="00923ED9" w:rsidRPr="00923ED9" w:rsidRDefault="00923ED9" w:rsidP="00DF608F">
      <w:pPr>
        <w:pStyle w:val="EndNoteBibliography"/>
        <w:spacing w:after="120"/>
      </w:pPr>
      <w:r w:rsidRPr="00923ED9">
        <w:t>Robineau J, Jouaux T, Lacroix M, Babault N (2012) Neuromuscular fatigue induced by a 90-minute soccer game modeling. J Strength Cond Res 26: 555-562</w:t>
      </w:r>
    </w:p>
    <w:p w14:paraId="02F9AC1C" w14:textId="6FAB080F" w:rsidR="00923ED9" w:rsidRPr="00923ED9" w:rsidRDefault="00923ED9" w:rsidP="00DF608F">
      <w:pPr>
        <w:pStyle w:val="EndNoteBibliography"/>
        <w:spacing w:after="120"/>
      </w:pPr>
      <w:r w:rsidRPr="00923ED9">
        <w:t>Russell M, Rees G, Benton D, Kingsley M (2011) An exercise protocol that replicates soccer match-play. Int</w:t>
      </w:r>
      <w:r w:rsidR="00CC68FC">
        <w:t xml:space="preserve"> J S</w:t>
      </w:r>
      <w:r w:rsidRPr="00923ED9">
        <w:t>ports</w:t>
      </w:r>
      <w:r w:rsidR="00CC68FC">
        <w:t xml:space="preserve"> M</w:t>
      </w:r>
      <w:r w:rsidRPr="00923ED9">
        <w:t>ed 32: 511-518</w:t>
      </w:r>
    </w:p>
    <w:p w14:paraId="709B6B5B" w14:textId="2345DCAC" w:rsidR="00923ED9" w:rsidRPr="00923ED9" w:rsidRDefault="00923ED9" w:rsidP="00DF608F">
      <w:pPr>
        <w:pStyle w:val="EndNoteBibliography"/>
        <w:spacing w:after="120"/>
      </w:pPr>
      <w:r w:rsidRPr="00923ED9">
        <w:t>Russell M, Sparkes W, Northeast J, Kilduff LP (2015) Responses to a 120 min reserve team soccer match: a case study focusing on the demands of extra time. J</w:t>
      </w:r>
      <w:r w:rsidR="00CC68FC">
        <w:t xml:space="preserve"> S</w:t>
      </w:r>
      <w:r w:rsidRPr="00923ED9">
        <w:t xml:space="preserve">ports </w:t>
      </w:r>
      <w:r w:rsidR="00CC68FC">
        <w:t>S</w:t>
      </w:r>
      <w:r w:rsidRPr="00923ED9">
        <w:t>ci: 1-7</w:t>
      </w:r>
    </w:p>
    <w:p w14:paraId="18C25BFD" w14:textId="65D87951" w:rsidR="00923ED9" w:rsidRDefault="00923ED9" w:rsidP="00DF608F">
      <w:pPr>
        <w:pStyle w:val="EndNoteBibliography"/>
        <w:spacing w:after="120"/>
      </w:pPr>
      <w:r w:rsidRPr="00923ED9">
        <w:t xml:space="preserve">Taylor JL, Butler JE, Allen GM, Gandevia SC (1996) Changes in motor cortical excitability during human muscle fatigue. </w:t>
      </w:r>
      <w:r w:rsidR="00CC68FC">
        <w:t>J P</w:t>
      </w:r>
      <w:r w:rsidRPr="00923ED9">
        <w:t>hysiol 490: 519-528</w:t>
      </w:r>
    </w:p>
    <w:p w14:paraId="3CB30D50" w14:textId="723BFF74" w:rsidR="008E4F2F" w:rsidRPr="00923ED9" w:rsidRDefault="008E4F2F" w:rsidP="00DF608F">
      <w:pPr>
        <w:pStyle w:val="EndNoteBibliography"/>
        <w:spacing w:after="120"/>
      </w:pPr>
      <w:r w:rsidRPr="008E4F2F">
        <w:t>Thomas K, Dent J, Howatson G</w:t>
      </w:r>
      <w:r>
        <w:t>,</w:t>
      </w:r>
      <w:r w:rsidRPr="008E4F2F">
        <w:t xml:space="preserve"> Goodall, S </w:t>
      </w:r>
      <w:r w:rsidR="00057AC6">
        <w:t xml:space="preserve">(2017) </w:t>
      </w:r>
      <w:r w:rsidRPr="008E4F2F">
        <w:t>Etiology and recovery of neuromuscular fatigue following simulated soccer match-play.  Med</w:t>
      </w:r>
      <w:r>
        <w:t xml:space="preserve"> </w:t>
      </w:r>
      <w:r w:rsidRPr="008E4F2F">
        <w:t>Sci Sports Ex (in press)</w:t>
      </w:r>
    </w:p>
    <w:p w14:paraId="0EAF9027" w14:textId="0B2BF0B8" w:rsidR="00923ED9" w:rsidRPr="00923ED9" w:rsidRDefault="00923ED9" w:rsidP="00DF608F">
      <w:pPr>
        <w:pStyle w:val="EndNoteBibliography"/>
        <w:spacing w:after="120"/>
      </w:pPr>
      <w:r w:rsidRPr="00923ED9">
        <w:t xml:space="preserve">Thomas K, Elmeua M, Howatson G, Goodall S (2016) Intensity-dependent Contribution of Neuromuscular Fatigue after Constant-Load Cycling. </w:t>
      </w:r>
      <w:r w:rsidR="00CC68FC" w:rsidRPr="00923ED9">
        <w:t>Med</w:t>
      </w:r>
      <w:r w:rsidR="00CC68FC">
        <w:t xml:space="preserve"> S</w:t>
      </w:r>
      <w:r w:rsidR="00CC68FC" w:rsidRPr="00923ED9">
        <w:t>ci</w:t>
      </w:r>
      <w:r w:rsidR="00CC68FC">
        <w:t xml:space="preserve"> S</w:t>
      </w:r>
      <w:r w:rsidR="00CC68FC" w:rsidRPr="00923ED9">
        <w:t xml:space="preserve">ports </w:t>
      </w:r>
      <w:r w:rsidR="00CC68FC">
        <w:t>E</w:t>
      </w:r>
      <w:r w:rsidR="00CC68FC" w:rsidRPr="00923ED9">
        <w:t>x</w:t>
      </w:r>
      <w:r w:rsidR="00C52FDE">
        <w:t xml:space="preserve"> 48: 1751-1760</w:t>
      </w:r>
    </w:p>
    <w:p w14:paraId="793D3A07" w14:textId="55F4C66F" w:rsidR="00923ED9" w:rsidRPr="00923ED9" w:rsidRDefault="00923ED9" w:rsidP="00DF608F">
      <w:pPr>
        <w:pStyle w:val="EndNoteBibliography"/>
        <w:spacing w:after="120"/>
      </w:pPr>
      <w:r w:rsidRPr="00923ED9">
        <w:lastRenderedPageBreak/>
        <w:t xml:space="preserve">Thomas K, Goodall S, Stone M, Howatson G, St Clair Gibson A, Ansley L (2015) Central and peripheral fatigue in male cyclists after 4-, 20-, and 40-km time trials. </w:t>
      </w:r>
      <w:r w:rsidR="00CC68FC" w:rsidRPr="00923ED9">
        <w:t>Med</w:t>
      </w:r>
      <w:r w:rsidR="00CC68FC">
        <w:t xml:space="preserve"> S</w:t>
      </w:r>
      <w:r w:rsidR="00CC68FC" w:rsidRPr="00923ED9">
        <w:t>ci</w:t>
      </w:r>
      <w:r w:rsidR="00CC68FC">
        <w:t xml:space="preserve"> S</w:t>
      </w:r>
      <w:r w:rsidR="00CC68FC" w:rsidRPr="00923ED9">
        <w:t xml:space="preserve">ports </w:t>
      </w:r>
      <w:r w:rsidR="00CC68FC">
        <w:t>E</w:t>
      </w:r>
      <w:r w:rsidR="00CC68FC" w:rsidRPr="00923ED9">
        <w:t>x</w:t>
      </w:r>
      <w:r w:rsidRPr="00923ED9">
        <w:t xml:space="preserve"> 47: 537-546</w:t>
      </w:r>
    </w:p>
    <w:p w14:paraId="2D10783E" w14:textId="6125B4F7" w:rsidR="00923ED9" w:rsidRPr="00923ED9" w:rsidRDefault="00923ED9" w:rsidP="00DF608F">
      <w:pPr>
        <w:pStyle w:val="EndNoteBibliography"/>
        <w:spacing w:after="120"/>
      </w:pPr>
      <w:r w:rsidRPr="00923ED9">
        <w:t>Thorlund JB, Aagaard P, Madsen K (2009) Rapid muscle force capacity changes after soccer match play. Int</w:t>
      </w:r>
      <w:r w:rsidR="00CC68FC">
        <w:t xml:space="preserve"> J S</w:t>
      </w:r>
      <w:r w:rsidRPr="00923ED9">
        <w:t>ports</w:t>
      </w:r>
      <w:r w:rsidR="00CC68FC">
        <w:t xml:space="preserve"> Me</w:t>
      </w:r>
      <w:r w:rsidRPr="00923ED9">
        <w:t>d 30: 273-278</w:t>
      </w:r>
    </w:p>
    <w:p w14:paraId="20689C0D" w14:textId="522A0032" w:rsidR="004B0A01" w:rsidRDefault="00923ED9" w:rsidP="00DF608F">
      <w:pPr>
        <w:pStyle w:val="EndNoteBibliography"/>
        <w:spacing w:after="120"/>
        <w:rPr>
          <w:b/>
        </w:rPr>
      </w:pPr>
      <w:r w:rsidRPr="00923ED9">
        <w:t xml:space="preserve">Todd G, Gorman RB, Gandevia SC (2004) Measurement and reproducibility of strength and voluntary activation of lower-limb muscles. Muscle </w:t>
      </w:r>
      <w:r w:rsidR="00CC68FC">
        <w:t>N</w:t>
      </w:r>
      <w:r w:rsidRPr="00923ED9">
        <w:t>erve 29: 834-842</w:t>
      </w:r>
      <w:r w:rsidR="00AD253E" w:rsidRPr="00094016">
        <w:fldChar w:fldCharType="end"/>
      </w:r>
      <w:r w:rsidR="004B0A01">
        <w:rPr>
          <w:b/>
        </w:rPr>
        <w:br w:type="page"/>
      </w:r>
    </w:p>
    <w:p w14:paraId="2D3D93A6" w14:textId="5B1DC703" w:rsidR="002A5A7F" w:rsidRDefault="002A5A7F" w:rsidP="002A5A7F">
      <w:pPr>
        <w:spacing w:after="0" w:line="420" w:lineRule="exact"/>
        <w:jc w:val="both"/>
        <w:rPr>
          <w:b/>
        </w:rPr>
      </w:pPr>
      <w:r>
        <w:rPr>
          <w:b/>
        </w:rPr>
        <w:lastRenderedPageBreak/>
        <w:t>Acknowledgements</w:t>
      </w:r>
    </w:p>
    <w:p w14:paraId="2F16F02B" w14:textId="7EDB6D48" w:rsidR="00F93A46" w:rsidRDefault="002A5A7F" w:rsidP="002A5A7F">
      <w:pPr>
        <w:spacing w:after="0" w:line="420" w:lineRule="exact"/>
        <w:jc w:val="both"/>
      </w:pPr>
      <w:r>
        <w:t>We thank Mr Gareth Wooley for the assistance during data collection.</w:t>
      </w:r>
      <w:r w:rsidR="00AD58D5">
        <w:t xml:space="preserve">  This work was funded and conducted in its entirety at Northumbria University, Newcastle, UK.</w:t>
      </w:r>
    </w:p>
    <w:p w14:paraId="6F231118" w14:textId="77777777" w:rsidR="00F93A46" w:rsidRDefault="00F93A46" w:rsidP="002A5A7F">
      <w:pPr>
        <w:spacing w:after="0" w:line="420" w:lineRule="exact"/>
        <w:jc w:val="both"/>
      </w:pPr>
    </w:p>
    <w:p w14:paraId="55F05F42" w14:textId="77777777" w:rsidR="00F93A46" w:rsidRPr="004918D1" w:rsidRDefault="00F93A46" w:rsidP="00F93A46">
      <w:pPr>
        <w:spacing w:after="0" w:line="420" w:lineRule="exact"/>
        <w:jc w:val="both"/>
      </w:pPr>
      <w:r>
        <w:rPr>
          <w:b/>
        </w:rPr>
        <w:t>Funding</w:t>
      </w:r>
    </w:p>
    <w:p w14:paraId="5CE09C2C" w14:textId="24473325" w:rsidR="002A5A7F" w:rsidRPr="00F93A46" w:rsidRDefault="00F93A46" w:rsidP="002A5A7F">
      <w:pPr>
        <w:spacing w:after="0" w:line="420" w:lineRule="exact"/>
        <w:jc w:val="both"/>
      </w:pPr>
      <w:r>
        <w:t>This project did not receive any funding and has no conflicts of interest to report.</w:t>
      </w:r>
      <w:r w:rsidR="002A5A7F">
        <w:rPr>
          <w:b/>
        </w:rPr>
        <w:t xml:space="preserve"> </w:t>
      </w:r>
      <w:r w:rsidR="002A5A7F">
        <w:rPr>
          <w:b/>
        </w:rPr>
        <w:br w:type="page"/>
      </w:r>
    </w:p>
    <w:p w14:paraId="630ACC09" w14:textId="7172D19E" w:rsidR="002F6354" w:rsidRDefault="004B2CFC" w:rsidP="004B2CFC">
      <w:pPr>
        <w:spacing w:before="120" w:after="120" w:line="420" w:lineRule="exact"/>
        <w:jc w:val="center"/>
        <w:rPr>
          <w:b/>
        </w:rPr>
      </w:pPr>
      <w:r>
        <w:rPr>
          <w:b/>
        </w:rPr>
        <w:lastRenderedPageBreak/>
        <w:t>Table &amp; Figure Legends</w:t>
      </w:r>
    </w:p>
    <w:p w14:paraId="5BA24597" w14:textId="5BD94B2F" w:rsidR="002F6354" w:rsidRDefault="002F6354" w:rsidP="002F6354">
      <w:pPr>
        <w:spacing w:before="120" w:after="120" w:line="420" w:lineRule="exact"/>
        <w:jc w:val="both"/>
      </w:pPr>
      <w:r>
        <w:rPr>
          <w:b/>
        </w:rPr>
        <w:t xml:space="preserve">Table 1.  </w:t>
      </w:r>
      <w:r w:rsidR="00374FF4">
        <w:t xml:space="preserve">Heart rate, RPE and evoked </w:t>
      </w:r>
      <w:r w:rsidR="00853D84" w:rsidRPr="00853D84">
        <w:t>responses to motor nerve and motor cortical stimulation at pre exercise, half time (HT), full time (FT) and following extra-time (ET)</w:t>
      </w:r>
      <w:r w:rsidR="00853D84">
        <w:t>.</w:t>
      </w:r>
      <w:r w:rsidR="00853D84">
        <w:rPr>
          <w:b/>
        </w:rPr>
        <w:t xml:space="preserve"> </w:t>
      </w:r>
    </w:p>
    <w:p w14:paraId="6F02E2CB" w14:textId="77777777" w:rsidR="002F6354" w:rsidRDefault="002F6354" w:rsidP="002F6354">
      <w:pPr>
        <w:spacing w:before="120" w:after="120" w:line="420" w:lineRule="exact"/>
        <w:jc w:val="both"/>
      </w:pPr>
    </w:p>
    <w:p w14:paraId="61A72593" w14:textId="2C021900" w:rsidR="002F6354" w:rsidRDefault="002F6354" w:rsidP="002F6354">
      <w:pPr>
        <w:spacing w:before="120" w:after="120" w:line="420" w:lineRule="exact"/>
        <w:jc w:val="both"/>
      </w:pPr>
      <w:r>
        <w:rPr>
          <w:rFonts w:cs="Calibri"/>
          <w:b/>
        </w:rPr>
        <w:t>Table 2</w:t>
      </w:r>
      <w:r w:rsidRPr="00A639AC">
        <w:rPr>
          <w:rFonts w:cs="Calibri"/>
          <w:b/>
        </w:rPr>
        <w:t>.</w:t>
      </w:r>
      <w:r w:rsidRPr="00A639AC">
        <w:rPr>
          <w:rFonts w:cs="Calibri"/>
        </w:rPr>
        <w:t xml:space="preserve"> </w:t>
      </w:r>
      <w:r w:rsidR="00B91CCA">
        <w:rPr>
          <w:rFonts w:cs="Calibri"/>
        </w:rPr>
        <w:t xml:space="preserve"> </w:t>
      </w:r>
      <w:r w:rsidR="00590C08">
        <w:rPr>
          <w:rFonts w:cs="Calibri"/>
        </w:rPr>
        <w:t xml:space="preserve">Typical error expressed as coefficient of variation (%) and intraclass correlation coefficients for </w:t>
      </w:r>
      <w:r w:rsidR="00BE2C05">
        <w:rPr>
          <w:rFonts w:cs="Calibri"/>
        </w:rPr>
        <w:t xml:space="preserve">measures </w:t>
      </w:r>
      <w:r w:rsidR="00590C08">
        <w:rPr>
          <w:rFonts w:cs="Calibri"/>
        </w:rPr>
        <w:t>of fatigue at pre-exercise and in response to 120 minutes of soccer-specific exercise</w:t>
      </w:r>
      <w:r w:rsidR="00590C08">
        <w:t>.</w:t>
      </w:r>
    </w:p>
    <w:p w14:paraId="75CD4EBF" w14:textId="77777777" w:rsidR="002F6354" w:rsidRDefault="002F6354" w:rsidP="002F6354">
      <w:pPr>
        <w:spacing w:before="120" w:after="120" w:line="420" w:lineRule="exact"/>
        <w:jc w:val="both"/>
      </w:pPr>
    </w:p>
    <w:p w14:paraId="046E1CBA" w14:textId="224E3EBC" w:rsidR="002F6354" w:rsidRDefault="002F6354" w:rsidP="002F6354">
      <w:pPr>
        <w:spacing w:before="120" w:after="120" w:line="420" w:lineRule="exact"/>
        <w:jc w:val="both"/>
      </w:pPr>
      <w:r w:rsidRPr="002F6354">
        <w:rPr>
          <w:b/>
        </w:rPr>
        <w:t xml:space="preserve">Figure 1.  </w:t>
      </w:r>
      <w:r>
        <w:t xml:space="preserve">Schematic of the experimental trial showing when neuromuscular function </w:t>
      </w:r>
      <w:r w:rsidR="00587954">
        <w:t>was</w:t>
      </w:r>
      <w:r>
        <w:t xml:space="preserve"> assessed at baseline and throughout the </w:t>
      </w:r>
      <w:r w:rsidR="00587954">
        <w:t>soccer match simulation</w:t>
      </w:r>
      <w:r>
        <w:t xml:space="preserve">.  At each time point the </w:t>
      </w:r>
      <w:r w:rsidR="00587954">
        <w:t>n</w:t>
      </w:r>
      <w:r>
        <w:t>euromuscular assessment</w:t>
      </w:r>
      <w:r w:rsidR="00587954">
        <w:t xml:space="preserve"> (NM)</w:t>
      </w:r>
      <w:r>
        <w:t xml:space="preserve"> involved 3 knee-extensor </w:t>
      </w:r>
      <w:r w:rsidR="00BE2C05">
        <w:t>maximum voluntary contractions (</w:t>
      </w:r>
      <w:r>
        <w:t>MVC</w:t>
      </w:r>
      <w:r w:rsidR="00BE2C05">
        <w:t>s)</w:t>
      </w:r>
      <w:r>
        <w:t xml:space="preserve"> with motor nerve stimulation delivered to the knee-extensors during and 2 s post MVC to determine voluntary activation and </w:t>
      </w:r>
      <w:r w:rsidR="00BE2C05">
        <w:t>potentiated twitch force. Subsequently,</w:t>
      </w:r>
      <w:r>
        <w:t xml:space="preserve"> 3 sets of knee-extensor contractions </w:t>
      </w:r>
      <w:r w:rsidR="00BE2C05">
        <w:t xml:space="preserve">at varying force levels </w:t>
      </w:r>
      <w:r>
        <w:t xml:space="preserve">(100, 75 &amp; 50% MVC) were performed to determine </w:t>
      </w:r>
      <w:r w:rsidRPr="00AD6BDD">
        <w:t>voluntary activation</w:t>
      </w:r>
      <w:r>
        <w:t xml:space="preserve"> with </w:t>
      </w:r>
      <w:r w:rsidR="0054482B">
        <w:t>motor cortex stimulation</w:t>
      </w:r>
      <w:r>
        <w:t>.</w:t>
      </w:r>
    </w:p>
    <w:p w14:paraId="71C5CDBA" w14:textId="77777777" w:rsidR="002F6354" w:rsidRDefault="002F6354" w:rsidP="002F6354">
      <w:pPr>
        <w:spacing w:before="120" w:after="120" w:line="420" w:lineRule="exact"/>
        <w:jc w:val="both"/>
      </w:pPr>
    </w:p>
    <w:p w14:paraId="06DEBC5F" w14:textId="23281773" w:rsidR="00785AD5" w:rsidRDefault="002F6354" w:rsidP="002F6354">
      <w:pPr>
        <w:spacing w:before="120" w:after="120" w:line="420" w:lineRule="exact"/>
        <w:jc w:val="both"/>
      </w:pPr>
      <w:r>
        <w:rPr>
          <w:b/>
        </w:rPr>
        <w:t xml:space="preserve">Figure 2.  </w:t>
      </w:r>
      <w:r>
        <w:t>Maximum voluntary contraction (</w:t>
      </w:r>
      <w:r>
        <w:rPr>
          <w:b/>
        </w:rPr>
        <w:t>A</w:t>
      </w:r>
      <w:r>
        <w:t>), potentiated knee-extensor twitch force (</w:t>
      </w:r>
      <w:r>
        <w:rPr>
          <w:b/>
        </w:rPr>
        <w:t>B</w:t>
      </w:r>
      <w:r>
        <w:t>) and voluntary activation</w:t>
      </w:r>
      <w:r w:rsidR="00853D84">
        <w:t xml:space="preserve"> measured with motor nerve (VA, white dot symbol) and motor cortical (VA</w:t>
      </w:r>
      <w:r w:rsidR="00853D84" w:rsidRPr="00853D84">
        <w:rPr>
          <w:vertAlign w:val="subscript"/>
        </w:rPr>
        <w:t>TMS</w:t>
      </w:r>
      <w:r w:rsidR="00853D84">
        <w:t xml:space="preserve">) stimulation </w:t>
      </w:r>
      <w:r>
        <w:t>(</w:t>
      </w:r>
      <w:r w:rsidRPr="002F6354">
        <w:rPr>
          <w:b/>
        </w:rPr>
        <w:t>C</w:t>
      </w:r>
      <w:r>
        <w:t>)</w:t>
      </w:r>
      <w:r w:rsidR="00853D84">
        <w:t xml:space="preserve"> at</w:t>
      </w:r>
      <w:r>
        <w:t xml:space="preserve"> pre-exercise, half-time</w:t>
      </w:r>
      <w:r w:rsidR="00F8127A">
        <w:t xml:space="preserve"> (HT)</w:t>
      </w:r>
      <w:r>
        <w:t xml:space="preserve">, full-time </w:t>
      </w:r>
      <w:r w:rsidR="00F8127A">
        <w:t xml:space="preserve">(FT) </w:t>
      </w:r>
      <w:r>
        <w:t>and following extra-time</w:t>
      </w:r>
      <w:r w:rsidR="00F8127A">
        <w:t xml:space="preserve"> (ET)</w:t>
      </w:r>
      <w:r>
        <w:t xml:space="preserve">.  * = P &lt; 0.05 vs. the pre-exercise value, </w:t>
      </w:r>
      <w:r>
        <w:rPr>
          <w:rFonts w:cs="Calibri"/>
        </w:rPr>
        <w:t>†</w:t>
      </w:r>
      <w:r>
        <w:t xml:space="preserve"> = P &lt; 0.05 vs. HT, </w:t>
      </w:r>
      <w:r>
        <w:rPr>
          <w:rFonts w:cs="Calibri"/>
        </w:rPr>
        <w:t>‡</w:t>
      </w:r>
      <w:r>
        <w:t xml:space="preserve"> = P &lt; 0.05 vs. FT.  Values are means </w:t>
      </w:r>
      <w:r>
        <w:rPr>
          <w:rFonts w:cs="Calibri"/>
        </w:rPr>
        <w:t>±</w:t>
      </w:r>
      <w:r>
        <w:t xml:space="preserve"> </w:t>
      </w:r>
      <w:r w:rsidR="00853D84">
        <w:t xml:space="preserve">SD </w:t>
      </w:r>
      <w:r>
        <w:t>for 10 participants.</w:t>
      </w:r>
    </w:p>
    <w:sectPr w:rsidR="00785AD5" w:rsidSect="00A6708A">
      <w:footerReference w:type="default" r:id="rId9"/>
      <w:pgSz w:w="11906" w:h="16838"/>
      <w:pgMar w:top="1440" w:right="1440" w:bottom="1440" w:left="1440" w:header="708" w:footer="708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694C880" w14:textId="77777777" w:rsidR="00631E66" w:rsidRDefault="00631E66" w:rsidP="00CC5985">
      <w:pPr>
        <w:spacing w:after="0" w:line="240" w:lineRule="auto"/>
      </w:pPr>
      <w:r>
        <w:separator/>
      </w:r>
    </w:p>
  </w:endnote>
  <w:endnote w:type="continuationSeparator" w:id="0">
    <w:p w14:paraId="4400AD46" w14:textId="77777777" w:rsidR="00631E66" w:rsidRDefault="00631E66" w:rsidP="00CC598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D733371" w14:textId="7D434024" w:rsidR="00DF74C1" w:rsidRDefault="00DF74C1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070366">
      <w:rPr>
        <w:noProof/>
      </w:rPr>
      <w:t>21</w:t>
    </w:r>
    <w:r>
      <w:rPr>
        <w:noProof/>
      </w:rPr>
      <w:fldChar w:fldCharType="end"/>
    </w:r>
  </w:p>
  <w:p w14:paraId="37892F26" w14:textId="77777777" w:rsidR="00DF74C1" w:rsidRDefault="00DF74C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79A5D8B" w14:textId="77777777" w:rsidR="00631E66" w:rsidRDefault="00631E66" w:rsidP="00CC5985">
      <w:pPr>
        <w:spacing w:after="0" w:line="240" w:lineRule="auto"/>
      </w:pPr>
      <w:r>
        <w:separator/>
      </w:r>
    </w:p>
  </w:footnote>
  <w:footnote w:type="continuationSeparator" w:id="0">
    <w:p w14:paraId="2DCB6D71" w14:textId="77777777" w:rsidR="00631E66" w:rsidRDefault="00631E66" w:rsidP="00CC598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540A915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3CC5722"/>
    <w:multiLevelType w:val="hybridMultilevel"/>
    <w:tmpl w:val="B44ECA90"/>
    <w:lvl w:ilvl="0" w:tplc="9DE255C0">
      <w:start w:val="1"/>
      <w:numFmt w:val="decimal"/>
      <w:lvlText w:val="Paragraph 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302254"/>
    <w:multiLevelType w:val="hybridMultilevel"/>
    <w:tmpl w:val="2CA89AE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01922"/>
    <w:multiLevelType w:val="hybridMultilevel"/>
    <w:tmpl w:val="B29A3BC8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9E60A67"/>
    <w:multiLevelType w:val="hybridMultilevel"/>
    <w:tmpl w:val="6E8E96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FB720E7"/>
    <w:multiLevelType w:val="hybridMultilevel"/>
    <w:tmpl w:val="8A56A9E6"/>
    <w:lvl w:ilvl="0" w:tplc="51ACA87E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9200F8E"/>
    <w:multiLevelType w:val="hybridMultilevel"/>
    <w:tmpl w:val="0E16CAB0"/>
    <w:lvl w:ilvl="0" w:tplc="56603C42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4"/>
  </w:num>
  <w:num w:numId="5">
    <w:abstractNumId w:val="6"/>
  </w:num>
  <w:num w:numId="6">
    <w:abstractNumId w:val="5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uro J Applied Phys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fwtvvxsr2pzpe25edxzwrlztzx9etex5v0&quot;&gt;Fatigue and SICI&lt;record-ids&gt;&lt;item&gt;3&lt;/item&gt;&lt;item&gt;4&lt;/item&gt;&lt;item&gt;16&lt;/item&gt;&lt;item&gt;24&lt;/item&gt;&lt;item&gt;30&lt;/item&gt;&lt;item&gt;36&lt;/item&gt;&lt;/record-ids&gt;&lt;/item&gt;&lt;/Libraries&gt;"/>
  </w:docVars>
  <w:rsids>
    <w:rsidRoot w:val="000F3C26"/>
    <w:rsid w:val="00001865"/>
    <w:rsid w:val="00002885"/>
    <w:rsid w:val="00002C78"/>
    <w:rsid w:val="00003113"/>
    <w:rsid w:val="000050D5"/>
    <w:rsid w:val="00005360"/>
    <w:rsid w:val="00005EFB"/>
    <w:rsid w:val="0001140E"/>
    <w:rsid w:val="000116DF"/>
    <w:rsid w:val="00011B91"/>
    <w:rsid w:val="00011C16"/>
    <w:rsid w:val="0001317D"/>
    <w:rsid w:val="00016663"/>
    <w:rsid w:val="0001734E"/>
    <w:rsid w:val="00017CD0"/>
    <w:rsid w:val="0002022C"/>
    <w:rsid w:val="00021528"/>
    <w:rsid w:val="00021A9F"/>
    <w:rsid w:val="00024C94"/>
    <w:rsid w:val="00025502"/>
    <w:rsid w:val="00030ADC"/>
    <w:rsid w:val="000324DC"/>
    <w:rsid w:val="00032DDA"/>
    <w:rsid w:val="00033689"/>
    <w:rsid w:val="00041037"/>
    <w:rsid w:val="00042EB9"/>
    <w:rsid w:val="00043E52"/>
    <w:rsid w:val="000455B7"/>
    <w:rsid w:val="000517F2"/>
    <w:rsid w:val="000579A7"/>
    <w:rsid w:val="00057AC6"/>
    <w:rsid w:val="0006168F"/>
    <w:rsid w:val="00067506"/>
    <w:rsid w:val="00070007"/>
    <w:rsid w:val="00070366"/>
    <w:rsid w:val="0007248C"/>
    <w:rsid w:val="0007375D"/>
    <w:rsid w:val="0007511F"/>
    <w:rsid w:val="00076CEF"/>
    <w:rsid w:val="00084B5D"/>
    <w:rsid w:val="00085F1F"/>
    <w:rsid w:val="000864F7"/>
    <w:rsid w:val="000873A3"/>
    <w:rsid w:val="00087945"/>
    <w:rsid w:val="00087C2D"/>
    <w:rsid w:val="00090672"/>
    <w:rsid w:val="00091A28"/>
    <w:rsid w:val="000933D1"/>
    <w:rsid w:val="00093954"/>
    <w:rsid w:val="00094016"/>
    <w:rsid w:val="00094391"/>
    <w:rsid w:val="00094DE9"/>
    <w:rsid w:val="00094E3C"/>
    <w:rsid w:val="00096982"/>
    <w:rsid w:val="000A1096"/>
    <w:rsid w:val="000A3C45"/>
    <w:rsid w:val="000A3DF1"/>
    <w:rsid w:val="000A44D8"/>
    <w:rsid w:val="000A4509"/>
    <w:rsid w:val="000A4793"/>
    <w:rsid w:val="000A48EC"/>
    <w:rsid w:val="000A6A02"/>
    <w:rsid w:val="000B1942"/>
    <w:rsid w:val="000B3AD4"/>
    <w:rsid w:val="000B4481"/>
    <w:rsid w:val="000B5A09"/>
    <w:rsid w:val="000B5A78"/>
    <w:rsid w:val="000B5E03"/>
    <w:rsid w:val="000B7464"/>
    <w:rsid w:val="000B77C1"/>
    <w:rsid w:val="000B7CAC"/>
    <w:rsid w:val="000C0767"/>
    <w:rsid w:val="000C2242"/>
    <w:rsid w:val="000C5416"/>
    <w:rsid w:val="000C78AF"/>
    <w:rsid w:val="000C7D86"/>
    <w:rsid w:val="000D36C1"/>
    <w:rsid w:val="000D3B78"/>
    <w:rsid w:val="000D42DC"/>
    <w:rsid w:val="000D4D67"/>
    <w:rsid w:val="000D6426"/>
    <w:rsid w:val="000D6FD2"/>
    <w:rsid w:val="000D7AF3"/>
    <w:rsid w:val="000E2B35"/>
    <w:rsid w:val="000E2D24"/>
    <w:rsid w:val="000E38AC"/>
    <w:rsid w:val="000E4A1E"/>
    <w:rsid w:val="000E63FA"/>
    <w:rsid w:val="000F0656"/>
    <w:rsid w:val="000F0C1F"/>
    <w:rsid w:val="000F2DFE"/>
    <w:rsid w:val="000F3C26"/>
    <w:rsid w:val="000F653C"/>
    <w:rsid w:val="00100A85"/>
    <w:rsid w:val="00102073"/>
    <w:rsid w:val="001031D2"/>
    <w:rsid w:val="00103486"/>
    <w:rsid w:val="00104C99"/>
    <w:rsid w:val="001074B8"/>
    <w:rsid w:val="001078F8"/>
    <w:rsid w:val="00110257"/>
    <w:rsid w:val="001107BF"/>
    <w:rsid w:val="00114645"/>
    <w:rsid w:val="00115136"/>
    <w:rsid w:val="0011570C"/>
    <w:rsid w:val="001162E5"/>
    <w:rsid w:val="0011679F"/>
    <w:rsid w:val="00122BC6"/>
    <w:rsid w:val="001231C3"/>
    <w:rsid w:val="00125383"/>
    <w:rsid w:val="00125ACD"/>
    <w:rsid w:val="001263D0"/>
    <w:rsid w:val="00127439"/>
    <w:rsid w:val="00130646"/>
    <w:rsid w:val="001334B8"/>
    <w:rsid w:val="00137196"/>
    <w:rsid w:val="0014117F"/>
    <w:rsid w:val="00142148"/>
    <w:rsid w:val="00142193"/>
    <w:rsid w:val="0014296A"/>
    <w:rsid w:val="00142D4F"/>
    <w:rsid w:val="00143FE8"/>
    <w:rsid w:val="001444C5"/>
    <w:rsid w:val="00146403"/>
    <w:rsid w:val="0014663E"/>
    <w:rsid w:val="00146904"/>
    <w:rsid w:val="00147C81"/>
    <w:rsid w:val="00151935"/>
    <w:rsid w:val="00151E83"/>
    <w:rsid w:val="0015392C"/>
    <w:rsid w:val="00153B3C"/>
    <w:rsid w:val="0015451C"/>
    <w:rsid w:val="00155D6E"/>
    <w:rsid w:val="0016433F"/>
    <w:rsid w:val="00165028"/>
    <w:rsid w:val="0016685F"/>
    <w:rsid w:val="00167903"/>
    <w:rsid w:val="00167F5E"/>
    <w:rsid w:val="001706A7"/>
    <w:rsid w:val="00172AEF"/>
    <w:rsid w:val="00172C1B"/>
    <w:rsid w:val="001757F0"/>
    <w:rsid w:val="00175B38"/>
    <w:rsid w:val="00176FFA"/>
    <w:rsid w:val="0018027E"/>
    <w:rsid w:val="001807C5"/>
    <w:rsid w:val="00180A50"/>
    <w:rsid w:val="001815A4"/>
    <w:rsid w:val="00181F10"/>
    <w:rsid w:val="00183ED5"/>
    <w:rsid w:val="00184056"/>
    <w:rsid w:val="00185192"/>
    <w:rsid w:val="00187A91"/>
    <w:rsid w:val="00192277"/>
    <w:rsid w:val="00192C9F"/>
    <w:rsid w:val="001946AE"/>
    <w:rsid w:val="00194C4B"/>
    <w:rsid w:val="001961FB"/>
    <w:rsid w:val="00197AE6"/>
    <w:rsid w:val="001A092C"/>
    <w:rsid w:val="001A13A4"/>
    <w:rsid w:val="001A2AC9"/>
    <w:rsid w:val="001A3947"/>
    <w:rsid w:val="001A49E6"/>
    <w:rsid w:val="001A6A07"/>
    <w:rsid w:val="001A6CF8"/>
    <w:rsid w:val="001A7207"/>
    <w:rsid w:val="001A761B"/>
    <w:rsid w:val="001A789C"/>
    <w:rsid w:val="001A7A87"/>
    <w:rsid w:val="001A7EA0"/>
    <w:rsid w:val="001B22E2"/>
    <w:rsid w:val="001B3306"/>
    <w:rsid w:val="001B60F2"/>
    <w:rsid w:val="001C078E"/>
    <w:rsid w:val="001C0DAD"/>
    <w:rsid w:val="001C104C"/>
    <w:rsid w:val="001C1CAD"/>
    <w:rsid w:val="001C2A93"/>
    <w:rsid w:val="001C3784"/>
    <w:rsid w:val="001C4235"/>
    <w:rsid w:val="001C5994"/>
    <w:rsid w:val="001C692E"/>
    <w:rsid w:val="001C793C"/>
    <w:rsid w:val="001C7DBC"/>
    <w:rsid w:val="001D0D92"/>
    <w:rsid w:val="001D45E6"/>
    <w:rsid w:val="001E014F"/>
    <w:rsid w:val="001E1513"/>
    <w:rsid w:val="001E1CD9"/>
    <w:rsid w:val="001E26A0"/>
    <w:rsid w:val="001E2C61"/>
    <w:rsid w:val="001E2FFA"/>
    <w:rsid w:val="001E36E3"/>
    <w:rsid w:val="001E4233"/>
    <w:rsid w:val="001E4AA4"/>
    <w:rsid w:val="001E514E"/>
    <w:rsid w:val="001F01C3"/>
    <w:rsid w:val="001F0D4C"/>
    <w:rsid w:val="001F129F"/>
    <w:rsid w:val="001F1D98"/>
    <w:rsid w:val="001F201D"/>
    <w:rsid w:val="001F5F00"/>
    <w:rsid w:val="001F6D00"/>
    <w:rsid w:val="0020058C"/>
    <w:rsid w:val="00201EFA"/>
    <w:rsid w:val="00202C5E"/>
    <w:rsid w:val="00203B87"/>
    <w:rsid w:val="0020447B"/>
    <w:rsid w:val="00205BA1"/>
    <w:rsid w:val="002065A7"/>
    <w:rsid w:val="00206AA8"/>
    <w:rsid w:val="00210677"/>
    <w:rsid w:val="00210AC8"/>
    <w:rsid w:val="002133F0"/>
    <w:rsid w:val="00214A88"/>
    <w:rsid w:val="00214B87"/>
    <w:rsid w:val="00214BA9"/>
    <w:rsid w:val="0021507B"/>
    <w:rsid w:val="00215FB9"/>
    <w:rsid w:val="00216157"/>
    <w:rsid w:val="0021683A"/>
    <w:rsid w:val="00216F60"/>
    <w:rsid w:val="00221A1E"/>
    <w:rsid w:val="00221E8B"/>
    <w:rsid w:val="0022248E"/>
    <w:rsid w:val="002227E6"/>
    <w:rsid w:val="00222F42"/>
    <w:rsid w:val="002236C5"/>
    <w:rsid w:val="002244C1"/>
    <w:rsid w:val="00224E30"/>
    <w:rsid w:val="00231EE2"/>
    <w:rsid w:val="00232D38"/>
    <w:rsid w:val="00240B0F"/>
    <w:rsid w:val="0024139C"/>
    <w:rsid w:val="00242218"/>
    <w:rsid w:val="0024238A"/>
    <w:rsid w:val="00243676"/>
    <w:rsid w:val="002468D6"/>
    <w:rsid w:val="0025017E"/>
    <w:rsid w:val="00252857"/>
    <w:rsid w:val="002543A4"/>
    <w:rsid w:val="002543A9"/>
    <w:rsid w:val="00256168"/>
    <w:rsid w:val="0025649A"/>
    <w:rsid w:val="00256FEF"/>
    <w:rsid w:val="0025790B"/>
    <w:rsid w:val="00257CEB"/>
    <w:rsid w:val="002615F9"/>
    <w:rsid w:val="002618AB"/>
    <w:rsid w:val="0026223F"/>
    <w:rsid w:val="00263760"/>
    <w:rsid w:val="002640CC"/>
    <w:rsid w:val="002671C0"/>
    <w:rsid w:val="00270494"/>
    <w:rsid w:val="00270D9F"/>
    <w:rsid w:val="002719A8"/>
    <w:rsid w:val="0027208A"/>
    <w:rsid w:val="002751A8"/>
    <w:rsid w:val="002752EE"/>
    <w:rsid w:val="00275AD1"/>
    <w:rsid w:val="00276FCF"/>
    <w:rsid w:val="002777DA"/>
    <w:rsid w:val="00280C3D"/>
    <w:rsid w:val="00283EDE"/>
    <w:rsid w:val="00287694"/>
    <w:rsid w:val="002932CF"/>
    <w:rsid w:val="00294506"/>
    <w:rsid w:val="00295566"/>
    <w:rsid w:val="00296707"/>
    <w:rsid w:val="0029730B"/>
    <w:rsid w:val="00297C81"/>
    <w:rsid w:val="002A0D99"/>
    <w:rsid w:val="002A1649"/>
    <w:rsid w:val="002A20B5"/>
    <w:rsid w:val="002A25AE"/>
    <w:rsid w:val="002A4272"/>
    <w:rsid w:val="002A5A7F"/>
    <w:rsid w:val="002A7B34"/>
    <w:rsid w:val="002B0DF9"/>
    <w:rsid w:val="002B12D1"/>
    <w:rsid w:val="002B1633"/>
    <w:rsid w:val="002B3338"/>
    <w:rsid w:val="002B3589"/>
    <w:rsid w:val="002B4E2A"/>
    <w:rsid w:val="002B5419"/>
    <w:rsid w:val="002B56B2"/>
    <w:rsid w:val="002B635F"/>
    <w:rsid w:val="002B7615"/>
    <w:rsid w:val="002C6CD5"/>
    <w:rsid w:val="002C7727"/>
    <w:rsid w:val="002D02CB"/>
    <w:rsid w:val="002D2D52"/>
    <w:rsid w:val="002D3147"/>
    <w:rsid w:val="002D3BD0"/>
    <w:rsid w:val="002D67E5"/>
    <w:rsid w:val="002E0086"/>
    <w:rsid w:val="002E02D8"/>
    <w:rsid w:val="002E059C"/>
    <w:rsid w:val="002E1220"/>
    <w:rsid w:val="002E2852"/>
    <w:rsid w:val="002E291D"/>
    <w:rsid w:val="002E30EC"/>
    <w:rsid w:val="002E373A"/>
    <w:rsid w:val="002E54A7"/>
    <w:rsid w:val="002E58C7"/>
    <w:rsid w:val="002F2704"/>
    <w:rsid w:val="002F3582"/>
    <w:rsid w:val="002F4214"/>
    <w:rsid w:val="002F447B"/>
    <w:rsid w:val="002F5E5F"/>
    <w:rsid w:val="002F6354"/>
    <w:rsid w:val="002F6944"/>
    <w:rsid w:val="002F6CC2"/>
    <w:rsid w:val="002F7375"/>
    <w:rsid w:val="003000B2"/>
    <w:rsid w:val="003003C8"/>
    <w:rsid w:val="00301B23"/>
    <w:rsid w:val="0030203E"/>
    <w:rsid w:val="0030230F"/>
    <w:rsid w:val="003052A0"/>
    <w:rsid w:val="003055AB"/>
    <w:rsid w:val="00306780"/>
    <w:rsid w:val="00307571"/>
    <w:rsid w:val="0031136A"/>
    <w:rsid w:val="00313F8C"/>
    <w:rsid w:val="00314208"/>
    <w:rsid w:val="00317B82"/>
    <w:rsid w:val="00323E62"/>
    <w:rsid w:val="00325471"/>
    <w:rsid w:val="00325D1A"/>
    <w:rsid w:val="00330786"/>
    <w:rsid w:val="00330ACA"/>
    <w:rsid w:val="00330BB0"/>
    <w:rsid w:val="00330D1A"/>
    <w:rsid w:val="00330FCA"/>
    <w:rsid w:val="0033286D"/>
    <w:rsid w:val="00334B04"/>
    <w:rsid w:val="00340749"/>
    <w:rsid w:val="00340781"/>
    <w:rsid w:val="00340A00"/>
    <w:rsid w:val="00347AE3"/>
    <w:rsid w:val="00350552"/>
    <w:rsid w:val="003505E9"/>
    <w:rsid w:val="003518CE"/>
    <w:rsid w:val="00351E30"/>
    <w:rsid w:val="003600FD"/>
    <w:rsid w:val="003616DD"/>
    <w:rsid w:val="00361B7E"/>
    <w:rsid w:val="00361FD7"/>
    <w:rsid w:val="00363F42"/>
    <w:rsid w:val="00365600"/>
    <w:rsid w:val="00365E62"/>
    <w:rsid w:val="003671E2"/>
    <w:rsid w:val="00371FF1"/>
    <w:rsid w:val="003722B3"/>
    <w:rsid w:val="0037378F"/>
    <w:rsid w:val="0037424E"/>
    <w:rsid w:val="003747BC"/>
    <w:rsid w:val="00374FF4"/>
    <w:rsid w:val="003757F6"/>
    <w:rsid w:val="00375C52"/>
    <w:rsid w:val="003768AB"/>
    <w:rsid w:val="0037737B"/>
    <w:rsid w:val="00380E9F"/>
    <w:rsid w:val="00381629"/>
    <w:rsid w:val="003832E4"/>
    <w:rsid w:val="00385649"/>
    <w:rsid w:val="00385BEA"/>
    <w:rsid w:val="00386C18"/>
    <w:rsid w:val="00391B4F"/>
    <w:rsid w:val="00395E55"/>
    <w:rsid w:val="00395F96"/>
    <w:rsid w:val="00396661"/>
    <w:rsid w:val="003973DD"/>
    <w:rsid w:val="003979EC"/>
    <w:rsid w:val="00397C0E"/>
    <w:rsid w:val="003A01C4"/>
    <w:rsid w:val="003A2187"/>
    <w:rsid w:val="003A236C"/>
    <w:rsid w:val="003A26D2"/>
    <w:rsid w:val="003A4C05"/>
    <w:rsid w:val="003A4C85"/>
    <w:rsid w:val="003B064C"/>
    <w:rsid w:val="003B41A6"/>
    <w:rsid w:val="003B456B"/>
    <w:rsid w:val="003B615F"/>
    <w:rsid w:val="003B7260"/>
    <w:rsid w:val="003B7E9B"/>
    <w:rsid w:val="003C0A0B"/>
    <w:rsid w:val="003C0F6C"/>
    <w:rsid w:val="003C1CBF"/>
    <w:rsid w:val="003C4D9C"/>
    <w:rsid w:val="003C55AF"/>
    <w:rsid w:val="003C7837"/>
    <w:rsid w:val="003C7EEE"/>
    <w:rsid w:val="003D25CE"/>
    <w:rsid w:val="003D4AAB"/>
    <w:rsid w:val="003D5911"/>
    <w:rsid w:val="003D5A0C"/>
    <w:rsid w:val="003D5F12"/>
    <w:rsid w:val="003E1008"/>
    <w:rsid w:val="003E39AC"/>
    <w:rsid w:val="003E3B39"/>
    <w:rsid w:val="003E40F5"/>
    <w:rsid w:val="003E4443"/>
    <w:rsid w:val="003E4486"/>
    <w:rsid w:val="003E5EDB"/>
    <w:rsid w:val="003E6959"/>
    <w:rsid w:val="003F030A"/>
    <w:rsid w:val="003F09A4"/>
    <w:rsid w:val="003F4E4D"/>
    <w:rsid w:val="003F7D48"/>
    <w:rsid w:val="00400A24"/>
    <w:rsid w:val="00401C93"/>
    <w:rsid w:val="0040222B"/>
    <w:rsid w:val="00402A60"/>
    <w:rsid w:val="00407290"/>
    <w:rsid w:val="00410E13"/>
    <w:rsid w:val="00411E55"/>
    <w:rsid w:val="00412C0C"/>
    <w:rsid w:val="00412D3B"/>
    <w:rsid w:val="004131C4"/>
    <w:rsid w:val="00413A0A"/>
    <w:rsid w:val="00414AA2"/>
    <w:rsid w:val="004165C8"/>
    <w:rsid w:val="004206FB"/>
    <w:rsid w:val="00423372"/>
    <w:rsid w:val="00423C0B"/>
    <w:rsid w:val="00423C19"/>
    <w:rsid w:val="00424156"/>
    <w:rsid w:val="004300F8"/>
    <w:rsid w:val="00433078"/>
    <w:rsid w:val="004335C6"/>
    <w:rsid w:val="00433FFB"/>
    <w:rsid w:val="004348A8"/>
    <w:rsid w:val="00434AB8"/>
    <w:rsid w:val="00434C1A"/>
    <w:rsid w:val="00441617"/>
    <w:rsid w:val="00442FBA"/>
    <w:rsid w:val="00443667"/>
    <w:rsid w:val="00444065"/>
    <w:rsid w:val="00446890"/>
    <w:rsid w:val="004470E6"/>
    <w:rsid w:val="004505C6"/>
    <w:rsid w:val="00450C0B"/>
    <w:rsid w:val="00450E82"/>
    <w:rsid w:val="004514A4"/>
    <w:rsid w:val="00453C38"/>
    <w:rsid w:val="004543A0"/>
    <w:rsid w:val="00454434"/>
    <w:rsid w:val="00454D56"/>
    <w:rsid w:val="00455AA1"/>
    <w:rsid w:val="00455BDD"/>
    <w:rsid w:val="00457A12"/>
    <w:rsid w:val="004616E7"/>
    <w:rsid w:val="00461953"/>
    <w:rsid w:val="0046243F"/>
    <w:rsid w:val="004642BC"/>
    <w:rsid w:val="0046544B"/>
    <w:rsid w:val="00465A49"/>
    <w:rsid w:val="00467B73"/>
    <w:rsid w:val="004723E3"/>
    <w:rsid w:val="00472526"/>
    <w:rsid w:val="00473163"/>
    <w:rsid w:val="00473CDB"/>
    <w:rsid w:val="004743CF"/>
    <w:rsid w:val="00477723"/>
    <w:rsid w:val="00480D13"/>
    <w:rsid w:val="00481682"/>
    <w:rsid w:val="00482B31"/>
    <w:rsid w:val="00486439"/>
    <w:rsid w:val="004918D1"/>
    <w:rsid w:val="004941CB"/>
    <w:rsid w:val="0049481F"/>
    <w:rsid w:val="004961CF"/>
    <w:rsid w:val="004963FB"/>
    <w:rsid w:val="00496DD1"/>
    <w:rsid w:val="00497442"/>
    <w:rsid w:val="004A042B"/>
    <w:rsid w:val="004A3D2C"/>
    <w:rsid w:val="004B0A01"/>
    <w:rsid w:val="004B1386"/>
    <w:rsid w:val="004B153E"/>
    <w:rsid w:val="004B2CFC"/>
    <w:rsid w:val="004B4702"/>
    <w:rsid w:val="004B47F4"/>
    <w:rsid w:val="004B47FF"/>
    <w:rsid w:val="004B544E"/>
    <w:rsid w:val="004B664D"/>
    <w:rsid w:val="004B6819"/>
    <w:rsid w:val="004C049D"/>
    <w:rsid w:val="004C0FC4"/>
    <w:rsid w:val="004C25E7"/>
    <w:rsid w:val="004C3859"/>
    <w:rsid w:val="004C4947"/>
    <w:rsid w:val="004C753D"/>
    <w:rsid w:val="004C78B8"/>
    <w:rsid w:val="004D0230"/>
    <w:rsid w:val="004D052C"/>
    <w:rsid w:val="004D0776"/>
    <w:rsid w:val="004D2C36"/>
    <w:rsid w:val="004D3412"/>
    <w:rsid w:val="004D551C"/>
    <w:rsid w:val="004D5AE3"/>
    <w:rsid w:val="004D6105"/>
    <w:rsid w:val="004D7356"/>
    <w:rsid w:val="004E1A70"/>
    <w:rsid w:val="004E29FC"/>
    <w:rsid w:val="004E31C7"/>
    <w:rsid w:val="004E600C"/>
    <w:rsid w:val="004E783F"/>
    <w:rsid w:val="004F2BEC"/>
    <w:rsid w:val="004F5291"/>
    <w:rsid w:val="004F56F3"/>
    <w:rsid w:val="004F5DB5"/>
    <w:rsid w:val="00501E29"/>
    <w:rsid w:val="00502821"/>
    <w:rsid w:val="0050294F"/>
    <w:rsid w:val="00502D58"/>
    <w:rsid w:val="0050363C"/>
    <w:rsid w:val="005042D1"/>
    <w:rsid w:val="005042F2"/>
    <w:rsid w:val="005074B1"/>
    <w:rsid w:val="00511298"/>
    <w:rsid w:val="00512B8F"/>
    <w:rsid w:val="0051444B"/>
    <w:rsid w:val="0051734F"/>
    <w:rsid w:val="00520566"/>
    <w:rsid w:val="00522DF1"/>
    <w:rsid w:val="005252EA"/>
    <w:rsid w:val="00525361"/>
    <w:rsid w:val="00526BED"/>
    <w:rsid w:val="005277AD"/>
    <w:rsid w:val="00527B2C"/>
    <w:rsid w:val="00527EE7"/>
    <w:rsid w:val="0053059A"/>
    <w:rsid w:val="005306D3"/>
    <w:rsid w:val="00530D40"/>
    <w:rsid w:val="0053370A"/>
    <w:rsid w:val="00534853"/>
    <w:rsid w:val="00535243"/>
    <w:rsid w:val="00535407"/>
    <w:rsid w:val="00536F32"/>
    <w:rsid w:val="0054129F"/>
    <w:rsid w:val="005418D1"/>
    <w:rsid w:val="00544050"/>
    <w:rsid w:val="005445E2"/>
    <w:rsid w:val="0054482B"/>
    <w:rsid w:val="0054490F"/>
    <w:rsid w:val="00546A44"/>
    <w:rsid w:val="00551F05"/>
    <w:rsid w:val="00557D8F"/>
    <w:rsid w:val="0056086D"/>
    <w:rsid w:val="00560EAE"/>
    <w:rsid w:val="00561E0F"/>
    <w:rsid w:val="0056486E"/>
    <w:rsid w:val="005653B8"/>
    <w:rsid w:val="00567EFF"/>
    <w:rsid w:val="00571268"/>
    <w:rsid w:val="00573782"/>
    <w:rsid w:val="00573C45"/>
    <w:rsid w:val="005770E1"/>
    <w:rsid w:val="00577852"/>
    <w:rsid w:val="0058032D"/>
    <w:rsid w:val="00580838"/>
    <w:rsid w:val="00582283"/>
    <w:rsid w:val="0058360E"/>
    <w:rsid w:val="0058448F"/>
    <w:rsid w:val="00586119"/>
    <w:rsid w:val="00586CB5"/>
    <w:rsid w:val="00587836"/>
    <w:rsid w:val="00587954"/>
    <w:rsid w:val="00590495"/>
    <w:rsid w:val="00590AE5"/>
    <w:rsid w:val="00590C08"/>
    <w:rsid w:val="00591C01"/>
    <w:rsid w:val="00592016"/>
    <w:rsid w:val="0059345A"/>
    <w:rsid w:val="005942E2"/>
    <w:rsid w:val="005944F4"/>
    <w:rsid w:val="00596C3B"/>
    <w:rsid w:val="00596D29"/>
    <w:rsid w:val="00597B88"/>
    <w:rsid w:val="005A1E60"/>
    <w:rsid w:val="005A1E78"/>
    <w:rsid w:val="005A1F9B"/>
    <w:rsid w:val="005A2944"/>
    <w:rsid w:val="005A5974"/>
    <w:rsid w:val="005A5A9D"/>
    <w:rsid w:val="005B0093"/>
    <w:rsid w:val="005B06C0"/>
    <w:rsid w:val="005B0715"/>
    <w:rsid w:val="005B1226"/>
    <w:rsid w:val="005B13C0"/>
    <w:rsid w:val="005B39D0"/>
    <w:rsid w:val="005B466C"/>
    <w:rsid w:val="005C0771"/>
    <w:rsid w:val="005C0FC7"/>
    <w:rsid w:val="005C184D"/>
    <w:rsid w:val="005C200C"/>
    <w:rsid w:val="005C4694"/>
    <w:rsid w:val="005C4EFA"/>
    <w:rsid w:val="005C6720"/>
    <w:rsid w:val="005C7510"/>
    <w:rsid w:val="005C76F3"/>
    <w:rsid w:val="005D101A"/>
    <w:rsid w:val="005D2FBD"/>
    <w:rsid w:val="005D3AC7"/>
    <w:rsid w:val="005D43D0"/>
    <w:rsid w:val="005D4E3E"/>
    <w:rsid w:val="005D5495"/>
    <w:rsid w:val="005D60C4"/>
    <w:rsid w:val="005E06ED"/>
    <w:rsid w:val="005E2131"/>
    <w:rsid w:val="005E2859"/>
    <w:rsid w:val="005E4CE1"/>
    <w:rsid w:val="005E7E91"/>
    <w:rsid w:val="005F025F"/>
    <w:rsid w:val="005F0494"/>
    <w:rsid w:val="005F10CE"/>
    <w:rsid w:val="005F1EFF"/>
    <w:rsid w:val="005F2631"/>
    <w:rsid w:val="005F2928"/>
    <w:rsid w:val="005F2D5D"/>
    <w:rsid w:val="005F372E"/>
    <w:rsid w:val="005F3CA6"/>
    <w:rsid w:val="005F3DE8"/>
    <w:rsid w:val="005F3F6C"/>
    <w:rsid w:val="005F4679"/>
    <w:rsid w:val="005F48E2"/>
    <w:rsid w:val="005F4BF0"/>
    <w:rsid w:val="005F5FC6"/>
    <w:rsid w:val="005F6B47"/>
    <w:rsid w:val="00603ABD"/>
    <w:rsid w:val="00604185"/>
    <w:rsid w:val="006060D2"/>
    <w:rsid w:val="00610354"/>
    <w:rsid w:val="00611FF1"/>
    <w:rsid w:val="0061216F"/>
    <w:rsid w:val="00612A44"/>
    <w:rsid w:val="00620412"/>
    <w:rsid w:val="0062079E"/>
    <w:rsid w:val="006264AE"/>
    <w:rsid w:val="00627DDD"/>
    <w:rsid w:val="006300BD"/>
    <w:rsid w:val="0063109A"/>
    <w:rsid w:val="00631106"/>
    <w:rsid w:val="00631158"/>
    <w:rsid w:val="00631E66"/>
    <w:rsid w:val="00633627"/>
    <w:rsid w:val="00633B94"/>
    <w:rsid w:val="00634CEB"/>
    <w:rsid w:val="0063616E"/>
    <w:rsid w:val="00640AA7"/>
    <w:rsid w:val="00641B9C"/>
    <w:rsid w:val="00641CB2"/>
    <w:rsid w:val="00642FA6"/>
    <w:rsid w:val="00643446"/>
    <w:rsid w:val="006437B5"/>
    <w:rsid w:val="00644F81"/>
    <w:rsid w:val="00646BD7"/>
    <w:rsid w:val="006515AD"/>
    <w:rsid w:val="006525EE"/>
    <w:rsid w:val="00652851"/>
    <w:rsid w:val="00653EAA"/>
    <w:rsid w:val="00655784"/>
    <w:rsid w:val="00655CCE"/>
    <w:rsid w:val="006628D0"/>
    <w:rsid w:val="00665D7C"/>
    <w:rsid w:val="00665FB9"/>
    <w:rsid w:val="0066622D"/>
    <w:rsid w:val="00667BF2"/>
    <w:rsid w:val="00671F53"/>
    <w:rsid w:val="006734CF"/>
    <w:rsid w:val="00674D03"/>
    <w:rsid w:val="00674D54"/>
    <w:rsid w:val="006762ED"/>
    <w:rsid w:val="00676AEF"/>
    <w:rsid w:val="00677C24"/>
    <w:rsid w:val="00680C4A"/>
    <w:rsid w:val="00681BFE"/>
    <w:rsid w:val="00682022"/>
    <w:rsid w:val="00682A6C"/>
    <w:rsid w:val="00683727"/>
    <w:rsid w:val="00691B6B"/>
    <w:rsid w:val="006939C2"/>
    <w:rsid w:val="00695A8D"/>
    <w:rsid w:val="006962E6"/>
    <w:rsid w:val="00697BCE"/>
    <w:rsid w:val="006A08F3"/>
    <w:rsid w:val="006A2726"/>
    <w:rsid w:val="006A3C40"/>
    <w:rsid w:val="006A49A9"/>
    <w:rsid w:val="006B0853"/>
    <w:rsid w:val="006B0902"/>
    <w:rsid w:val="006B0A52"/>
    <w:rsid w:val="006B29BC"/>
    <w:rsid w:val="006B2FC9"/>
    <w:rsid w:val="006B4A4A"/>
    <w:rsid w:val="006B51E8"/>
    <w:rsid w:val="006B5A52"/>
    <w:rsid w:val="006B6FD8"/>
    <w:rsid w:val="006B707C"/>
    <w:rsid w:val="006B708B"/>
    <w:rsid w:val="006C0E5C"/>
    <w:rsid w:val="006C4980"/>
    <w:rsid w:val="006C7DD1"/>
    <w:rsid w:val="006D2236"/>
    <w:rsid w:val="006D244E"/>
    <w:rsid w:val="006D412C"/>
    <w:rsid w:val="006D44A2"/>
    <w:rsid w:val="006D48BE"/>
    <w:rsid w:val="006D4E8D"/>
    <w:rsid w:val="006D6CAC"/>
    <w:rsid w:val="006E1446"/>
    <w:rsid w:val="006E3670"/>
    <w:rsid w:val="006E6BD6"/>
    <w:rsid w:val="006E74F1"/>
    <w:rsid w:val="006E7989"/>
    <w:rsid w:val="006F21B5"/>
    <w:rsid w:val="006F2A56"/>
    <w:rsid w:val="006F4711"/>
    <w:rsid w:val="006F6E49"/>
    <w:rsid w:val="00701250"/>
    <w:rsid w:val="007129EE"/>
    <w:rsid w:val="007141AF"/>
    <w:rsid w:val="007159C7"/>
    <w:rsid w:val="00716B8E"/>
    <w:rsid w:val="0072064C"/>
    <w:rsid w:val="007215A5"/>
    <w:rsid w:val="00721B8A"/>
    <w:rsid w:val="00723311"/>
    <w:rsid w:val="00725AED"/>
    <w:rsid w:val="007319BC"/>
    <w:rsid w:val="007331B2"/>
    <w:rsid w:val="00733BDB"/>
    <w:rsid w:val="00734CD7"/>
    <w:rsid w:val="007352A2"/>
    <w:rsid w:val="00736E13"/>
    <w:rsid w:val="00737138"/>
    <w:rsid w:val="00740C91"/>
    <w:rsid w:val="00741EDE"/>
    <w:rsid w:val="00742476"/>
    <w:rsid w:val="00747566"/>
    <w:rsid w:val="007506FC"/>
    <w:rsid w:val="007513DA"/>
    <w:rsid w:val="00753F86"/>
    <w:rsid w:val="00763956"/>
    <w:rsid w:val="0076637C"/>
    <w:rsid w:val="007707F9"/>
    <w:rsid w:val="00771B96"/>
    <w:rsid w:val="007728F5"/>
    <w:rsid w:val="00773BC5"/>
    <w:rsid w:val="0077515C"/>
    <w:rsid w:val="00775174"/>
    <w:rsid w:val="0077523E"/>
    <w:rsid w:val="00775AEE"/>
    <w:rsid w:val="00776018"/>
    <w:rsid w:val="00776C49"/>
    <w:rsid w:val="007771A9"/>
    <w:rsid w:val="0078104B"/>
    <w:rsid w:val="007812CB"/>
    <w:rsid w:val="00781A0A"/>
    <w:rsid w:val="00781B8C"/>
    <w:rsid w:val="00782339"/>
    <w:rsid w:val="007824FA"/>
    <w:rsid w:val="00782B7D"/>
    <w:rsid w:val="007836BF"/>
    <w:rsid w:val="00784D83"/>
    <w:rsid w:val="00785AD5"/>
    <w:rsid w:val="007875FD"/>
    <w:rsid w:val="007913C7"/>
    <w:rsid w:val="007928D8"/>
    <w:rsid w:val="0079396E"/>
    <w:rsid w:val="00794B19"/>
    <w:rsid w:val="00796A2B"/>
    <w:rsid w:val="007A1A45"/>
    <w:rsid w:val="007A23F4"/>
    <w:rsid w:val="007A2D5F"/>
    <w:rsid w:val="007A3E37"/>
    <w:rsid w:val="007A46B7"/>
    <w:rsid w:val="007A5A1E"/>
    <w:rsid w:val="007A6B09"/>
    <w:rsid w:val="007B06FE"/>
    <w:rsid w:val="007B0797"/>
    <w:rsid w:val="007B0F46"/>
    <w:rsid w:val="007B2DBB"/>
    <w:rsid w:val="007B466D"/>
    <w:rsid w:val="007B5A3D"/>
    <w:rsid w:val="007B6D06"/>
    <w:rsid w:val="007B78D4"/>
    <w:rsid w:val="007C0B2E"/>
    <w:rsid w:val="007C1CF6"/>
    <w:rsid w:val="007C3D0E"/>
    <w:rsid w:val="007C3F74"/>
    <w:rsid w:val="007C4B52"/>
    <w:rsid w:val="007C5454"/>
    <w:rsid w:val="007D167E"/>
    <w:rsid w:val="007D380E"/>
    <w:rsid w:val="007D3EE0"/>
    <w:rsid w:val="007D4A51"/>
    <w:rsid w:val="007D4A71"/>
    <w:rsid w:val="007D4DB2"/>
    <w:rsid w:val="007D6335"/>
    <w:rsid w:val="007D696C"/>
    <w:rsid w:val="007D795A"/>
    <w:rsid w:val="007E1F89"/>
    <w:rsid w:val="007E3B80"/>
    <w:rsid w:val="007E4C88"/>
    <w:rsid w:val="007F108A"/>
    <w:rsid w:val="007F52B8"/>
    <w:rsid w:val="007F57F7"/>
    <w:rsid w:val="007F628D"/>
    <w:rsid w:val="007F7207"/>
    <w:rsid w:val="00800138"/>
    <w:rsid w:val="0080033C"/>
    <w:rsid w:val="00800B7A"/>
    <w:rsid w:val="0080297A"/>
    <w:rsid w:val="008036CB"/>
    <w:rsid w:val="00806EBC"/>
    <w:rsid w:val="0081072B"/>
    <w:rsid w:val="008107BB"/>
    <w:rsid w:val="008114F3"/>
    <w:rsid w:val="00811C9F"/>
    <w:rsid w:val="0081284D"/>
    <w:rsid w:val="00813522"/>
    <w:rsid w:val="00813853"/>
    <w:rsid w:val="00813EB5"/>
    <w:rsid w:val="0081530A"/>
    <w:rsid w:val="008172D2"/>
    <w:rsid w:val="00820284"/>
    <w:rsid w:val="0082328F"/>
    <w:rsid w:val="008233E3"/>
    <w:rsid w:val="00823724"/>
    <w:rsid w:val="00824C20"/>
    <w:rsid w:val="00830128"/>
    <w:rsid w:val="008305DF"/>
    <w:rsid w:val="00831ADD"/>
    <w:rsid w:val="00833A1E"/>
    <w:rsid w:val="00833C0E"/>
    <w:rsid w:val="008348EC"/>
    <w:rsid w:val="00834FA7"/>
    <w:rsid w:val="00836E1D"/>
    <w:rsid w:val="00837928"/>
    <w:rsid w:val="00842982"/>
    <w:rsid w:val="0085028A"/>
    <w:rsid w:val="00851AC4"/>
    <w:rsid w:val="00853D84"/>
    <w:rsid w:val="00856169"/>
    <w:rsid w:val="00857808"/>
    <w:rsid w:val="00857D7C"/>
    <w:rsid w:val="00862DAD"/>
    <w:rsid w:val="008633CC"/>
    <w:rsid w:val="00865235"/>
    <w:rsid w:val="00865F42"/>
    <w:rsid w:val="008707D1"/>
    <w:rsid w:val="00876272"/>
    <w:rsid w:val="008764B0"/>
    <w:rsid w:val="0087695B"/>
    <w:rsid w:val="00881915"/>
    <w:rsid w:val="00881A7F"/>
    <w:rsid w:val="0088238E"/>
    <w:rsid w:val="008827AD"/>
    <w:rsid w:val="00882947"/>
    <w:rsid w:val="00883216"/>
    <w:rsid w:val="0088396E"/>
    <w:rsid w:val="0088430E"/>
    <w:rsid w:val="0088463F"/>
    <w:rsid w:val="00885CAC"/>
    <w:rsid w:val="00885F4A"/>
    <w:rsid w:val="0088779F"/>
    <w:rsid w:val="008928DF"/>
    <w:rsid w:val="0089357E"/>
    <w:rsid w:val="0089550D"/>
    <w:rsid w:val="008A12F4"/>
    <w:rsid w:val="008A1938"/>
    <w:rsid w:val="008A1EC0"/>
    <w:rsid w:val="008A2ADC"/>
    <w:rsid w:val="008A54D7"/>
    <w:rsid w:val="008B0000"/>
    <w:rsid w:val="008B0A72"/>
    <w:rsid w:val="008B24C7"/>
    <w:rsid w:val="008B33BB"/>
    <w:rsid w:val="008B69BE"/>
    <w:rsid w:val="008C0B64"/>
    <w:rsid w:val="008C1B0B"/>
    <w:rsid w:val="008C2118"/>
    <w:rsid w:val="008C27FC"/>
    <w:rsid w:val="008C35F7"/>
    <w:rsid w:val="008C7386"/>
    <w:rsid w:val="008C79E0"/>
    <w:rsid w:val="008D00BF"/>
    <w:rsid w:val="008D3081"/>
    <w:rsid w:val="008D408A"/>
    <w:rsid w:val="008D621C"/>
    <w:rsid w:val="008D7B24"/>
    <w:rsid w:val="008E0D9B"/>
    <w:rsid w:val="008E18F8"/>
    <w:rsid w:val="008E4400"/>
    <w:rsid w:val="008E4F2F"/>
    <w:rsid w:val="008E741F"/>
    <w:rsid w:val="008E7A44"/>
    <w:rsid w:val="008F2582"/>
    <w:rsid w:val="008F6A42"/>
    <w:rsid w:val="008F6DCE"/>
    <w:rsid w:val="008F751A"/>
    <w:rsid w:val="008F7617"/>
    <w:rsid w:val="009013A1"/>
    <w:rsid w:val="009018D4"/>
    <w:rsid w:val="00906C8D"/>
    <w:rsid w:val="00907D85"/>
    <w:rsid w:val="009107F9"/>
    <w:rsid w:val="00912DF9"/>
    <w:rsid w:val="00915013"/>
    <w:rsid w:val="00917442"/>
    <w:rsid w:val="00920BF5"/>
    <w:rsid w:val="00923ED9"/>
    <w:rsid w:val="00924627"/>
    <w:rsid w:val="0092477C"/>
    <w:rsid w:val="0092712F"/>
    <w:rsid w:val="00927A06"/>
    <w:rsid w:val="0093028D"/>
    <w:rsid w:val="00932804"/>
    <w:rsid w:val="00932D0A"/>
    <w:rsid w:val="0093325A"/>
    <w:rsid w:val="00933A24"/>
    <w:rsid w:val="0093431F"/>
    <w:rsid w:val="009371CF"/>
    <w:rsid w:val="009379A0"/>
    <w:rsid w:val="00937C03"/>
    <w:rsid w:val="009409D2"/>
    <w:rsid w:val="00942224"/>
    <w:rsid w:val="00943F98"/>
    <w:rsid w:val="0094435E"/>
    <w:rsid w:val="009452B7"/>
    <w:rsid w:val="00945734"/>
    <w:rsid w:val="009459B6"/>
    <w:rsid w:val="009520DF"/>
    <w:rsid w:val="00952EEB"/>
    <w:rsid w:val="00953EDF"/>
    <w:rsid w:val="009553A5"/>
    <w:rsid w:val="00956D44"/>
    <w:rsid w:val="009577D9"/>
    <w:rsid w:val="00962521"/>
    <w:rsid w:val="00963C9B"/>
    <w:rsid w:val="009643E7"/>
    <w:rsid w:val="0096653C"/>
    <w:rsid w:val="00966E95"/>
    <w:rsid w:val="009718A2"/>
    <w:rsid w:val="00971C66"/>
    <w:rsid w:val="00972408"/>
    <w:rsid w:val="00974448"/>
    <w:rsid w:val="009751B0"/>
    <w:rsid w:val="00975974"/>
    <w:rsid w:val="009774D5"/>
    <w:rsid w:val="00977E01"/>
    <w:rsid w:val="00980C13"/>
    <w:rsid w:val="00981094"/>
    <w:rsid w:val="0098126E"/>
    <w:rsid w:val="009816FD"/>
    <w:rsid w:val="009819FC"/>
    <w:rsid w:val="00982FC7"/>
    <w:rsid w:val="00983636"/>
    <w:rsid w:val="00983978"/>
    <w:rsid w:val="00984976"/>
    <w:rsid w:val="00985118"/>
    <w:rsid w:val="009857C9"/>
    <w:rsid w:val="00990FE2"/>
    <w:rsid w:val="00991DCF"/>
    <w:rsid w:val="00991F5C"/>
    <w:rsid w:val="00992493"/>
    <w:rsid w:val="0099359A"/>
    <w:rsid w:val="00994E9D"/>
    <w:rsid w:val="00995468"/>
    <w:rsid w:val="00996EAB"/>
    <w:rsid w:val="00996EBA"/>
    <w:rsid w:val="009979FF"/>
    <w:rsid w:val="009A0411"/>
    <w:rsid w:val="009A0926"/>
    <w:rsid w:val="009A0E11"/>
    <w:rsid w:val="009A2BA5"/>
    <w:rsid w:val="009A4929"/>
    <w:rsid w:val="009A5503"/>
    <w:rsid w:val="009A77B0"/>
    <w:rsid w:val="009B0871"/>
    <w:rsid w:val="009B2C49"/>
    <w:rsid w:val="009B4D0F"/>
    <w:rsid w:val="009B5B56"/>
    <w:rsid w:val="009B64CD"/>
    <w:rsid w:val="009C0B7E"/>
    <w:rsid w:val="009C3B81"/>
    <w:rsid w:val="009C40EF"/>
    <w:rsid w:val="009C4B0F"/>
    <w:rsid w:val="009C6010"/>
    <w:rsid w:val="009C6269"/>
    <w:rsid w:val="009C6614"/>
    <w:rsid w:val="009C6FB9"/>
    <w:rsid w:val="009C704B"/>
    <w:rsid w:val="009C7211"/>
    <w:rsid w:val="009D418E"/>
    <w:rsid w:val="009D4DC5"/>
    <w:rsid w:val="009E278D"/>
    <w:rsid w:val="009E2926"/>
    <w:rsid w:val="009E3277"/>
    <w:rsid w:val="009E45FE"/>
    <w:rsid w:val="009E4AB1"/>
    <w:rsid w:val="009E6E08"/>
    <w:rsid w:val="009F02BA"/>
    <w:rsid w:val="009F1972"/>
    <w:rsid w:val="009F342F"/>
    <w:rsid w:val="009F36FB"/>
    <w:rsid w:val="009F701C"/>
    <w:rsid w:val="009F745E"/>
    <w:rsid w:val="00A01432"/>
    <w:rsid w:val="00A027BD"/>
    <w:rsid w:val="00A032C1"/>
    <w:rsid w:val="00A03300"/>
    <w:rsid w:val="00A07105"/>
    <w:rsid w:val="00A07117"/>
    <w:rsid w:val="00A074B9"/>
    <w:rsid w:val="00A1085D"/>
    <w:rsid w:val="00A110CF"/>
    <w:rsid w:val="00A112A8"/>
    <w:rsid w:val="00A12352"/>
    <w:rsid w:val="00A1386B"/>
    <w:rsid w:val="00A152E9"/>
    <w:rsid w:val="00A20443"/>
    <w:rsid w:val="00A2354A"/>
    <w:rsid w:val="00A243B0"/>
    <w:rsid w:val="00A252F8"/>
    <w:rsid w:val="00A25A83"/>
    <w:rsid w:val="00A26B43"/>
    <w:rsid w:val="00A334EB"/>
    <w:rsid w:val="00A340BB"/>
    <w:rsid w:val="00A36379"/>
    <w:rsid w:val="00A36A89"/>
    <w:rsid w:val="00A401F3"/>
    <w:rsid w:val="00A4056F"/>
    <w:rsid w:val="00A41A8E"/>
    <w:rsid w:val="00A522FB"/>
    <w:rsid w:val="00A54904"/>
    <w:rsid w:val="00A54988"/>
    <w:rsid w:val="00A55BF5"/>
    <w:rsid w:val="00A565F9"/>
    <w:rsid w:val="00A56A94"/>
    <w:rsid w:val="00A6263F"/>
    <w:rsid w:val="00A63922"/>
    <w:rsid w:val="00A64CC7"/>
    <w:rsid w:val="00A662E0"/>
    <w:rsid w:val="00A6708A"/>
    <w:rsid w:val="00A70E3C"/>
    <w:rsid w:val="00A750AE"/>
    <w:rsid w:val="00A7522B"/>
    <w:rsid w:val="00A76630"/>
    <w:rsid w:val="00A82C08"/>
    <w:rsid w:val="00A82F66"/>
    <w:rsid w:val="00A83003"/>
    <w:rsid w:val="00A834E8"/>
    <w:rsid w:val="00A87B45"/>
    <w:rsid w:val="00A933C3"/>
    <w:rsid w:val="00A96686"/>
    <w:rsid w:val="00AA4FCA"/>
    <w:rsid w:val="00AA5C6E"/>
    <w:rsid w:val="00AA7A0E"/>
    <w:rsid w:val="00AB190A"/>
    <w:rsid w:val="00AB2809"/>
    <w:rsid w:val="00AB4B69"/>
    <w:rsid w:val="00AB781F"/>
    <w:rsid w:val="00AC108D"/>
    <w:rsid w:val="00AC1639"/>
    <w:rsid w:val="00AC6E3C"/>
    <w:rsid w:val="00AC7487"/>
    <w:rsid w:val="00AC788F"/>
    <w:rsid w:val="00AD1695"/>
    <w:rsid w:val="00AD1B07"/>
    <w:rsid w:val="00AD1C2E"/>
    <w:rsid w:val="00AD1FA5"/>
    <w:rsid w:val="00AD253E"/>
    <w:rsid w:val="00AD47E8"/>
    <w:rsid w:val="00AD58D5"/>
    <w:rsid w:val="00AD5925"/>
    <w:rsid w:val="00AD5C61"/>
    <w:rsid w:val="00AD6BDD"/>
    <w:rsid w:val="00AE1E30"/>
    <w:rsid w:val="00AE2100"/>
    <w:rsid w:val="00AE23CA"/>
    <w:rsid w:val="00AE2EFF"/>
    <w:rsid w:val="00AE3107"/>
    <w:rsid w:val="00AE35B6"/>
    <w:rsid w:val="00AE3913"/>
    <w:rsid w:val="00AE76A0"/>
    <w:rsid w:val="00AF03D2"/>
    <w:rsid w:val="00AF5B90"/>
    <w:rsid w:val="00B01E99"/>
    <w:rsid w:val="00B05F86"/>
    <w:rsid w:val="00B06586"/>
    <w:rsid w:val="00B06A53"/>
    <w:rsid w:val="00B12E2A"/>
    <w:rsid w:val="00B1519E"/>
    <w:rsid w:val="00B159D6"/>
    <w:rsid w:val="00B16CE0"/>
    <w:rsid w:val="00B2207E"/>
    <w:rsid w:val="00B24AB1"/>
    <w:rsid w:val="00B25129"/>
    <w:rsid w:val="00B25B2B"/>
    <w:rsid w:val="00B305C7"/>
    <w:rsid w:val="00B31BBE"/>
    <w:rsid w:val="00B32F2F"/>
    <w:rsid w:val="00B3324C"/>
    <w:rsid w:val="00B33CD7"/>
    <w:rsid w:val="00B34963"/>
    <w:rsid w:val="00B3792C"/>
    <w:rsid w:val="00B40AC3"/>
    <w:rsid w:val="00B420F3"/>
    <w:rsid w:val="00B422C8"/>
    <w:rsid w:val="00B425BC"/>
    <w:rsid w:val="00B426F3"/>
    <w:rsid w:val="00B43744"/>
    <w:rsid w:val="00B44A83"/>
    <w:rsid w:val="00B45338"/>
    <w:rsid w:val="00B46448"/>
    <w:rsid w:val="00B47B47"/>
    <w:rsid w:val="00B47F21"/>
    <w:rsid w:val="00B500AA"/>
    <w:rsid w:val="00B502E9"/>
    <w:rsid w:val="00B50E71"/>
    <w:rsid w:val="00B5292E"/>
    <w:rsid w:val="00B529BE"/>
    <w:rsid w:val="00B52A77"/>
    <w:rsid w:val="00B53AAB"/>
    <w:rsid w:val="00B53C94"/>
    <w:rsid w:val="00B54B74"/>
    <w:rsid w:val="00B55599"/>
    <w:rsid w:val="00B55749"/>
    <w:rsid w:val="00B56758"/>
    <w:rsid w:val="00B57668"/>
    <w:rsid w:val="00B57936"/>
    <w:rsid w:val="00B6098B"/>
    <w:rsid w:val="00B62910"/>
    <w:rsid w:val="00B63BA5"/>
    <w:rsid w:val="00B64936"/>
    <w:rsid w:val="00B65259"/>
    <w:rsid w:val="00B664AE"/>
    <w:rsid w:val="00B70507"/>
    <w:rsid w:val="00B70F24"/>
    <w:rsid w:val="00B712FE"/>
    <w:rsid w:val="00B721EF"/>
    <w:rsid w:val="00B73874"/>
    <w:rsid w:val="00B7427B"/>
    <w:rsid w:val="00B75C20"/>
    <w:rsid w:val="00B77EE4"/>
    <w:rsid w:val="00B80BC1"/>
    <w:rsid w:val="00B818B1"/>
    <w:rsid w:val="00B821A9"/>
    <w:rsid w:val="00B85BBE"/>
    <w:rsid w:val="00B869B9"/>
    <w:rsid w:val="00B9124A"/>
    <w:rsid w:val="00B91CCA"/>
    <w:rsid w:val="00B922A4"/>
    <w:rsid w:val="00B92702"/>
    <w:rsid w:val="00B93949"/>
    <w:rsid w:val="00B9518D"/>
    <w:rsid w:val="00B964CE"/>
    <w:rsid w:val="00B96634"/>
    <w:rsid w:val="00BA2B89"/>
    <w:rsid w:val="00BA4A95"/>
    <w:rsid w:val="00BB14EE"/>
    <w:rsid w:val="00BB2EBF"/>
    <w:rsid w:val="00BB4829"/>
    <w:rsid w:val="00BC340E"/>
    <w:rsid w:val="00BC39FD"/>
    <w:rsid w:val="00BC5688"/>
    <w:rsid w:val="00BC5FB4"/>
    <w:rsid w:val="00BC6657"/>
    <w:rsid w:val="00BC6C7F"/>
    <w:rsid w:val="00BC70CF"/>
    <w:rsid w:val="00BD2155"/>
    <w:rsid w:val="00BD36D8"/>
    <w:rsid w:val="00BD3C3B"/>
    <w:rsid w:val="00BD64E0"/>
    <w:rsid w:val="00BD67A3"/>
    <w:rsid w:val="00BE0859"/>
    <w:rsid w:val="00BE1469"/>
    <w:rsid w:val="00BE2819"/>
    <w:rsid w:val="00BE2C05"/>
    <w:rsid w:val="00BE464F"/>
    <w:rsid w:val="00BE4831"/>
    <w:rsid w:val="00BE695B"/>
    <w:rsid w:val="00BE7970"/>
    <w:rsid w:val="00BF015B"/>
    <w:rsid w:val="00BF1054"/>
    <w:rsid w:val="00BF2352"/>
    <w:rsid w:val="00BF40D9"/>
    <w:rsid w:val="00BF57D4"/>
    <w:rsid w:val="00C00475"/>
    <w:rsid w:val="00C006D7"/>
    <w:rsid w:val="00C00A2F"/>
    <w:rsid w:val="00C00FCE"/>
    <w:rsid w:val="00C012E4"/>
    <w:rsid w:val="00C028D9"/>
    <w:rsid w:val="00C06271"/>
    <w:rsid w:val="00C069E2"/>
    <w:rsid w:val="00C06FBD"/>
    <w:rsid w:val="00C07032"/>
    <w:rsid w:val="00C12204"/>
    <w:rsid w:val="00C16E58"/>
    <w:rsid w:val="00C1757E"/>
    <w:rsid w:val="00C214DF"/>
    <w:rsid w:val="00C22A3E"/>
    <w:rsid w:val="00C23851"/>
    <w:rsid w:val="00C25DAA"/>
    <w:rsid w:val="00C30654"/>
    <w:rsid w:val="00C30AB7"/>
    <w:rsid w:val="00C31557"/>
    <w:rsid w:val="00C315BB"/>
    <w:rsid w:val="00C31820"/>
    <w:rsid w:val="00C33DB9"/>
    <w:rsid w:val="00C37F8A"/>
    <w:rsid w:val="00C41F5D"/>
    <w:rsid w:val="00C42C74"/>
    <w:rsid w:val="00C42F96"/>
    <w:rsid w:val="00C43129"/>
    <w:rsid w:val="00C43421"/>
    <w:rsid w:val="00C43A69"/>
    <w:rsid w:val="00C44E0F"/>
    <w:rsid w:val="00C46406"/>
    <w:rsid w:val="00C4720E"/>
    <w:rsid w:val="00C47232"/>
    <w:rsid w:val="00C508DE"/>
    <w:rsid w:val="00C51130"/>
    <w:rsid w:val="00C52FDE"/>
    <w:rsid w:val="00C558ED"/>
    <w:rsid w:val="00C56CDE"/>
    <w:rsid w:val="00C60C05"/>
    <w:rsid w:val="00C61857"/>
    <w:rsid w:val="00C6503A"/>
    <w:rsid w:val="00C661AE"/>
    <w:rsid w:val="00C716C3"/>
    <w:rsid w:val="00C717E5"/>
    <w:rsid w:val="00C73D36"/>
    <w:rsid w:val="00C744E7"/>
    <w:rsid w:val="00C76273"/>
    <w:rsid w:val="00C77540"/>
    <w:rsid w:val="00C77BA0"/>
    <w:rsid w:val="00C844FD"/>
    <w:rsid w:val="00C8523E"/>
    <w:rsid w:val="00C85A81"/>
    <w:rsid w:val="00C86824"/>
    <w:rsid w:val="00C90D1B"/>
    <w:rsid w:val="00C90E8E"/>
    <w:rsid w:val="00C93543"/>
    <w:rsid w:val="00C93F92"/>
    <w:rsid w:val="00C949CA"/>
    <w:rsid w:val="00C9676E"/>
    <w:rsid w:val="00C96F91"/>
    <w:rsid w:val="00C97281"/>
    <w:rsid w:val="00C97EC3"/>
    <w:rsid w:val="00CA3220"/>
    <w:rsid w:val="00CA4E71"/>
    <w:rsid w:val="00CA5314"/>
    <w:rsid w:val="00CA5976"/>
    <w:rsid w:val="00CA6BCA"/>
    <w:rsid w:val="00CA6CC8"/>
    <w:rsid w:val="00CA7A5E"/>
    <w:rsid w:val="00CB0CD6"/>
    <w:rsid w:val="00CB3840"/>
    <w:rsid w:val="00CB4792"/>
    <w:rsid w:val="00CB5D84"/>
    <w:rsid w:val="00CC0D51"/>
    <w:rsid w:val="00CC1242"/>
    <w:rsid w:val="00CC1CCB"/>
    <w:rsid w:val="00CC3987"/>
    <w:rsid w:val="00CC5310"/>
    <w:rsid w:val="00CC5985"/>
    <w:rsid w:val="00CC68FC"/>
    <w:rsid w:val="00CC6EA8"/>
    <w:rsid w:val="00CD3010"/>
    <w:rsid w:val="00CD5799"/>
    <w:rsid w:val="00CD65F3"/>
    <w:rsid w:val="00CD758E"/>
    <w:rsid w:val="00CE00DA"/>
    <w:rsid w:val="00CE1419"/>
    <w:rsid w:val="00CE2C5C"/>
    <w:rsid w:val="00CE2D44"/>
    <w:rsid w:val="00CE413D"/>
    <w:rsid w:val="00CE7309"/>
    <w:rsid w:val="00CE7725"/>
    <w:rsid w:val="00CF06E6"/>
    <w:rsid w:val="00CF11B8"/>
    <w:rsid w:val="00CF292E"/>
    <w:rsid w:val="00CF2D3D"/>
    <w:rsid w:val="00CF395C"/>
    <w:rsid w:val="00CF3990"/>
    <w:rsid w:val="00CF49D0"/>
    <w:rsid w:val="00CF5243"/>
    <w:rsid w:val="00CF65F7"/>
    <w:rsid w:val="00D0169C"/>
    <w:rsid w:val="00D01C4B"/>
    <w:rsid w:val="00D033CB"/>
    <w:rsid w:val="00D05650"/>
    <w:rsid w:val="00D10BCD"/>
    <w:rsid w:val="00D145A7"/>
    <w:rsid w:val="00D21FF2"/>
    <w:rsid w:val="00D23E98"/>
    <w:rsid w:val="00D25BDF"/>
    <w:rsid w:val="00D265B8"/>
    <w:rsid w:val="00D276CE"/>
    <w:rsid w:val="00D31B18"/>
    <w:rsid w:val="00D32DC5"/>
    <w:rsid w:val="00D369B1"/>
    <w:rsid w:val="00D37219"/>
    <w:rsid w:val="00D37692"/>
    <w:rsid w:val="00D37779"/>
    <w:rsid w:val="00D41CB5"/>
    <w:rsid w:val="00D42A47"/>
    <w:rsid w:val="00D4348B"/>
    <w:rsid w:val="00D44186"/>
    <w:rsid w:val="00D45812"/>
    <w:rsid w:val="00D45FD6"/>
    <w:rsid w:val="00D46287"/>
    <w:rsid w:val="00D466C0"/>
    <w:rsid w:val="00D51105"/>
    <w:rsid w:val="00D559CB"/>
    <w:rsid w:val="00D55AFA"/>
    <w:rsid w:val="00D57980"/>
    <w:rsid w:val="00D57B1B"/>
    <w:rsid w:val="00D57DD7"/>
    <w:rsid w:val="00D60500"/>
    <w:rsid w:val="00D60DB1"/>
    <w:rsid w:val="00D6133F"/>
    <w:rsid w:val="00D613A4"/>
    <w:rsid w:val="00D67907"/>
    <w:rsid w:val="00D700E4"/>
    <w:rsid w:val="00D70169"/>
    <w:rsid w:val="00D70706"/>
    <w:rsid w:val="00D7386E"/>
    <w:rsid w:val="00D74CD6"/>
    <w:rsid w:val="00D76146"/>
    <w:rsid w:val="00D761B6"/>
    <w:rsid w:val="00D808C7"/>
    <w:rsid w:val="00D838F2"/>
    <w:rsid w:val="00D84FCD"/>
    <w:rsid w:val="00D8555C"/>
    <w:rsid w:val="00D9152A"/>
    <w:rsid w:val="00D91DD0"/>
    <w:rsid w:val="00D92C06"/>
    <w:rsid w:val="00D93B66"/>
    <w:rsid w:val="00D95088"/>
    <w:rsid w:val="00DA0AAB"/>
    <w:rsid w:val="00DA230C"/>
    <w:rsid w:val="00DA25AE"/>
    <w:rsid w:val="00DA36CD"/>
    <w:rsid w:val="00DA41C9"/>
    <w:rsid w:val="00DA44E7"/>
    <w:rsid w:val="00DA47D4"/>
    <w:rsid w:val="00DA544C"/>
    <w:rsid w:val="00DA5F47"/>
    <w:rsid w:val="00DA690F"/>
    <w:rsid w:val="00DB1277"/>
    <w:rsid w:val="00DB44E8"/>
    <w:rsid w:val="00DB6E85"/>
    <w:rsid w:val="00DB71CD"/>
    <w:rsid w:val="00DC0D8C"/>
    <w:rsid w:val="00DC1615"/>
    <w:rsid w:val="00DC46A0"/>
    <w:rsid w:val="00DC46C1"/>
    <w:rsid w:val="00DC505B"/>
    <w:rsid w:val="00DC6FE6"/>
    <w:rsid w:val="00DC7521"/>
    <w:rsid w:val="00DC75A4"/>
    <w:rsid w:val="00DD2411"/>
    <w:rsid w:val="00DD4B67"/>
    <w:rsid w:val="00DD5A10"/>
    <w:rsid w:val="00DE09AC"/>
    <w:rsid w:val="00DE0A00"/>
    <w:rsid w:val="00DE0CA2"/>
    <w:rsid w:val="00DE16F2"/>
    <w:rsid w:val="00DE36C2"/>
    <w:rsid w:val="00DE460F"/>
    <w:rsid w:val="00DE4969"/>
    <w:rsid w:val="00DE4ECE"/>
    <w:rsid w:val="00DE5815"/>
    <w:rsid w:val="00DE6D7C"/>
    <w:rsid w:val="00DF0285"/>
    <w:rsid w:val="00DF0C4E"/>
    <w:rsid w:val="00DF0E22"/>
    <w:rsid w:val="00DF2507"/>
    <w:rsid w:val="00DF30B6"/>
    <w:rsid w:val="00DF4AF8"/>
    <w:rsid w:val="00DF608F"/>
    <w:rsid w:val="00DF6B7B"/>
    <w:rsid w:val="00DF74C1"/>
    <w:rsid w:val="00E01FA6"/>
    <w:rsid w:val="00E03001"/>
    <w:rsid w:val="00E061E5"/>
    <w:rsid w:val="00E07895"/>
    <w:rsid w:val="00E10E77"/>
    <w:rsid w:val="00E114F5"/>
    <w:rsid w:val="00E11BDB"/>
    <w:rsid w:val="00E133E9"/>
    <w:rsid w:val="00E140C7"/>
    <w:rsid w:val="00E14418"/>
    <w:rsid w:val="00E15C70"/>
    <w:rsid w:val="00E15CD1"/>
    <w:rsid w:val="00E16D9E"/>
    <w:rsid w:val="00E20B21"/>
    <w:rsid w:val="00E20C7D"/>
    <w:rsid w:val="00E20D24"/>
    <w:rsid w:val="00E253E1"/>
    <w:rsid w:val="00E26284"/>
    <w:rsid w:val="00E30467"/>
    <w:rsid w:val="00E3062E"/>
    <w:rsid w:val="00E33530"/>
    <w:rsid w:val="00E34A64"/>
    <w:rsid w:val="00E355D2"/>
    <w:rsid w:val="00E3620C"/>
    <w:rsid w:val="00E3730D"/>
    <w:rsid w:val="00E37373"/>
    <w:rsid w:val="00E3786F"/>
    <w:rsid w:val="00E37D51"/>
    <w:rsid w:val="00E411C8"/>
    <w:rsid w:val="00E44FCA"/>
    <w:rsid w:val="00E469B2"/>
    <w:rsid w:val="00E46B2E"/>
    <w:rsid w:val="00E47914"/>
    <w:rsid w:val="00E50E6D"/>
    <w:rsid w:val="00E53289"/>
    <w:rsid w:val="00E53AF2"/>
    <w:rsid w:val="00E542A1"/>
    <w:rsid w:val="00E56C67"/>
    <w:rsid w:val="00E5730B"/>
    <w:rsid w:val="00E633AD"/>
    <w:rsid w:val="00E635FB"/>
    <w:rsid w:val="00E638BA"/>
    <w:rsid w:val="00E6425A"/>
    <w:rsid w:val="00E65367"/>
    <w:rsid w:val="00E65BC8"/>
    <w:rsid w:val="00E67CAC"/>
    <w:rsid w:val="00E72F51"/>
    <w:rsid w:val="00E73060"/>
    <w:rsid w:val="00E73195"/>
    <w:rsid w:val="00E7494D"/>
    <w:rsid w:val="00E82BA8"/>
    <w:rsid w:val="00E838CD"/>
    <w:rsid w:val="00E85C95"/>
    <w:rsid w:val="00E86806"/>
    <w:rsid w:val="00E90BDE"/>
    <w:rsid w:val="00E90D48"/>
    <w:rsid w:val="00E92A18"/>
    <w:rsid w:val="00E93AC9"/>
    <w:rsid w:val="00E94549"/>
    <w:rsid w:val="00E95547"/>
    <w:rsid w:val="00E961C4"/>
    <w:rsid w:val="00EA0DC0"/>
    <w:rsid w:val="00EA2AB6"/>
    <w:rsid w:val="00EA5588"/>
    <w:rsid w:val="00EA7FE2"/>
    <w:rsid w:val="00EB21DE"/>
    <w:rsid w:val="00EB3DA9"/>
    <w:rsid w:val="00EB6058"/>
    <w:rsid w:val="00EC0107"/>
    <w:rsid w:val="00EC0514"/>
    <w:rsid w:val="00EC0B72"/>
    <w:rsid w:val="00EC0FDF"/>
    <w:rsid w:val="00EC14C9"/>
    <w:rsid w:val="00EC1AEC"/>
    <w:rsid w:val="00EC2AEE"/>
    <w:rsid w:val="00EC671C"/>
    <w:rsid w:val="00EC7EAC"/>
    <w:rsid w:val="00ED192F"/>
    <w:rsid w:val="00ED1A38"/>
    <w:rsid w:val="00ED38FA"/>
    <w:rsid w:val="00ED558C"/>
    <w:rsid w:val="00ED6FD3"/>
    <w:rsid w:val="00ED730E"/>
    <w:rsid w:val="00ED7CAF"/>
    <w:rsid w:val="00ED7DCA"/>
    <w:rsid w:val="00EE01DD"/>
    <w:rsid w:val="00EE101E"/>
    <w:rsid w:val="00EE30EE"/>
    <w:rsid w:val="00EF1928"/>
    <w:rsid w:val="00EF1BEF"/>
    <w:rsid w:val="00EF3FEA"/>
    <w:rsid w:val="00EF7334"/>
    <w:rsid w:val="00F00679"/>
    <w:rsid w:val="00F00884"/>
    <w:rsid w:val="00F00E4D"/>
    <w:rsid w:val="00F020E7"/>
    <w:rsid w:val="00F05976"/>
    <w:rsid w:val="00F05DA0"/>
    <w:rsid w:val="00F068D6"/>
    <w:rsid w:val="00F07423"/>
    <w:rsid w:val="00F07480"/>
    <w:rsid w:val="00F07C51"/>
    <w:rsid w:val="00F1260A"/>
    <w:rsid w:val="00F12FBC"/>
    <w:rsid w:val="00F20433"/>
    <w:rsid w:val="00F21022"/>
    <w:rsid w:val="00F217A4"/>
    <w:rsid w:val="00F21E18"/>
    <w:rsid w:val="00F23F72"/>
    <w:rsid w:val="00F266CE"/>
    <w:rsid w:val="00F302E5"/>
    <w:rsid w:val="00F3112A"/>
    <w:rsid w:val="00F32E3E"/>
    <w:rsid w:val="00F32ED8"/>
    <w:rsid w:val="00F34D43"/>
    <w:rsid w:val="00F3539F"/>
    <w:rsid w:val="00F3688E"/>
    <w:rsid w:val="00F40F27"/>
    <w:rsid w:val="00F41D07"/>
    <w:rsid w:val="00F42981"/>
    <w:rsid w:val="00F44322"/>
    <w:rsid w:val="00F44811"/>
    <w:rsid w:val="00F46F2F"/>
    <w:rsid w:val="00F5052B"/>
    <w:rsid w:val="00F508FA"/>
    <w:rsid w:val="00F50B84"/>
    <w:rsid w:val="00F51438"/>
    <w:rsid w:val="00F5180C"/>
    <w:rsid w:val="00F5445D"/>
    <w:rsid w:val="00F54FE8"/>
    <w:rsid w:val="00F566E0"/>
    <w:rsid w:val="00F600A0"/>
    <w:rsid w:val="00F725E2"/>
    <w:rsid w:val="00F72F5A"/>
    <w:rsid w:val="00F733B1"/>
    <w:rsid w:val="00F75B95"/>
    <w:rsid w:val="00F7669A"/>
    <w:rsid w:val="00F76C70"/>
    <w:rsid w:val="00F77992"/>
    <w:rsid w:val="00F806F5"/>
    <w:rsid w:val="00F8127A"/>
    <w:rsid w:val="00F81398"/>
    <w:rsid w:val="00F843DB"/>
    <w:rsid w:val="00F87A21"/>
    <w:rsid w:val="00F91252"/>
    <w:rsid w:val="00F917A1"/>
    <w:rsid w:val="00F9206D"/>
    <w:rsid w:val="00F92424"/>
    <w:rsid w:val="00F93A46"/>
    <w:rsid w:val="00F94AA6"/>
    <w:rsid w:val="00F953E9"/>
    <w:rsid w:val="00F966CE"/>
    <w:rsid w:val="00F9712C"/>
    <w:rsid w:val="00F9797F"/>
    <w:rsid w:val="00FA0167"/>
    <w:rsid w:val="00FA040D"/>
    <w:rsid w:val="00FA047B"/>
    <w:rsid w:val="00FA1F23"/>
    <w:rsid w:val="00FA228D"/>
    <w:rsid w:val="00FA3545"/>
    <w:rsid w:val="00FA59E5"/>
    <w:rsid w:val="00FA714B"/>
    <w:rsid w:val="00FB0CC7"/>
    <w:rsid w:val="00FB1F2D"/>
    <w:rsid w:val="00FB42CF"/>
    <w:rsid w:val="00FC121B"/>
    <w:rsid w:val="00FD13CF"/>
    <w:rsid w:val="00FD73AF"/>
    <w:rsid w:val="00FD7CF5"/>
    <w:rsid w:val="00FE4795"/>
    <w:rsid w:val="00FE48E2"/>
    <w:rsid w:val="00FE5161"/>
    <w:rsid w:val="00FF0F49"/>
    <w:rsid w:val="00FF14A0"/>
    <w:rsid w:val="00FF1CA3"/>
    <w:rsid w:val="00FF38F1"/>
    <w:rsid w:val="00FF3CD4"/>
    <w:rsid w:val="00FF550A"/>
    <w:rsid w:val="00FF6A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4839F97"/>
  <w15:docId w15:val="{46EAEF81-720E-44D3-ABCA-41339310B4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71CD"/>
    <w:pPr>
      <w:keepNext/>
      <w:spacing w:before="240" w:after="60"/>
      <w:outlineLvl w:val="1"/>
    </w:pPr>
    <w:rPr>
      <w:rFonts w:ascii="Cambria" w:eastAsia="Times New Roman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7B0797"/>
    <w:pPr>
      <w:keepNext/>
      <w:spacing w:before="240" w:after="60"/>
      <w:outlineLvl w:val="2"/>
    </w:pPr>
    <w:rPr>
      <w:rFonts w:ascii="Cambria" w:eastAsia="Times New Roman" w:hAnsi="Cambria"/>
      <w:b/>
      <w:bCs/>
      <w:i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0F3C26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CC5985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uiPriority w:val="99"/>
    <w:rsid w:val="00CC5985"/>
    <w:rPr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CC5985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rsid w:val="00CC5985"/>
    <w:rPr>
      <w:sz w:val="22"/>
      <w:szCs w:val="22"/>
      <w:lang w:eastAsia="en-US"/>
    </w:rPr>
  </w:style>
  <w:style w:type="character" w:styleId="CommentReference">
    <w:name w:val="annotation reference"/>
    <w:uiPriority w:val="99"/>
    <w:semiHidden/>
    <w:unhideWhenUsed/>
    <w:rsid w:val="00782B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2B7D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782B7D"/>
    <w:rPr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2B7D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782B7D"/>
    <w:rPr>
      <w:b/>
      <w:bCs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2B7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782B7D"/>
    <w:rPr>
      <w:rFonts w:ascii="Tahoma" w:hAnsi="Tahoma" w:cs="Tahoma"/>
      <w:sz w:val="16"/>
      <w:szCs w:val="16"/>
      <w:lang w:eastAsia="en-US"/>
    </w:rPr>
  </w:style>
  <w:style w:type="paragraph" w:styleId="ListParagraph">
    <w:name w:val="List Paragraph"/>
    <w:basedOn w:val="Normal"/>
    <w:uiPriority w:val="34"/>
    <w:qFormat/>
    <w:rsid w:val="007913C7"/>
    <w:pPr>
      <w:ind w:left="720"/>
    </w:pPr>
  </w:style>
  <w:style w:type="character" w:customStyle="1" w:styleId="Heading3Char">
    <w:name w:val="Heading 3 Char"/>
    <w:link w:val="Heading3"/>
    <w:rsid w:val="007B0797"/>
    <w:rPr>
      <w:rFonts w:ascii="Cambria" w:eastAsia="Times New Roman" w:hAnsi="Cambria"/>
      <w:b/>
      <w:bCs/>
      <w:i/>
      <w:sz w:val="26"/>
      <w:szCs w:val="26"/>
      <w:lang w:eastAsia="en-US"/>
    </w:rPr>
  </w:style>
  <w:style w:type="character" w:customStyle="1" w:styleId="Heading2Char">
    <w:name w:val="Heading 2 Char"/>
    <w:link w:val="Heading2"/>
    <w:uiPriority w:val="9"/>
    <w:rsid w:val="00DB71CD"/>
    <w:rPr>
      <w:rFonts w:ascii="Cambria" w:eastAsia="Times New Roman" w:hAnsi="Cambria" w:cs="Times New Roman"/>
      <w:b/>
      <w:bCs/>
      <w:i/>
      <w:iCs/>
      <w:sz w:val="28"/>
      <w:szCs w:val="28"/>
      <w:lang w:eastAsia="en-US"/>
    </w:rPr>
  </w:style>
  <w:style w:type="character" w:customStyle="1" w:styleId="apple-converted-space">
    <w:name w:val="apple-converted-space"/>
    <w:rsid w:val="00F76C70"/>
  </w:style>
  <w:style w:type="paragraph" w:styleId="Revision">
    <w:name w:val="Revision"/>
    <w:hidden/>
    <w:uiPriority w:val="99"/>
    <w:semiHidden/>
    <w:rsid w:val="0088779F"/>
    <w:rPr>
      <w:sz w:val="22"/>
      <w:szCs w:val="22"/>
      <w:lang w:eastAsia="en-US"/>
    </w:rPr>
  </w:style>
  <w:style w:type="character" w:styleId="LineNumber">
    <w:name w:val="line number"/>
    <w:uiPriority w:val="99"/>
    <w:semiHidden/>
    <w:unhideWhenUsed/>
    <w:rsid w:val="00A6708A"/>
  </w:style>
  <w:style w:type="paragraph" w:customStyle="1" w:styleId="EndNoteBibliographyTitle">
    <w:name w:val="EndNote Bibliography Title"/>
    <w:basedOn w:val="Normal"/>
    <w:link w:val="EndNoteBibliographyTitleChar"/>
    <w:rsid w:val="000A1096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1096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0A1096"/>
    <w:pPr>
      <w:spacing w:line="240" w:lineRule="auto"/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A1096"/>
    <w:rPr>
      <w:noProof/>
      <w:sz w:val="22"/>
      <w:szCs w:val="22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D31B18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7D380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6736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tuart.goodall@northumbria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D34DF3-EAA6-47D6-B1D7-7C449EACF3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21</Pages>
  <Words>17203</Words>
  <Characters>98058</Characters>
  <Application>Microsoft Office Word</Application>
  <DocSecurity>0</DocSecurity>
  <Lines>817</Lines>
  <Paragraphs>2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rthumbria University</Company>
  <LinksUpToDate>false</LinksUpToDate>
  <CharactersWithSpaces>115031</CharactersWithSpaces>
  <SharedDoc>false</SharedDoc>
  <HLinks>
    <vt:vector size="462" baseType="variant">
      <vt:variant>
        <vt:i4>4194315</vt:i4>
      </vt:variant>
      <vt:variant>
        <vt:i4>43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42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420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41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25387</vt:i4>
      </vt:variant>
      <vt:variant>
        <vt:i4>408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194315</vt:i4>
      </vt:variant>
      <vt:variant>
        <vt:i4>402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25387</vt:i4>
      </vt:variant>
      <vt:variant>
        <vt:i4>396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90923</vt:i4>
      </vt:variant>
      <vt:variant>
        <vt:i4>393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784139</vt:i4>
      </vt:variant>
      <vt:variant>
        <vt:i4>39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90923</vt:i4>
      </vt:variant>
      <vt:variant>
        <vt:i4>38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25387</vt:i4>
      </vt:variant>
      <vt:variant>
        <vt:i4>376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370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90923</vt:i4>
      </vt:variant>
      <vt:variant>
        <vt:i4>364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358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355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456459</vt:i4>
      </vt:variant>
      <vt:variant>
        <vt:i4>34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34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653067</vt:i4>
      </vt:variant>
      <vt:variant>
        <vt:i4>33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25387</vt:i4>
      </vt:variant>
      <vt:variant>
        <vt:i4>329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194315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90923</vt:i4>
      </vt:variant>
      <vt:variant>
        <vt:i4>318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310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304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25387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194315</vt:i4>
      </vt:variant>
      <vt:variant>
        <vt:i4>293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521995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82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718603</vt:i4>
      </vt:variant>
      <vt:variant>
        <vt:i4>27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268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252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194315</vt:i4>
      </vt:variant>
      <vt:variant>
        <vt:i4>244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90923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194315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25387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219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216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08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205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02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19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456459</vt:i4>
      </vt:variant>
      <vt:variant>
        <vt:i4>19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25387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194315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25387</vt:i4>
      </vt:variant>
      <vt:variant>
        <vt:i4>171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23</vt:i4>
      </vt:variant>
      <vt:variant>
        <vt:i4>165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59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194315</vt:i4>
      </vt:variant>
      <vt:variant>
        <vt:i4>15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90923</vt:i4>
      </vt:variant>
      <vt:variant>
        <vt:i4>148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25387</vt:i4>
      </vt:variant>
      <vt:variant>
        <vt:i4>132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194315</vt:i4>
      </vt:variant>
      <vt:variant>
        <vt:i4>12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194315</vt:i4>
      </vt:variant>
      <vt:variant>
        <vt:i4>115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718603</vt:i4>
      </vt:variant>
      <vt:variant>
        <vt:i4>11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25387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718603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85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521995</vt:i4>
      </vt:variant>
      <vt:variant>
        <vt:i4>79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73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194315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23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194315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587531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25387</vt:i4>
      </vt:variant>
      <vt:variant>
        <vt:i4>19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194315</vt:i4>
      </vt:variant>
      <vt:variant>
        <vt:i4>13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25387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483</vt:i4>
      </vt:variant>
      <vt:variant>
        <vt:i4>0</vt:i4>
      </vt:variant>
      <vt:variant>
        <vt:i4>0</vt:i4>
      </vt:variant>
      <vt:variant>
        <vt:i4>5</vt:i4>
      </vt:variant>
      <vt:variant>
        <vt:lpwstr>mailto:stuart.goodall@northumbria.ac.uk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uart Goodall</dc:creator>
  <cp:keywords/>
  <dc:description/>
  <cp:lastModifiedBy>Stuart Goodall</cp:lastModifiedBy>
  <cp:revision>3</cp:revision>
  <cp:lastPrinted>2016-08-04T10:29:00Z</cp:lastPrinted>
  <dcterms:created xsi:type="dcterms:W3CDTF">2017-01-04T11:40:00Z</dcterms:created>
  <dcterms:modified xsi:type="dcterms:W3CDTF">2017-01-04T11:55:00Z</dcterms:modified>
</cp:coreProperties>
</file>